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0.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CCAC99" w14:textId="39C2B04A" w:rsidR="00046913" w:rsidRPr="003F222F" w:rsidRDefault="00B10E2D" w:rsidP="004866E3">
      <w:pPr>
        <w:spacing w:beforeLines="800" w:before="1920" w:afterLines="200" w:after="480" w:line="276" w:lineRule="auto"/>
        <w:ind w:right="992"/>
        <w:rPr>
          <w:rFonts w:ascii="Univers" w:hAnsi="Univers"/>
          <w:color w:val="728FA5"/>
          <w:sz w:val="56"/>
          <w:szCs w:val="56"/>
          <w:rtl/>
          <w:lang w:bidi="fa-IR"/>
        </w:rPr>
        <w:sectPr w:rsidR="00046913" w:rsidRPr="003F222F" w:rsidSect="008C340E">
          <w:headerReference w:type="even" r:id="rId8"/>
          <w:headerReference w:type="default" r:id="rId9"/>
          <w:footerReference w:type="even" r:id="rId10"/>
          <w:headerReference w:type="first" r:id="rId11"/>
          <w:footerReference w:type="first" r:id="rId12"/>
          <w:pgSz w:w="11906" w:h="16838"/>
          <w:pgMar w:top="2835" w:right="1134" w:bottom="851" w:left="1701" w:header="709" w:footer="709" w:gutter="0"/>
          <w:cols w:space="708"/>
          <w:titlePg/>
          <w:docGrid w:linePitch="360"/>
        </w:sectPr>
      </w:pPr>
      <w:r>
        <w:rPr>
          <w:rFonts w:ascii="Univers" w:hAnsi="Univers"/>
          <w:noProof/>
          <w:color w:val="728FA5"/>
          <w:sz w:val="56"/>
          <w:szCs w:val="56"/>
          <w:shd w:val="clear" w:color="auto" w:fill="E6E6E6"/>
        </w:rPr>
        <w:drawing>
          <wp:anchor distT="0" distB="0" distL="114300" distR="114300" simplePos="0" relativeHeight="251658278" behindDoc="0" locked="0" layoutInCell="1" allowOverlap="1" wp14:anchorId="7FE2C97D" wp14:editId="7D76C853">
            <wp:simplePos x="0" y="0"/>
            <wp:positionH relativeFrom="margin">
              <wp:posOffset>3605190</wp:posOffset>
            </wp:positionH>
            <wp:positionV relativeFrom="paragraph">
              <wp:posOffset>414</wp:posOffset>
            </wp:positionV>
            <wp:extent cx="1576070" cy="1038225"/>
            <wp:effectExtent l="0" t="0" r="5080" b="9525"/>
            <wp:wrapSquare wrapText="bothSides"/>
            <wp:docPr id="59" name="Immagin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76070" cy="1038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F7DF01" w14:textId="094B1F9C" w:rsidR="00FF0CD9" w:rsidRPr="003F222F" w:rsidRDefault="003F008B" w:rsidP="00B10E2D">
      <w:pPr>
        <w:spacing w:beforeLines="800" w:before="1920" w:afterLines="200" w:after="480" w:line="276" w:lineRule="auto"/>
        <w:ind w:right="992"/>
        <w:jc w:val="center"/>
        <w:rPr>
          <w:rFonts w:ascii="Univers" w:hAnsi="Univers"/>
          <w:color w:val="728FA5"/>
          <w:sz w:val="56"/>
          <w:szCs w:val="56"/>
        </w:rPr>
      </w:pPr>
      <w:r w:rsidRPr="00FA6A23">
        <w:rPr>
          <w:rFonts w:ascii="Univers" w:hAnsi="Univers"/>
          <w:noProof/>
          <w:color w:val="F39731"/>
          <w:sz w:val="56"/>
          <w:szCs w:val="56"/>
          <w:shd w:val="clear" w:color="auto" w:fill="E6E6E6"/>
        </w:rPr>
        <w:drawing>
          <wp:anchor distT="0" distB="0" distL="114300" distR="114300" simplePos="0" relativeHeight="251578880" behindDoc="1" locked="1" layoutInCell="1" allowOverlap="1" wp14:anchorId="276C4E0E" wp14:editId="040D442D">
            <wp:simplePos x="0" y="0"/>
            <wp:positionH relativeFrom="margin">
              <wp:posOffset>-66040</wp:posOffset>
            </wp:positionH>
            <wp:positionV relativeFrom="margin">
              <wp:posOffset>-1350645</wp:posOffset>
            </wp:positionV>
            <wp:extent cx="2884805" cy="101600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884805" cy="1016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4E28" w:rsidRPr="00FA6A23">
        <w:rPr>
          <w:rFonts w:ascii="Univers" w:hAnsi="Univers"/>
          <w:color w:val="F39731"/>
          <w:sz w:val="56"/>
          <w:szCs w:val="56"/>
        </w:rPr>
        <w:t>TERESA Project</w:t>
      </w:r>
      <w:r w:rsidR="00FA6A23">
        <w:rPr>
          <w:rFonts w:ascii="Univers" w:hAnsi="Univers"/>
          <w:color w:val="F39731"/>
          <w:sz w:val="56"/>
          <w:szCs w:val="56"/>
        </w:rPr>
        <w:t>:</w:t>
      </w:r>
    </w:p>
    <w:p w14:paraId="3CAE253D" w14:textId="38DD7E0A" w:rsidR="006A6CFE" w:rsidRPr="00FA6A23" w:rsidRDefault="00FA6A23" w:rsidP="00FA6A23">
      <w:pPr>
        <w:tabs>
          <w:tab w:val="left" w:pos="8560"/>
        </w:tabs>
        <w:spacing w:before="0" w:after="160" w:line="259" w:lineRule="auto"/>
        <w:jc w:val="center"/>
        <w:rPr>
          <w:rFonts w:ascii="Univers" w:hAnsi="Univers"/>
          <w:color w:val="F39731"/>
          <w:sz w:val="40"/>
          <w:szCs w:val="40"/>
        </w:rPr>
      </w:pPr>
      <w:r w:rsidRPr="00FA6A23">
        <w:rPr>
          <w:rFonts w:ascii="Univers" w:hAnsi="Univers"/>
          <w:color w:val="F39731"/>
          <w:sz w:val="40"/>
          <w:szCs w:val="40"/>
        </w:rPr>
        <w:t>TEchnology for Rural Electrification in Sub-Saharan Africa</w:t>
      </w:r>
    </w:p>
    <w:p w14:paraId="003BA49C" w14:textId="0B269FD6" w:rsidR="006A6CFE" w:rsidRPr="003F222F" w:rsidRDefault="006A6CFE" w:rsidP="004866E3">
      <w:pPr>
        <w:tabs>
          <w:tab w:val="left" w:pos="8560"/>
        </w:tabs>
        <w:spacing w:before="0" w:after="160" w:line="259" w:lineRule="auto"/>
      </w:pPr>
    </w:p>
    <w:p w14:paraId="2115BE55" w14:textId="6CA86B08" w:rsidR="009304FA" w:rsidRPr="003F222F" w:rsidRDefault="009304FA" w:rsidP="004866E3"/>
    <w:p w14:paraId="0AA349D2" w14:textId="4DFD252B" w:rsidR="009304FA" w:rsidRPr="003F222F" w:rsidRDefault="009304FA" w:rsidP="004866E3"/>
    <w:p w14:paraId="69CA7D2E" w14:textId="7B4E67E5" w:rsidR="009304FA" w:rsidRPr="003F222F" w:rsidRDefault="009304FA" w:rsidP="004866E3"/>
    <w:p w14:paraId="32BB4765" w14:textId="2BEA2259" w:rsidR="009304FA" w:rsidRPr="003F222F" w:rsidRDefault="009304FA" w:rsidP="004866E3"/>
    <w:p w14:paraId="291EACA3" w14:textId="76C2F311" w:rsidR="009304FA" w:rsidRPr="003F222F" w:rsidRDefault="009304FA" w:rsidP="004866E3"/>
    <w:p w14:paraId="40409843" w14:textId="18479A0E" w:rsidR="009304FA" w:rsidRPr="003F222F" w:rsidRDefault="009304FA" w:rsidP="004866E3"/>
    <w:p w14:paraId="61547797" w14:textId="77777777" w:rsidR="009304FA" w:rsidRPr="003F222F" w:rsidRDefault="009304FA" w:rsidP="004866E3"/>
    <w:p w14:paraId="655B7CE4" w14:textId="52C2D082" w:rsidR="00945301" w:rsidRPr="003F222F" w:rsidRDefault="00945301" w:rsidP="004866E3">
      <w:pPr>
        <w:sectPr w:rsidR="00945301" w:rsidRPr="003F222F" w:rsidSect="008C340E">
          <w:type w:val="continuous"/>
          <w:pgSz w:w="11906" w:h="16838"/>
          <w:pgMar w:top="5103" w:right="1134" w:bottom="1418" w:left="1701" w:header="709" w:footer="709" w:gutter="0"/>
          <w:cols w:space="708"/>
          <w:titlePg/>
          <w:docGrid w:linePitch="360"/>
        </w:sectPr>
      </w:pPr>
    </w:p>
    <w:p w14:paraId="1B60834B" w14:textId="7E40AC47" w:rsidR="00945301" w:rsidRPr="003F222F" w:rsidRDefault="00945301" w:rsidP="004866E3">
      <w:pPr>
        <w:sectPr w:rsidR="00945301" w:rsidRPr="003F222F" w:rsidSect="008C340E">
          <w:headerReference w:type="even" r:id="rId15"/>
          <w:headerReference w:type="default" r:id="rId16"/>
          <w:footerReference w:type="even" r:id="rId17"/>
          <w:footerReference w:type="default" r:id="rId18"/>
          <w:headerReference w:type="first" r:id="rId19"/>
          <w:footerReference w:type="first" r:id="rId20"/>
          <w:type w:val="continuous"/>
          <w:pgSz w:w="11906" w:h="16838"/>
          <w:pgMar w:top="2268" w:right="1134" w:bottom="1701" w:left="1701" w:header="708" w:footer="708" w:gutter="0"/>
          <w:pgNumType w:fmt="lowerRoman"/>
          <w:cols w:space="708"/>
          <w:docGrid w:linePitch="360"/>
        </w:sectPr>
      </w:pPr>
    </w:p>
    <w:p w14:paraId="2410624E" w14:textId="595D50D8" w:rsidR="00127188" w:rsidRDefault="00127188" w:rsidP="00127188">
      <w:pPr>
        <w:spacing w:before="0" w:after="160" w:line="259" w:lineRule="auto"/>
        <w:ind w:right="-2"/>
        <w:jc w:val="left"/>
      </w:pPr>
      <w:r>
        <w:rPr>
          <w:noProof/>
        </w:rPr>
        <w:drawing>
          <wp:anchor distT="0" distB="0" distL="114300" distR="114300" simplePos="0" relativeHeight="251740672" behindDoc="0" locked="0" layoutInCell="1" allowOverlap="1" wp14:anchorId="165396F8" wp14:editId="5903CC5C">
            <wp:simplePos x="0" y="0"/>
            <wp:positionH relativeFrom="margin">
              <wp:posOffset>-179705</wp:posOffset>
            </wp:positionH>
            <wp:positionV relativeFrom="paragraph">
              <wp:posOffset>290358</wp:posOffset>
            </wp:positionV>
            <wp:extent cx="1442085" cy="787400"/>
            <wp:effectExtent l="0" t="0" r="0" b="0"/>
            <wp:wrapSquare wrapText="bothSides"/>
            <wp:docPr id="117" name="Immagin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2582" b="14456"/>
                    <a:stretch/>
                  </pic:blipFill>
                  <pic:spPr bwMode="auto">
                    <a:xfrm>
                      <a:off x="0" y="0"/>
                      <a:ext cx="1442085" cy="787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D54D3AC" w14:textId="52631786" w:rsidR="00127188" w:rsidRDefault="00127188">
      <w:pPr>
        <w:spacing w:before="0" w:after="160" w:line="259" w:lineRule="auto"/>
        <w:jc w:val="left"/>
      </w:pPr>
      <w:r w:rsidRPr="005F7765">
        <w:rPr>
          <w:noProof/>
        </w:rPr>
        <w:drawing>
          <wp:anchor distT="0" distB="0" distL="114300" distR="114300" simplePos="0" relativeHeight="251742720" behindDoc="0" locked="0" layoutInCell="1" allowOverlap="1" wp14:anchorId="327E495C" wp14:editId="4C973ECA">
            <wp:simplePos x="0" y="0"/>
            <wp:positionH relativeFrom="column">
              <wp:posOffset>2759075</wp:posOffset>
            </wp:positionH>
            <wp:positionV relativeFrom="paragraph">
              <wp:posOffset>95250</wp:posOffset>
            </wp:positionV>
            <wp:extent cx="1398270" cy="611505"/>
            <wp:effectExtent l="0" t="0" r="0" b="0"/>
            <wp:wrapSquare wrapText="bothSides"/>
            <wp:docPr id="1159581860" name="Immagine 115958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pic:cNvPicPr/>
                  </pic:nvPicPr>
                  <pic:blipFill rotWithShape="1">
                    <a:blip r:embed="rId22" cstate="print">
                      <a:extLst>
                        <a:ext uri="{28A0092B-C50C-407E-A947-70E740481C1C}">
                          <a14:useLocalDpi xmlns:a14="http://schemas.microsoft.com/office/drawing/2010/main" val="0"/>
                        </a:ext>
                      </a:extLst>
                    </a:blip>
                    <a:srcRect l="9144" t="15643" r="9167" b="13031"/>
                    <a:stretch/>
                  </pic:blipFill>
                  <pic:spPr bwMode="auto">
                    <a:xfrm>
                      <a:off x="0" y="0"/>
                      <a:ext cx="1398270" cy="6115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F7765">
        <w:rPr>
          <w:rFonts w:ascii="Times New Roman" w:eastAsia="Times New Roman" w:hAnsi="Times New Roman" w:cs="Times New Roman"/>
          <w:noProof/>
          <w:szCs w:val="24"/>
        </w:rPr>
        <w:drawing>
          <wp:anchor distT="0" distB="0" distL="114300" distR="114300" simplePos="0" relativeHeight="251741696" behindDoc="0" locked="0" layoutInCell="1" allowOverlap="1" wp14:anchorId="0D4CA09B" wp14:editId="6A68ABE4">
            <wp:simplePos x="0" y="0"/>
            <wp:positionH relativeFrom="column">
              <wp:posOffset>4463415</wp:posOffset>
            </wp:positionH>
            <wp:positionV relativeFrom="paragraph">
              <wp:posOffset>95722</wp:posOffset>
            </wp:positionV>
            <wp:extent cx="1456690" cy="611505"/>
            <wp:effectExtent l="0" t="0" r="3810" b="0"/>
            <wp:wrapSquare wrapText="bothSides"/>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456690" cy="611505"/>
                    </a:xfrm>
                    <a:prstGeom prst="rect">
                      <a:avLst/>
                    </a:prstGeom>
                  </pic:spPr>
                </pic:pic>
              </a:graphicData>
            </a:graphic>
            <wp14:sizeRelH relativeFrom="page">
              <wp14:pctWidth>0</wp14:pctWidth>
            </wp14:sizeRelH>
            <wp14:sizeRelV relativeFrom="page">
              <wp14:pctHeight>0</wp14:pctHeight>
            </wp14:sizeRelV>
          </wp:anchor>
        </w:drawing>
      </w:r>
      <w:r>
        <w:br w:type="page"/>
      </w:r>
    </w:p>
    <w:p w14:paraId="2E9D9141" w14:textId="58978F90" w:rsidR="003E07B2" w:rsidRDefault="003E07B2" w:rsidP="00127188">
      <w:pPr>
        <w:spacing w:before="0" w:after="160" w:line="259" w:lineRule="auto"/>
        <w:ind w:right="-2"/>
        <w:jc w:val="left"/>
        <w:rPr>
          <w:rFonts w:eastAsiaTheme="majorEastAsia" w:cstheme="majorBidi"/>
          <w:color w:val="728FA5"/>
          <w:sz w:val="48"/>
          <w:szCs w:val="32"/>
        </w:rPr>
      </w:pPr>
      <w:r>
        <w:lastRenderedPageBreak/>
        <w:br w:type="page"/>
      </w:r>
    </w:p>
    <w:p w14:paraId="543430DC" w14:textId="0BA0B071" w:rsidR="00286D70" w:rsidRDefault="00184308" w:rsidP="0047158C">
      <w:pPr>
        <w:pStyle w:val="Titolo1"/>
        <w:numPr>
          <w:ilvl w:val="0"/>
          <w:numId w:val="0"/>
        </w:numPr>
        <w:spacing w:before="0"/>
        <w:ind w:firstLine="708"/>
      </w:pPr>
      <w:bookmarkStart w:id="0" w:name="_Toc135730991"/>
      <w:r>
        <w:lastRenderedPageBreak/>
        <w:t>Politecnico di Milano</w:t>
      </w:r>
      <w:r w:rsidR="00CA5D0D">
        <w:t xml:space="preserve"> 1863</w:t>
      </w:r>
      <w:bookmarkEnd w:id="0"/>
    </w:p>
    <w:p w14:paraId="180465D5" w14:textId="29AE3279" w:rsidR="000605BA" w:rsidRDefault="009B3764" w:rsidP="000605BA">
      <w:pPr>
        <w:rPr>
          <w:lang w:val="en-GB"/>
        </w:rPr>
      </w:pPr>
      <w:r w:rsidRPr="009B3764">
        <w:rPr>
          <w:noProof/>
          <w:lang w:val="en-GB"/>
        </w:rPr>
        <w:drawing>
          <wp:anchor distT="0" distB="0" distL="114300" distR="114300" simplePos="0" relativeHeight="251670016" behindDoc="0" locked="0" layoutInCell="1" allowOverlap="1" wp14:anchorId="7254CE24" wp14:editId="307C8662">
            <wp:simplePos x="0" y="0"/>
            <wp:positionH relativeFrom="margin">
              <wp:align>left</wp:align>
            </wp:positionH>
            <wp:positionV relativeFrom="paragraph">
              <wp:posOffset>1343003</wp:posOffset>
            </wp:positionV>
            <wp:extent cx="3400425" cy="2301240"/>
            <wp:effectExtent l="0" t="0" r="9525" b="3810"/>
            <wp:wrapThrough wrapText="bothSides">
              <wp:wrapPolygon edited="0">
                <wp:start x="0" y="0"/>
                <wp:lineTo x="0" y="21457"/>
                <wp:lineTo x="21539" y="21457"/>
                <wp:lineTo x="21539" y="0"/>
                <wp:lineTo x="0" y="0"/>
              </wp:wrapPolygon>
            </wp:wrapThrough>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400425" cy="2301240"/>
                    </a:xfrm>
                    <a:prstGeom prst="rect">
                      <a:avLst/>
                    </a:prstGeom>
                  </pic:spPr>
                </pic:pic>
              </a:graphicData>
            </a:graphic>
            <wp14:sizeRelH relativeFrom="page">
              <wp14:pctWidth>0</wp14:pctWidth>
            </wp14:sizeRelH>
            <wp14:sizeRelV relativeFrom="page">
              <wp14:pctHeight>0</wp14:pctHeight>
            </wp14:sizeRelV>
          </wp:anchor>
        </w:drawing>
      </w:r>
      <w:r w:rsidR="00286D70" w:rsidRPr="00286D70">
        <w:t xml:space="preserve">Established in 1863, Politecnico di Milano is one </w:t>
      </w:r>
      <w:r w:rsidR="00705768">
        <w:t>of Europe's most outstanding technical universities</w:t>
      </w:r>
      <w:r w:rsidR="00286D70" w:rsidRPr="00286D70">
        <w:t>, and the largest Italian university in Engineering, Architecture and Design, with over 47,500 students.</w:t>
      </w:r>
      <w:r>
        <w:t xml:space="preserve"> </w:t>
      </w:r>
      <w:r w:rsidR="00286D70" w:rsidRPr="00286D70">
        <w:t xml:space="preserve">The university has seven campuses </w:t>
      </w:r>
      <w:r w:rsidR="00C0433B">
        <w:t>in Milan and</w:t>
      </w:r>
      <w:r w:rsidR="00286D70" w:rsidRPr="00286D70">
        <w:t xml:space="preserve"> other nearby Italian cities: Lecco, Cremona, Mantova and Piacenza. It is organized in 12 Departments and in 4 Schools, respectively devoted to research and education.</w:t>
      </w:r>
      <w:r>
        <w:t xml:space="preserve"> </w:t>
      </w:r>
      <w:r w:rsidR="00F311FA" w:rsidRPr="00F311FA">
        <w:rPr>
          <w:b/>
          <w:bCs/>
        </w:rPr>
        <w:t>Since 2005</w:t>
      </w:r>
      <w:r w:rsidR="00F311FA" w:rsidRPr="00F311FA">
        <w:t xml:space="preserve">, POLIMI has embraced its vocation for </w:t>
      </w:r>
      <w:r w:rsidR="00F311FA" w:rsidRPr="00F311FA">
        <w:rPr>
          <w:b/>
          <w:bCs/>
        </w:rPr>
        <w:t>Academic Cooperation</w:t>
      </w:r>
      <w:r w:rsidR="00F311FA" w:rsidRPr="00F311FA">
        <w:t>, starting from a characterization linked to the interest and commitment of individual professors who have been able to lay solid foundations to build a more inclusive institutional interest and participation.</w:t>
      </w:r>
      <w:r w:rsidR="00631DB8">
        <w:t xml:space="preserve"> </w:t>
      </w:r>
      <w:r w:rsidR="00317E21" w:rsidRPr="00F311FA">
        <w:t>The number of projects</w:t>
      </w:r>
      <w:r w:rsidR="00F311FA" w:rsidRPr="00F311FA">
        <w:t xml:space="preserve"> involved researchers and partners has been growing in the last two decades and Polimi’s strategy now </w:t>
      </w:r>
      <w:r w:rsidR="007401A8" w:rsidRPr="00F311FA">
        <w:t>aligns</w:t>
      </w:r>
      <w:r w:rsidR="00F311FA" w:rsidRPr="00F311FA">
        <w:t xml:space="preserve"> with the international frameworks.</w:t>
      </w:r>
      <w:r>
        <w:t xml:space="preserve"> </w:t>
      </w:r>
      <w:r w:rsidR="000605BA" w:rsidRPr="000605BA">
        <w:rPr>
          <w:lang w:val="en-GB"/>
        </w:rPr>
        <w:t>In the most recent years academic institution</w:t>
      </w:r>
      <w:r w:rsidR="00A44612">
        <w:rPr>
          <w:lang w:val="en-GB"/>
        </w:rPr>
        <w:t>s</w:t>
      </w:r>
      <w:r w:rsidR="000605BA" w:rsidRPr="000605BA">
        <w:rPr>
          <w:lang w:val="en-GB"/>
        </w:rPr>
        <w:t xml:space="preserve"> can play a stronger role on the international arena with specific reference to developing regions for scaling up education and scientific research asset to support local development</w:t>
      </w:r>
      <w:r w:rsidR="000605BA">
        <w:rPr>
          <w:lang w:val="en-GB"/>
        </w:rPr>
        <w:t>.</w:t>
      </w:r>
    </w:p>
    <w:p w14:paraId="19478A31" w14:textId="297C9CBB" w:rsidR="00AA7D30" w:rsidRDefault="00993B8A" w:rsidP="009B3764">
      <w:r>
        <w:t xml:space="preserve">Specifically, </w:t>
      </w:r>
      <w:r w:rsidR="00AA7D30" w:rsidRPr="009B3764">
        <w:rPr>
          <w:b/>
        </w:rPr>
        <w:t>Energy for Growing (E4G)</w:t>
      </w:r>
      <w:r w:rsidR="00AA7D30" w:rsidRPr="00AA7D30">
        <w:t xml:space="preserve"> is an initiative of a research group of the Energy Department of </w:t>
      </w:r>
      <w:r w:rsidR="00AA7D30" w:rsidRPr="00AA7D30">
        <w:rPr>
          <w:b/>
          <w:bCs/>
          <w:i/>
          <w:iCs/>
        </w:rPr>
        <w:t xml:space="preserve">Politecnico di Milano. </w:t>
      </w:r>
      <w:r w:rsidR="00AA7D30" w:rsidRPr="00AA7D30">
        <w:t xml:space="preserve">The group studies innovative energy approaches, devoted to </w:t>
      </w:r>
      <w:r w:rsidR="00317E21" w:rsidRPr="00AA7D30">
        <w:t>improving</w:t>
      </w:r>
      <w:r w:rsidR="00AA7D30" w:rsidRPr="00AA7D30">
        <w:t xml:space="preserve"> sustainability and efficiency in </w:t>
      </w:r>
      <w:r w:rsidR="00AA7D30" w:rsidRPr="00AA7D30">
        <w:rPr>
          <w:b/>
          <w:bCs/>
        </w:rPr>
        <w:t>electric energy management</w:t>
      </w:r>
      <w:r w:rsidR="00AA7D30" w:rsidRPr="00AA7D30">
        <w:t xml:space="preserve">. One of the main </w:t>
      </w:r>
      <w:r w:rsidR="00494B7F" w:rsidRPr="00AA7D30">
        <w:t>focuses</w:t>
      </w:r>
      <w:r w:rsidR="00AA7D30" w:rsidRPr="00AA7D30">
        <w:t xml:space="preserve"> is </w:t>
      </w:r>
      <w:r w:rsidR="009B3764" w:rsidRPr="00AA7D30">
        <w:t>on on</w:t>
      </w:r>
      <w:r w:rsidR="00AA7D30" w:rsidRPr="00AA7D30">
        <w:t>-grid and off-grid solutions for the electrification of rural areas in developing countries.</w:t>
      </w:r>
      <w:r w:rsidR="00AA7D30">
        <w:t xml:space="preserve"> </w:t>
      </w:r>
      <w:r w:rsidR="00AA7D30" w:rsidRPr="00AA7D30">
        <w:t xml:space="preserve">Energy Storage solutions, Energy </w:t>
      </w:r>
      <w:r w:rsidR="00121FB4" w:rsidRPr="00AA7D30">
        <w:t>Communities,</w:t>
      </w:r>
      <w:r w:rsidR="00AA7D30" w:rsidRPr="00AA7D30">
        <w:t xml:space="preserve"> and energy </w:t>
      </w:r>
      <w:r w:rsidR="001B026E" w:rsidRPr="00AA7D30">
        <w:t>market’s</w:t>
      </w:r>
      <w:r w:rsidR="00AA7D30" w:rsidRPr="00AA7D30">
        <w:t xml:space="preserve"> structure are also investigated.</w:t>
      </w:r>
    </w:p>
    <w:p w14:paraId="0A4311C5" w14:textId="77777777" w:rsidR="00993B8A" w:rsidRPr="00AA7D30" w:rsidRDefault="00993B8A" w:rsidP="00AA7D30">
      <w:pPr>
        <w:rPr>
          <w:lang w:val="en-GB"/>
        </w:rPr>
      </w:pPr>
    </w:p>
    <w:p w14:paraId="2C71462E" w14:textId="7C82B01E" w:rsidR="007C164A" w:rsidRPr="007C164A" w:rsidRDefault="00993B8A" w:rsidP="00993B8A">
      <w:pPr>
        <w:jc w:val="center"/>
      </w:pPr>
      <w:r w:rsidRPr="00993B8A">
        <w:rPr>
          <w:noProof/>
        </w:rPr>
        <w:drawing>
          <wp:inline distT="0" distB="0" distL="0" distR="0" wp14:anchorId="3CAB66C9" wp14:editId="01515B2A">
            <wp:extent cx="5320837" cy="1671145"/>
            <wp:effectExtent l="0" t="0" r="0" b="5715"/>
            <wp:docPr id="96" name="Immagine 96">
              <a:extLst xmlns:a="http://schemas.openxmlformats.org/drawingml/2006/main">
                <a:ext uri="{FF2B5EF4-FFF2-40B4-BE49-F238E27FC236}">
                  <a16:creationId xmlns:a16="http://schemas.microsoft.com/office/drawing/2014/main" id="{F55942F2-6E75-29B9-AEBD-9B959E3FD9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2">
                      <a:extLst>
                        <a:ext uri="{FF2B5EF4-FFF2-40B4-BE49-F238E27FC236}">
                          <a16:creationId xmlns:a16="http://schemas.microsoft.com/office/drawing/2014/main" id="{F55942F2-6E75-29B9-AEBD-9B959E3FD901}"/>
                        </a:ext>
                      </a:extLst>
                    </pic:cNvPr>
                    <pic:cNvPicPr>
                      <a:picLocks noChangeAspect="1"/>
                    </pic:cNvPicPr>
                  </pic:nvPicPr>
                  <pic:blipFill rotWithShape="1">
                    <a:blip r:embed="rId25"/>
                    <a:srcRect l="31874" t="50910" r="28790" b="29322"/>
                    <a:stretch/>
                  </pic:blipFill>
                  <pic:spPr>
                    <a:xfrm>
                      <a:off x="0" y="0"/>
                      <a:ext cx="5344749" cy="1678655"/>
                    </a:xfrm>
                    <a:prstGeom prst="rect">
                      <a:avLst/>
                    </a:prstGeom>
                  </pic:spPr>
                </pic:pic>
              </a:graphicData>
            </a:graphic>
          </wp:inline>
        </w:drawing>
      </w:r>
    </w:p>
    <w:p w14:paraId="25E30E4E" w14:textId="77777777" w:rsidR="00AA569F" w:rsidRDefault="00184308">
      <w:pPr>
        <w:spacing w:before="0" w:after="160" w:line="259" w:lineRule="auto"/>
        <w:jc w:val="left"/>
        <w:rPr>
          <w:rFonts w:eastAsiaTheme="majorEastAsia" w:cstheme="majorBidi"/>
          <w:color w:val="F39731"/>
          <w:sz w:val="48"/>
          <w:szCs w:val="32"/>
        </w:rPr>
      </w:pPr>
      <w:r w:rsidRPr="00F311FA">
        <w:br w:type="page"/>
      </w:r>
      <w:r w:rsidR="00AA569F">
        <w:lastRenderedPageBreak/>
        <w:br w:type="page"/>
      </w:r>
    </w:p>
    <w:p w14:paraId="05B67F25" w14:textId="50674C33" w:rsidR="00F67C6A" w:rsidRDefault="00F67C6A" w:rsidP="00A544F1">
      <w:pPr>
        <w:pStyle w:val="Titolo1"/>
        <w:numPr>
          <w:ilvl w:val="0"/>
          <w:numId w:val="0"/>
        </w:numPr>
        <w:tabs>
          <w:tab w:val="left" w:pos="7870"/>
        </w:tabs>
        <w:ind w:left="851"/>
      </w:pPr>
      <w:bookmarkStart w:id="1" w:name="_Toc135730992"/>
      <w:r>
        <w:lastRenderedPageBreak/>
        <w:t>ICEI</w:t>
      </w:r>
      <w:bookmarkEnd w:id="1"/>
      <w:r w:rsidR="00A544F1">
        <w:tab/>
      </w:r>
    </w:p>
    <w:p w14:paraId="3790BD0D" w14:textId="21E94126" w:rsidR="00FE677D" w:rsidRPr="00FE677D" w:rsidRDefault="00DF732D" w:rsidP="00FE677D">
      <w:pPr>
        <w:rPr>
          <w:lang w:val="en-GB"/>
        </w:rPr>
      </w:pPr>
      <w:r w:rsidRPr="005F50FE">
        <w:t xml:space="preserve">ICEI is an Italian NGO founded in 1977 that carries out cooperation interventions in Italy and around the world, working with people and local communities to improve social and economic conditions and promote inclusive, </w:t>
      </w:r>
      <w:r w:rsidR="001837B0" w:rsidRPr="005F50FE">
        <w:t>fair,</w:t>
      </w:r>
      <w:r w:rsidRPr="005F50FE">
        <w:t xml:space="preserve"> and sustainable societies in a participatory way</w:t>
      </w:r>
      <w:r>
        <w:t xml:space="preserve">. </w:t>
      </w:r>
      <w:r w:rsidR="00F67C6A">
        <w:rPr>
          <w:lang w:val="en-GB"/>
        </w:rPr>
        <w:t xml:space="preserve">ICEI </w:t>
      </w:r>
      <w:r>
        <w:rPr>
          <w:lang w:val="en-GB"/>
        </w:rPr>
        <w:t>is</w:t>
      </w:r>
      <w:r w:rsidR="00F67C6A">
        <w:rPr>
          <w:lang w:val="en-GB"/>
        </w:rPr>
        <w:t xml:space="preserve"> active in different countries with more than </w:t>
      </w:r>
      <w:r w:rsidR="00EE2DCB">
        <w:rPr>
          <w:lang w:val="en-GB"/>
        </w:rPr>
        <w:t>20</w:t>
      </w:r>
      <w:r w:rsidR="00F67C6A">
        <w:rPr>
          <w:lang w:val="en-GB"/>
        </w:rPr>
        <w:t xml:space="preserve"> active projects and 15.700 beneficiaries. ICEI works with </w:t>
      </w:r>
      <w:r w:rsidR="00F67C6A" w:rsidRPr="00C37E45">
        <w:rPr>
          <w:lang w:val="en-GB"/>
        </w:rPr>
        <w:t>people and local communities to improve social and economic conditions and promote inclusive, fair and sustainable societies in a participatory manner.</w:t>
      </w:r>
      <w:r w:rsidR="00F67C6A">
        <w:rPr>
          <w:lang w:val="en-GB"/>
        </w:rPr>
        <w:t xml:space="preserve"> The</w:t>
      </w:r>
      <w:r w:rsidR="00F67C6A" w:rsidRPr="00C37E45">
        <w:rPr>
          <w:lang w:val="en-GB"/>
        </w:rPr>
        <w:t xml:space="preserve"> priority targets, across all areas, are the most vulnerable, with a special focus on young people and women.</w:t>
      </w:r>
      <w:r>
        <w:rPr>
          <w:lang w:val="en-GB"/>
        </w:rPr>
        <w:t xml:space="preserve"> </w:t>
      </w:r>
      <w:r w:rsidR="00FE677D" w:rsidRPr="005F50FE">
        <w:t>Since 2011 ICEI operates in Mozambique with a sustainable rural development program that includes agricultural and environmental projects carried out in the provinces of Nampula</w:t>
      </w:r>
      <w:r w:rsidR="004739E2">
        <w:t>, Zambezia</w:t>
      </w:r>
      <w:r w:rsidR="00FE677D" w:rsidRPr="005F50FE">
        <w:t xml:space="preserve"> and </w:t>
      </w:r>
      <w:r w:rsidR="004739E2">
        <w:t>Maputo</w:t>
      </w:r>
      <w:r w:rsidR="00FE677D" w:rsidRPr="005F50FE">
        <w:t>.</w:t>
      </w:r>
      <w:r w:rsidR="009A573C">
        <w:t xml:space="preserve"> Here are the four main sectors in which ICEI operates.</w:t>
      </w:r>
    </w:p>
    <w:p w14:paraId="372640FD" w14:textId="77777777" w:rsidR="00945301" w:rsidRDefault="00F918FD" w:rsidP="00822B84">
      <w:pPr>
        <w:rPr>
          <w:lang w:val="en-GB"/>
        </w:rPr>
      </w:pPr>
      <w:r w:rsidRPr="00ED46BA">
        <w:rPr>
          <w:noProof/>
          <w:lang w:val="it-IT"/>
        </w:rPr>
        <mc:AlternateContent>
          <mc:Choice Requires="wps">
            <w:drawing>
              <wp:anchor distT="0" distB="0" distL="114300" distR="114300" simplePos="0" relativeHeight="251631104" behindDoc="0" locked="0" layoutInCell="1" allowOverlap="1" wp14:anchorId="3E5FFB02" wp14:editId="2CCA015B">
                <wp:simplePos x="0" y="0"/>
                <wp:positionH relativeFrom="margin">
                  <wp:align>right</wp:align>
                </wp:positionH>
                <wp:positionV relativeFrom="paragraph">
                  <wp:posOffset>2466502</wp:posOffset>
                </wp:positionV>
                <wp:extent cx="5158105" cy="1435395"/>
                <wp:effectExtent l="0" t="0" r="0" b="0"/>
                <wp:wrapNone/>
                <wp:docPr id="92" name="Casella di testo 92" descr="Chat con riempimento a tinta unita"/>
                <wp:cNvGraphicFramePr/>
                <a:graphic xmlns:a="http://schemas.openxmlformats.org/drawingml/2006/main">
                  <a:graphicData uri="http://schemas.microsoft.com/office/word/2010/wordprocessingShape">
                    <wps:wsp>
                      <wps:cNvSpPr txBox="1"/>
                      <wps:spPr>
                        <a:xfrm>
                          <a:off x="0" y="0"/>
                          <a:ext cx="5158105" cy="1435395"/>
                        </a:xfrm>
                        <a:prstGeom prst="rect">
                          <a:avLst/>
                        </a:prstGeom>
                        <a:noFill/>
                        <a:ln w="6350">
                          <a:noFill/>
                        </a:ln>
                      </wps:spPr>
                      <wps:txbx>
                        <w:txbxContent>
                          <w:p w14:paraId="42D3BBE3" w14:textId="1C6615FA" w:rsidR="008225A0" w:rsidRPr="00CC5656" w:rsidRDefault="008225A0" w:rsidP="004E709A">
                            <w:pPr>
                              <w:rPr>
                                <w:lang w:val="en-GB"/>
                              </w:rPr>
                            </w:pPr>
                            <w:r w:rsidRPr="00751D3E">
                              <w:rPr>
                                <w:b/>
                                <w:bCs/>
                                <w:lang w:val="en-GB"/>
                              </w:rPr>
                              <w:t>Responsible Tourism</w:t>
                            </w:r>
                            <w:r w:rsidR="00471BDE">
                              <w:rPr>
                                <w:lang w:val="en-GB"/>
                              </w:rPr>
                              <w:t xml:space="preserve"> - Promote</w:t>
                            </w:r>
                            <w:r w:rsidRPr="00CC5656">
                              <w:rPr>
                                <w:lang w:val="en-GB"/>
                              </w:rPr>
                              <w:t xml:space="preserve"> local </w:t>
                            </w:r>
                            <w:r w:rsidR="00471BDE">
                              <w:rPr>
                                <w:lang w:val="en-GB"/>
                              </w:rPr>
                              <w:t xml:space="preserve">economic </w:t>
                            </w:r>
                            <w:r w:rsidRPr="00CC5656">
                              <w:rPr>
                                <w:lang w:val="en-GB"/>
                              </w:rPr>
                              <w:t>development</w:t>
                            </w:r>
                            <w:r w:rsidR="00490A81">
                              <w:rPr>
                                <w:lang w:val="en-GB"/>
                              </w:rPr>
                              <w:t xml:space="preserve"> alongside the</w:t>
                            </w:r>
                            <w:r>
                              <w:rPr>
                                <w:lang w:val="en-GB"/>
                              </w:rPr>
                              <w:t xml:space="preserve"> valorization</w:t>
                            </w:r>
                            <w:r w:rsidRPr="00CC5656">
                              <w:rPr>
                                <w:lang w:val="en-GB"/>
                              </w:rPr>
                              <w:t xml:space="preserve"> of natural resources </w:t>
                            </w:r>
                            <w:r w:rsidR="00490A81">
                              <w:rPr>
                                <w:lang w:val="en-GB"/>
                              </w:rPr>
                              <w:t>as well as</w:t>
                            </w:r>
                            <w:r w:rsidRPr="00CC5656">
                              <w:rPr>
                                <w:lang w:val="en-GB"/>
                              </w:rPr>
                              <w:t xml:space="preserve"> artistic and cultural </w:t>
                            </w:r>
                            <w:r w:rsidR="0026029D">
                              <w:rPr>
                                <w:lang w:val="en-GB"/>
                              </w:rPr>
                              <w:t>heritage;</w:t>
                            </w:r>
                            <w:r>
                              <w:rPr>
                                <w:lang w:val="en-GB"/>
                              </w:rPr>
                              <w:t xml:space="preserve"> </w:t>
                            </w:r>
                            <w:r w:rsidR="005C6E7D">
                              <w:rPr>
                                <w:lang w:val="en-GB"/>
                              </w:rPr>
                              <w:t>Fight</w:t>
                            </w:r>
                            <w:r w:rsidRPr="00CC5656">
                              <w:rPr>
                                <w:lang w:val="en-GB"/>
                              </w:rPr>
                              <w:t xml:space="preserve"> poverty and creat</w:t>
                            </w:r>
                            <w:r w:rsidR="005C6E7D">
                              <w:rPr>
                                <w:lang w:val="en-GB"/>
                              </w:rPr>
                              <w:t>e</w:t>
                            </w:r>
                            <w:r w:rsidRPr="00CC5656">
                              <w:rPr>
                                <w:lang w:val="en-GB"/>
                              </w:rPr>
                              <w:t xml:space="preserve"> employment</w:t>
                            </w:r>
                            <w:r w:rsidR="005C6E7D">
                              <w:rPr>
                                <w:lang w:val="en-GB"/>
                              </w:rPr>
                              <w:t xml:space="preserve"> in the framework of </w:t>
                            </w:r>
                            <w:r w:rsidRPr="00CC5656">
                              <w:rPr>
                                <w:lang w:val="en-GB"/>
                              </w:rPr>
                              <w:t>community-based tourism</w:t>
                            </w:r>
                            <w:r w:rsidR="00FC455D">
                              <w:rPr>
                                <w:lang w:val="en-GB"/>
                              </w:rPr>
                              <w:t xml:space="preserve"> initiatives</w:t>
                            </w:r>
                            <w:r>
                              <w:rPr>
                                <w:lang w:val="en-GB"/>
                              </w:rPr>
                              <w:t xml:space="preserve">; </w:t>
                            </w:r>
                            <w:r w:rsidRPr="00CC5656">
                              <w:rPr>
                                <w:lang w:val="en-GB"/>
                              </w:rPr>
                              <w:t>Contribut</w:t>
                            </w:r>
                            <w:r w:rsidR="005C6E7D">
                              <w:rPr>
                                <w:lang w:val="en-GB"/>
                              </w:rPr>
                              <w:t>e</w:t>
                            </w:r>
                            <w:r w:rsidRPr="00CC5656">
                              <w:rPr>
                                <w:lang w:val="en-GB"/>
                              </w:rPr>
                              <w:t xml:space="preserve"> to reconverting the tourism industry to practices based on sustainability and social responsi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5FFB02" id="_x0000_t202" coordsize="21600,21600" o:spt="202" path="m,l,21600r21600,l21600,xe">
                <v:stroke joinstyle="miter"/>
                <v:path gradientshapeok="t" o:connecttype="rect"/>
              </v:shapetype>
              <v:shape id="Casella di testo 92" o:spid="_x0000_s1026" type="#_x0000_t202" alt="Chat con riempimento a tinta unita" style="position:absolute;left:0;text-align:left;margin-left:354.95pt;margin-top:194.2pt;width:406.15pt;height:113pt;z-index:2516311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" filled="f" stroked="f" strokeweight=".5pt">
                <v:textbox>
                  <w:txbxContent>
                    <w:p w14:paraId="42D3BBE3" w14:textId="1C6615FA" w:rsidR="008225A0" w:rsidRPr="00CC5656" w:rsidRDefault="008225A0" w:rsidP="004E709A">
                      <w:pPr>
                        <w:rPr>
                          <w:lang w:val="en-GB"/>
                        </w:rPr>
                      </w:pPr>
                      <w:r w:rsidRPr="00751D3E">
                        <w:rPr>
                          <w:b/>
                          <w:bCs/>
                          <w:lang w:val="en-GB"/>
                        </w:rPr>
                        <w:t>Responsible Tourism</w:t>
                      </w:r>
                      <w:r w:rsidR="00471BDE">
                        <w:rPr>
                          <w:lang w:val="en-GB"/>
                        </w:rPr>
                        <w:t xml:space="preserve"> - Promote</w:t>
                      </w:r>
                      <w:r w:rsidRPr="00CC5656">
                        <w:rPr>
                          <w:lang w:val="en-GB"/>
                        </w:rPr>
                        <w:t xml:space="preserve"> local </w:t>
                      </w:r>
                      <w:r w:rsidR="00471BDE">
                        <w:rPr>
                          <w:lang w:val="en-GB"/>
                        </w:rPr>
                        <w:t xml:space="preserve">economic </w:t>
                      </w:r>
                      <w:r w:rsidRPr="00CC5656">
                        <w:rPr>
                          <w:lang w:val="en-GB"/>
                        </w:rPr>
                        <w:t>development</w:t>
                      </w:r>
                      <w:r w:rsidR="00490A81">
                        <w:rPr>
                          <w:lang w:val="en-GB"/>
                        </w:rPr>
                        <w:t xml:space="preserve"> alongside the</w:t>
                      </w:r>
                      <w:r>
                        <w:rPr>
                          <w:lang w:val="en-GB"/>
                        </w:rPr>
                        <w:t xml:space="preserve"> valorization</w:t>
                      </w:r>
                      <w:r w:rsidRPr="00CC5656">
                        <w:rPr>
                          <w:lang w:val="en-GB"/>
                        </w:rPr>
                        <w:t xml:space="preserve"> of natural resources </w:t>
                      </w:r>
                      <w:r w:rsidR="00490A81">
                        <w:rPr>
                          <w:lang w:val="en-GB"/>
                        </w:rPr>
                        <w:t>as well as</w:t>
                      </w:r>
                      <w:r w:rsidRPr="00CC5656">
                        <w:rPr>
                          <w:lang w:val="en-GB"/>
                        </w:rPr>
                        <w:t xml:space="preserve"> artistic and cultural </w:t>
                      </w:r>
                      <w:r w:rsidR="0026029D">
                        <w:rPr>
                          <w:lang w:val="en-GB"/>
                        </w:rPr>
                        <w:t>heritage;</w:t>
                      </w:r>
                      <w:r>
                        <w:rPr>
                          <w:lang w:val="en-GB"/>
                        </w:rPr>
                        <w:t xml:space="preserve"> </w:t>
                      </w:r>
                      <w:r w:rsidR="005C6E7D">
                        <w:rPr>
                          <w:lang w:val="en-GB"/>
                        </w:rPr>
                        <w:t>Fight</w:t>
                      </w:r>
                      <w:r w:rsidRPr="00CC5656">
                        <w:rPr>
                          <w:lang w:val="en-GB"/>
                        </w:rPr>
                        <w:t xml:space="preserve"> poverty and creat</w:t>
                      </w:r>
                      <w:r w:rsidR="005C6E7D">
                        <w:rPr>
                          <w:lang w:val="en-GB"/>
                        </w:rPr>
                        <w:t>e</w:t>
                      </w:r>
                      <w:r w:rsidRPr="00CC5656">
                        <w:rPr>
                          <w:lang w:val="en-GB"/>
                        </w:rPr>
                        <w:t xml:space="preserve"> employment</w:t>
                      </w:r>
                      <w:r w:rsidR="005C6E7D">
                        <w:rPr>
                          <w:lang w:val="en-GB"/>
                        </w:rPr>
                        <w:t xml:space="preserve"> in the framework of </w:t>
                      </w:r>
                      <w:r w:rsidRPr="00CC5656">
                        <w:rPr>
                          <w:lang w:val="en-GB"/>
                        </w:rPr>
                        <w:t>community-based tourism</w:t>
                      </w:r>
                      <w:r w:rsidR="00FC455D">
                        <w:rPr>
                          <w:lang w:val="en-GB"/>
                        </w:rPr>
                        <w:t xml:space="preserve"> initiatives</w:t>
                      </w:r>
                      <w:r>
                        <w:rPr>
                          <w:lang w:val="en-GB"/>
                        </w:rPr>
                        <w:t xml:space="preserve">; </w:t>
                      </w:r>
                      <w:r w:rsidRPr="00CC5656">
                        <w:rPr>
                          <w:lang w:val="en-GB"/>
                        </w:rPr>
                        <w:t>Contribut</w:t>
                      </w:r>
                      <w:r w:rsidR="005C6E7D">
                        <w:rPr>
                          <w:lang w:val="en-GB"/>
                        </w:rPr>
                        <w:t>e</w:t>
                      </w:r>
                      <w:r w:rsidRPr="00CC5656">
                        <w:rPr>
                          <w:lang w:val="en-GB"/>
                        </w:rPr>
                        <w:t xml:space="preserve"> to reconverting the tourism industry to practices based on sustainability and social responsibility.</w:t>
                      </w:r>
                    </w:p>
                  </w:txbxContent>
                </v:textbox>
                <w10:wrap anchorx="margin"/>
              </v:shape>
            </w:pict>
          </mc:Fallback>
        </mc:AlternateContent>
      </w:r>
      <w:r w:rsidRPr="00C11E62">
        <w:rPr>
          <w:noProof/>
          <w:lang w:val="it-IT"/>
        </w:rPr>
        <mc:AlternateContent>
          <mc:Choice Requires="wps">
            <w:drawing>
              <wp:anchor distT="0" distB="0" distL="114300" distR="114300" simplePos="0" relativeHeight="251615744" behindDoc="0" locked="0" layoutInCell="1" allowOverlap="1" wp14:anchorId="08C6F6BC" wp14:editId="7749B32F">
                <wp:simplePos x="0" y="0"/>
                <wp:positionH relativeFrom="margin">
                  <wp:align>right</wp:align>
                </wp:positionH>
                <wp:positionV relativeFrom="paragraph">
                  <wp:posOffset>14112</wp:posOffset>
                </wp:positionV>
                <wp:extent cx="5212715" cy="1041990"/>
                <wp:effectExtent l="0" t="0" r="0" b="6350"/>
                <wp:wrapNone/>
                <wp:docPr id="87" name="Casella di testo 87" descr="Chat con riempimento a tinta unita"/>
                <wp:cNvGraphicFramePr/>
                <a:graphic xmlns:a="http://schemas.openxmlformats.org/drawingml/2006/main">
                  <a:graphicData uri="http://schemas.microsoft.com/office/word/2010/wordprocessingShape">
                    <wps:wsp>
                      <wps:cNvSpPr txBox="1"/>
                      <wps:spPr>
                        <a:xfrm>
                          <a:off x="0" y="0"/>
                          <a:ext cx="5212715" cy="1041990"/>
                        </a:xfrm>
                        <a:prstGeom prst="rect">
                          <a:avLst/>
                        </a:prstGeom>
                        <a:noFill/>
                        <a:ln w="6350">
                          <a:noFill/>
                        </a:ln>
                      </wps:spPr>
                      <wps:txbx>
                        <w:txbxContent>
                          <w:p w14:paraId="0F05D55F" w14:textId="576E83FE" w:rsidR="008225A0" w:rsidRPr="00407046" w:rsidRDefault="008225A0" w:rsidP="00F67C6A">
                            <w:r w:rsidRPr="00751D3E">
                              <w:rPr>
                                <w:b/>
                                <w:bCs/>
                              </w:rPr>
                              <w:t>Intercultural Citizenship</w:t>
                            </w:r>
                            <w:r w:rsidR="00751D3E">
                              <w:rPr>
                                <w:b/>
                                <w:bCs/>
                              </w:rPr>
                              <w:t xml:space="preserve"> - </w:t>
                            </w:r>
                            <w:r w:rsidR="00751D3E" w:rsidRPr="00751D3E">
                              <w:t>Promote</w:t>
                            </w:r>
                            <w:r w:rsidRPr="00751D3E">
                              <w:t xml:space="preserve"> the ability of citizens to strengthen their interactions by building bridges</w:t>
                            </w:r>
                            <w:r w:rsidRPr="00407046">
                              <w:t xml:space="preserve"> between cultures and blending diversity to build trust and cohesive communities, facilitate access to and protection of rights and provide new opportuniti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6F6BC" id="Casella di testo 87" o:spid="_x0000_s1027" type="#_x0000_t202" alt="Chat con riempimento a tinta unita" style="position:absolute;left:0;text-align:left;margin-left:359.25pt;margin-top:1.1pt;width:410.45pt;height:82.05pt;z-index:2516157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" filled="f" stroked="f" strokeweight=".5pt">
                <v:textbox>
                  <w:txbxContent>
                    <w:p w14:paraId="0F05D55F" w14:textId="576E83FE" w:rsidR="008225A0" w:rsidRPr="00407046" w:rsidRDefault="008225A0" w:rsidP="00F67C6A">
                      <w:r w:rsidRPr="00751D3E">
                        <w:rPr>
                          <w:b/>
                          <w:bCs/>
                        </w:rPr>
                        <w:t>Intercultural Citizenship</w:t>
                      </w:r>
                      <w:r w:rsidR="00751D3E">
                        <w:rPr>
                          <w:b/>
                          <w:bCs/>
                        </w:rPr>
                        <w:t xml:space="preserve"> - </w:t>
                      </w:r>
                      <w:r w:rsidR="00751D3E" w:rsidRPr="00751D3E">
                        <w:t>Promote</w:t>
                      </w:r>
                      <w:r w:rsidRPr="00751D3E">
                        <w:t xml:space="preserve"> the ability of citizens to strengthen their interactions by building bridges</w:t>
                      </w:r>
                      <w:r w:rsidRPr="00407046">
                        <w:t xml:space="preserve"> between cultures and blending diversity to build trust and cohesive communities, facilitate access to and protection of rights and provide new opportunities. </w:t>
                      </w:r>
                    </w:p>
                  </w:txbxContent>
                </v:textbox>
                <w10:wrap anchorx="margin"/>
              </v:shape>
            </w:pict>
          </mc:Fallback>
        </mc:AlternateContent>
      </w:r>
      <w:r w:rsidRPr="00C11E62">
        <w:rPr>
          <w:noProof/>
          <w:lang w:val="it-IT"/>
        </w:rPr>
        <mc:AlternateContent>
          <mc:Choice Requires="wps">
            <w:drawing>
              <wp:anchor distT="0" distB="0" distL="114300" distR="114300" simplePos="0" relativeHeight="251612672" behindDoc="0" locked="0" layoutInCell="1" allowOverlap="1" wp14:anchorId="2011B312" wp14:editId="12681648">
                <wp:simplePos x="0" y="0"/>
                <wp:positionH relativeFrom="margin">
                  <wp:align>left</wp:align>
                </wp:positionH>
                <wp:positionV relativeFrom="paragraph">
                  <wp:posOffset>272444</wp:posOffset>
                </wp:positionV>
                <wp:extent cx="473710" cy="440055"/>
                <wp:effectExtent l="0" t="0" r="2540" b="0"/>
                <wp:wrapNone/>
                <wp:docPr id="9" name="Rettangolo con angoli arrotondati 9" descr="Chat con riempimento a tinta unita"/>
                <wp:cNvGraphicFramePr/>
                <a:graphic xmlns:a="http://schemas.openxmlformats.org/drawingml/2006/main">
                  <a:graphicData uri="http://schemas.microsoft.com/office/word/2010/wordprocessingShape">
                    <wps:wsp>
                      <wps:cNvSpPr/>
                      <wps:spPr>
                        <a:xfrm>
                          <a:off x="0" y="0"/>
                          <a:ext cx="473710" cy="440055"/>
                        </a:xfrm>
                        <a:prstGeom prst="roundRect">
                          <a:avLst/>
                        </a:prstGeom>
                        <a:blipFill dpi="0" rotWithShape="1">
                          <a:blip r:embed="rId26" cstate="print">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7FA8DF" id="Rettangolo con angoli arrotondati 9" o:spid="_x0000_s1026" alt="Chat con riempimento a tinta unita" style="position:absolute;margin-left:0;margin-top:21.45pt;width:37.3pt;height:34.65pt;z-index:2516126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" stroked="f" strokeweight="1pt">
                <v:fill r:id="rId27" o:title="Chat con riempimento a tinta unita" recolor="t" rotate="t" type="frame"/>
                <v:stroke joinstyle="miter"/>
                <w10:wrap anchorx="margin"/>
              </v:roundrect>
            </w:pict>
          </mc:Fallback>
        </mc:AlternateContent>
      </w:r>
      <w:r w:rsidRPr="00ED46BA">
        <w:rPr>
          <w:noProof/>
          <w:lang w:val="it-IT"/>
        </w:rPr>
        <mc:AlternateContent>
          <mc:Choice Requires="wps">
            <w:drawing>
              <wp:anchor distT="0" distB="0" distL="114300" distR="114300" simplePos="0" relativeHeight="251628032" behindDoc="0" locked="0" layoutInCell="1" allowOverlap="1" wp14:anchorId="3C369AB4" wp14:editId="4237B913">
                <wp:simplePos x="0" y="0"/>
                <wp:positionH relativeFrom="margin">
                  <wp:posOffset>594670</wp:posOffset>
                </wp:positionH>
                <wp:positionV relativeFrom="paragraph">
                  <wp:posOffset>3905767</wp:posOffset>
                </wp:positionV>
                <wp:extent cx="5186149" cy="1307805"/>
                <wp:effectExtent l="0" t="0" r="0" b="6985"/>
                <wp:wrapNone/>
                <wp:docPr id="94" name="Casella di testo 94" descr="Chat con riempimento a tinta unita"/>
                <wp:cNvGraphicFramePr/>
                <a:graphic xmlns:a="http://schemas.openxmlformats.org/drawingml/2006/main">
                  <a:graphicData uri="http://schemas.microsoft.com/office/word/2010/wordprocessingShape">
                    <wps:wsp>
                      <wps:cNvSpPr txBox="1"/>
                      <wps:spPr>
                        <a:xfrm>
                          <a:off x="0" y="0"/>
                          <a:ext cx="5186149" cy="1307805"/>
                        </a:xfrm>
                        <a:prstGeom prst="rect">
                          <a:avLst/>
                        </a:prstGeom>
                        <a:noFill/>
                        <a:ln w="6350">
                          <a:noFill/>
                        </a:ln>
                      </wps:spPr>
                      <wps:txbx>
                        <w:txbxContent>
                          <w:p w14:paraId="7D356288" w14:textId="57549F33" w:rsidR="008225A0" w:rsidRPr="00407046" w:rsidRDefault="008225A0" w:rsidP="00F67C6A">
                            <w:r w:rsidRPr="007761C1">
                              <w:rPr>
                                <w:b/>
                                <w:bCs/>
                              </w:rPr>
                              <w:t>Sustainable Agriculture</w:t>
                            </w:r>
                            <w:r w:rsidR="007761C1">
                              <w:t xml:space="preserve"> -</w:t>
                            </w:r>
                            <w:r>
                              <w:t xml:space="preserve"> Ensur</w:t>
                            </w:r>
                            <w:r w:rsidR="007761C1">
                              <w:t>e</w:t>
                            </w:r>
                            <w:r>
                              <w:t xml:space="preserve"> food security and promot</w:t>
                            </w:r>
                            <w:r w:rsidR="007761C1">
                              <w:t>e</w:t>
                            </w:r>
                            <w:r>
                              <w:t xml:space="preserve"> sustainable </w:t>
                            </w:r>
                            <w:r w:rsidR="007761C1">
                              <w:t xml:space="preserve">and climate resilient </w:t>
                            </w:r>
                            <w:r>
                              <w:t>agriculture; Promot</w:t>
                            </w:r>
                            <w:r w:rsidR="00C471C1">
                              <w:t>e</w:t>
                            </w:r>
                            <w:r>
                              <w:t xml:space="preserve"> </w:t>
                            </w:r>
                            <w:r w:rsidR="001837B0">
                              <w:t>inclusive,</w:t>
                            </w:r>
                            <w:r>
                              <w:t xml:space="preserve"> and sustainable economic growth; Ensur</w:t>
                            </w:r>
                            <w:r w:rsidR="00C471C1">
                              <w:t>e</w:t>
                            </w:r>
                            <w:r>
                              <w:t xml:space="preserve"> sustainable production and consumption patterns; Promot</w:t>
                            </w:r>
                            <w:r w:rsidR="00C471C1">
                              <w:t>e</w:t>
                            </w:r>
                            <w:r>
                              <w:t xml:space="preserve"> ecological trends in agriculture; Support</w:t>
                            </w:r>
                            <w:r w:rsidR="00C471C1">
                              <w:t xml:space="preserve"> to</w:t>
                            </w:r>
                            <w:r>
                              <w:t xml:space="preserve"> agricultural resea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369AB4" id="Casella di testo 94" o:spid="_x0000_s1028" type="#_x0000_t202" alt="Chat con riempimento a tinta unita" style="position:absolute;left:0;text-align:left;margin-left:46.8pt;margin-top:307.55pt;width:408.35pt;height:103pt;z-index:251628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" filled="f" stroked="f" strokeweight=".5pt">
                <v:textbox>
                  <w:txbxContent>
                    <w:p w14:paraId="7D356288" w14:textId="57549F33" w:rsidR="008225A0" w:rsidRPr="00407046" w:rsidRDefault="008225A0" w:rsidP="00F67C6A">
                      <w:r w:rsidRPr="007761C1">
                        <w:rPr>
                          <w:b/>
                          <w:bCs/>
                        </w:rPr>
                        <w:t>Sustainable Agriculture</w:t>
                      </w:r>
                      <w:r w:rsidR="007761C1">
                        <w:t xml:space="preserve"> -</w:t>
                      </w:r>
                      <w:r>
                        <w:t xml:space="preserve"> Ensur</w:t>
                      </w:r>
                      <w:r w:rsidR="007761C1">
                        <w:t>e</w:t>
                      </w:r>
                      <w:r>
                        <w:t xml:space="preserve"> food security and promot</w:t>
                      </w:r>
                      <w:r w:rsidR="007761C1">
                        <w:t>e</w:t>
                      </w:r>
                      <w:r>
                        <w:t xml:space="preserve"> sustainable </w:t>
                      </w:r>
                      <w:r w:rsidR="007761C1">
                        <w:t xml:space="preserve">and climate resilient </w:t>
                      </w:r>
                      <w:r>
                        <w:t>agriculture; Promot</w:t>
                      </w:r>
                      <w:r w:rsidR="00C471C1">
                        <w:t>e</w:t>
                      </w:r>
                      <w:r>
                        <w:t xml:space="preserve"> </w:t>
                      </w:r>
                      <w:r w:rsidR="001837B0">
                        <w:t>inclusive,</w:t>
                      </w:r>
                      <w:r>
                        <w:t xml:space="preserve"> and sustainable economic growth; Ensur</w:t>
                      </w:r>
                      <w:r w:rsidR="00C471C1">
                        <w:t>e</w:t>
                      </w:r>
                      <w:r>
                        <w:t xml:space="preserve"> sustainable production and consumption patterns; Promot</w:t>
                      </w:r>
                      <w:r w:rsidR="00C471C1">
                        <w:t>e</w:t>
                      </w:r>
                      <w:r>
                        <w:t xml:space="preserve"> ecological trends in agriculture; Support</w:t>
                      </w:r>
                      <w:r w:rsidR="00C471C1">
                        <w:t xml:space="preserve"> to</w:t>
                      </w:r>
                      <w:r>
                        <w:t xml:space="preserve"> agricultural research.</w:t>
                      </w:r>
                    </w:p>
                  </w:txbxContent>
                </v:textbox>
                <w10:wrap anchorx="margin"/>
              </v:shape>
            </w:pict>
          </mc:Fallback>
        </mc:AlternateContent>
      </w:r>
      <w:r w:rsidRPr="00ED46BA">
        <w:rPr>
          <w:noProof/>
          <w:lang w:val="it-IT"/>
        </w:rPr>
        <mc:AlternateContent>
          <mc:Choice Requires="wps">
            <w:drawing>
              <wp:anchor distT="0" distB="0" distL="114300" distR="114300" simplePos="0" relativeHeight="251624960" behindDoc="0" locked="0" layoutInCell="1" allowOverlap="1" wp14:anchorId="3859529D" wp14:editId="63B73803">
                <wp:simplePos x="0" y="0"/>
                <wp:positionH relativeFrom="margin">
                  <wp:align>left</wp:align>
                </wp:positionH>
                <wp:positionV relativeFrom="paragraph">
                  <wp:posOffset>4316007</wp:posOffset>
                </wp:positionV>
                <wp:extent cx="473710" cy="440055"/>
                <wp:effectExtent l="0" t="0" r="2540" b="0"/>
                <wp:wrapNone/>
                <wp:docPr id="91" name="Rettangolo con angoli arrotondati 91" descr="Pezzi del puzzle con riempimento a tinta unita"/>
                <wp:cNvGraphicFramePr/>
                <a:graphic xmlns:a="http://schemas.openxmlformats.org/drawingml/2006/main">
                  <a:graphicData uri="http://schemas.microsoft.com/office/word/2010/wordprocessingShape">
                    <wps:wsp>
                      <wps:cNvSpPr/>
                      <wps:spPr>
                        <a:xfrm>
                          <a:off x="0" y="0"/>
                          <a:ext cx="473710" cy="440055"/>
                        </a:xfrm>
                        <a:prstGeom prst="roundRect">
                          <a:avLst/>
                        </a:prstGeom>
                        <a:blipFill dpi="0" rotWithShape="1">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8AB198" id="Rettangolo con angoli arrotondati 91" o:spid="_x0000_s1026" alt="Pezzi del puzzle con riempimento a tinta unita" style="position:absolute;margin-left:0;margin-top:339.85pt;width:37.3pt;height:34.65pt;z-index:2516249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" stroked="f" strokeweight="1pt">
                <v:fill r:id="rId30" o:title="Pezzi del puzzle con riempimento a tinta unita" recolor="t" rotate="t" type="frame"/>
                <v:stroke joinstyle="miter"/>
                <w10:wrap anchorx="margin"/>
              </v:roundrect>
            </w:pict>
          </mc:Fallback>
        </mc:AlternateContent>
      </w:r>
      <w:r w:rsidR="009B3764" w:rsidRPr="00ED46BA">
        <w:rPr>
          <w:noProof/>
          <w:lang w:val="it-IT"/>
        </w:rPr>
        <mc:AlternateContent>
          <mc:Choice Requires="wps">
            <w:drawing>
              <wp:anchor distT="0" distB="0" distL="114300" distR="114300" simplePos="0" relativeHeight="251634176" behindDoc="0" locked="0" layoutInCell="1" allowOverlap="1" wp14:anchorId="7D272E1F" wp14:editId="36016836">
                <wp:simplePos x="0" y="0"/>
                <wp:positionH relativeFrom="margin">
                  <wp:align>left</wp:align>
                </wp:positionH>
                <wp:positionV relativeFrom="paragraph">
                  <wp:posOffset>2949546</wp:posOffset>
                </wp:positionV>
                <wp:extent cx="473710" cy="440055"/>
                <wp:effectExtent l="0" t="0" r="2540" b="0"/>
                <wp:wrapNone/>
                <wp:docPr id="93" name="Rettangolo con angoli arrotondati 93" descr="Pezzi del puzzle con riempimento a tinta unita"/>
                <wp:cNvGraphicFramePr/>
                <a:graphic xmlns:a="http://schemas.openxmlformats.org/drawingml/2006/main">
                  <a:graphicData uri="http://schemas.microsoft.com/office/word/2010/wordprocessingShape">
                    <wps:wsp>
                      <wps:cNvSpPr/>
                      <wps:spPr>
                        <a:xfrm>
                          <a:off x="0" y="0"/>
                          <a:ext cx="473710" cy="440055"/>
                        </a:xfrm>
                        <a:prstGeom prst="roundRect">
                          <a:avLst/>
                        </a:prstGeom>
                        <a:blipFill dpi="0" rotWithShape="1">
                          <a:blip r:embed="rId31" cstate="print">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2A191F" id="Rettangolo con angoli arrotondati 93" o:spid="_x0000_s1026" alt="Pezzi del puzzle con riempimento a tinta unita" style="position:absolute;margin-left:0;margin-top:232.25pt;width:37.3pt;height:34.65pt;z-index:251634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" stroked="f" strokeweight="1pt">
                <v:fill r:id="rId32" o:title="Pezzi del puzzle con riempimento a tinta unita" recolor="t" rotate="t" type="frame"/>
                <v:stroke joinstyle="miter"/>
                <w10:wrap anchorx="margin"/>
              </v:roundrect>
            </w:pict>
          </mc:Fallback>
        </mc:AlternateContent>
      </w:r>
      <w:r w:rsidR="009B3764" w:rsidRPr="00C11E62">
        <w:rPr>
          <w:noProof/>
          <w:lang w:val="it-IT"/>
        </w:rPr>
        <mc:AlternateContent>
          <mc:Choice Requires="wps">
            <w:drawing>
              <wp:anchor distT="0" distB="0" distL="114300" distR="114300" simplePos="0" relativeHeight="251618816" behindDoc="0" locked="0" layoutInCell="1" allowOverlap="1" wp14:anchorId="3ABC0EE5" wp14:editId="5FD02846">
                <wp:simplePos x="0" y="0"/>
                <wp:positionH relativeFrom="margin">
                  <wp:align>left</wp:align>
                </wp:positionH>
                <wp:positionV relativeFrom="paragraph">
                  <wp:posOffset>1552457</wp:posOffset>
                </wp:positionV>
                <wp:extent cx="473710" cy="440055"/>
                <wp:effectExtent l="0" t="0" r="2540" b="0"/>
                <wp:wrapNone/>
                <wp:docPr id="88" name="Rettangolo con angoli arrotondati 88" descr="Pezzi del puzzle con riempimento a tinta unita"/>
                <wp:cNvGraphicFramePr/>
                <a:graphic xmlns:a="http://schemas.openxmlformats.org/drawingml/2006/main">
                  <a:graphicData uri="http://schemas.microsoft.com/office/word/2010/wordprocessingShape">
                    <wps:wsp>
                      <wps:cNvSpPr/>
                      <wps:spPr>
                        <a:xfrm>
                          <a:off x="0" y="0"/>
                          <a:ext cx="473710" cy="440055"/>
                        </a:xfrm>
                        <a:prstGeom prst="roundRect">
                          <a:avLst/>
                        </a:prstGeom>
                        <a:blipFill dpi="0" rotWithShape="1">
                          <a:blip r:embed="rId33" cstate="print">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9DFF61" id="Rettangolo con angoli arrotondati 88" o:spid="_x0000_s1026" alt="Pezzi del puzzle con riempimento a tinta unita" style="position:absolute;margin-left:0;margin-top:122.25pt;width:37.3pt;height:34.65pt;z-index:2516188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" stroked="f" strokeweight="1pt">
                <v:fill r:id="rId34" o:title="Pezzi del puzzle con riempimento a tinta unita" recolor="t" rotate="t" type="frame"/>
                <v:stroke joinstyle="miter"/>
                <w10:wrap anchorx="margin"/>
              </v:roundrect>
            </w:pict>
          </mc:Fallback>
        </mc:AlternateContent>
      </w:r>
      <w:r w:rsidR="009B3764" w:rsidRPr="00C11E62">
        <w:rPr>
          <w:noProof/>
          <w:lang w:val="it-IT"/>
        </w:rPr>
        <mc:AlternateContent>
          <mc:Choice Requires="wps">
            <w:drawing>
              <wp:anchor distT="0" distB="0" distL="114300" distR="114300" simplePos="0" relativeHeight="251621888" behindDoc="0" locked="0" layoutInCell="1" allowOverlap="1" wp14:anchorId="5D9373D9" wp14:editId="3559920A">
                <wp:simplePos x="0" y="0"/>
                <wp:positionH relativeFrom="margin">
                  <wp:align>right</wp:align>
                </wp:positionH>
                <wp:positionV relativeFrom="paragraph">
                  <wp:posOffset>1143724</wp:posOffset>
                </wp:positionV>
                <wp:extent cx="5172075" cy="1244010"/>
                <wp:effectExtent l="0" t="0" r="0" b="0"/>
                <wp:wrapNone/>
                <wp:docPr id="90" name="Casella di testo 90" descr="Chat con riempimento a tinta unita"/>
                <wp:cNvGraphicFramePr/>
                <a:graphic xmlns:a="http://schemas.openxmlformats.org/drawingml/2006/main">
                  <a:graphicData uri="http://schemas.microsoft.com/office/word/2010/wordprocessingShape">
                    <wps:wsp>
                      <wps:cNvSpPr txBox="1"/>
                      <wps:spPr>
                        <a:xfrm>
                          <a:off x="0" y="0"/>
                          <a:ext cx="5172075" cy="1244010"/>
                        </a:xfrm>
                        <a:prstGeom prst="rect">
                          <a:avLst/>
                        </a:prstGeom>
                        <a:noFill/>
                        <a:ln w="6350">
                          <a:noFill/>
                        </a:ln>
                      </wps:spPr>
                      <wps:txbx>
                        <w:txbxContent>
                          <w:p w14:paraId="6DD76092" w14:textId="77EB4CDE" w:rsidR="008225A0" w:rsidRPr="00407046" w:rsidRDefault="008225A0" w:rsidP="00F67C6A">
                            <w:r w:rsidRPr="00751D3E">
                              <w:rPr>
                                <w:b/>
                                <w:bCs/>
                              </w:rPr>
                              <w:t>Work Inclusion</w:t>
                            </w:r>
                            <w:r w:rsidR="00751D3E">
                              <w:t xml:space="preserve"> -</w:t>
                            </w:r>
                            <w:r w:rsidRPr="00407046">
                              <w:t xml:space="preserve"> Promote employability, prevent </w:t>
                            </w:r>
                            <w:r w:rsidR="001837B0" w:rsidRPr="00407046">
                              <w:t>exclusion,</w:t>
                            </w:r>
                            <w:r w:rsidRPr="00407046">
                              <w:t xml:space="preserve"> and ensure equal access of people to the labor market, including entrepreneurship as a form of self-employment, in particular by supporting the integration into employment of the most disadvantaged people and groups (migrants, young wome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9373D9" id="Casella di testo 90" o:spid="_x0000_s1029" type="#_x0000_t202" alt="Chat con riempimento a tinta unita" style="position:absolute;left:0;text-align:left;margin-left:356.05pt;margin-top:90.05pt;width:407.25pt;height:97.95pt;z-index:251621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" filled="f" stroked="f" strokeweight=".5pt">
                <v:textbox>
                  <w:txbxContent>
                    <w:p w14:paraId="6DD76092" w14:textId="77EB4CDE" w:rsidR="008225A0" w:rsidRPr="00407046" w:rsidRDefault="008225A0" w:rsidP="00F67C6A">
                      <w:r w:rsidRPr="00751D3E">
                        <w:rPr>
                          <w:b/>
                          <w:bCs/>
                        </w:rPr>
                        <w:t>Work Inclusion</w:t>
                      </w:r>
                      <w:r w:rsidR="00751D3E">
                        <w:t xml:space="preserve"> -</w:t>
                      </w:r>
                      <w:r w:rsidRPr="00407046">
                        <w:t xml:space="preserve"> Promote employability, prevent </w:t>
                      </w:r>
                      <w:r w:rsidR="001837B0" w:rsidRPr="00407046">
                        <w:t>exclusion,</w:t>
                      </w:r>
                      <w:r w:rsidRPr="00407046">
                        <w:t xml:space="preserve"> and ensure equal access of people to the labor market, including entrepreneurship as a form of self-employment, in particular by supporting the integration into employment of the most disadvantaged people and groups (migrants, young women). </w:t>
                      </w:r>
                    </w:p>
                  </w:txbxContent>
                </v:textbox>
                <w10:wrap anchorx="margin"/>
              </v:shape>
            </w:pict>
          </mc:Fallback>
        </mc:AlternateContent>
      </w:r>
    </w:p>
    <w:p w14:paraId="0B403BA5" w14:textId="77777777" w:rsidR="00C008CD" w:rsidRDefault="00C008CD" w:rsidP="00822B84">
      <w:pPr>
        <w:rPr>
          <w:lang w:val="en-GB"/>
        </w:rPr>
      </w:pPr>
    </w:p>
    <w:p w14:paraId="4AEF5168" w14:textId="77777777" w:rsidR="00C008CD" w:rsidRDefault="00C008CD" w:rsidP="00822B84">
      <w:pPr>
        <w:rPr>
          <w:lang w:val="en-GB"/>
        </w:rPr>
      </w:pPr>
    </w:p>
    <w:p w14:paraId="20B7D0A9" w14:textId="77777777" w:rsidR="00C008CD" w:rsidRDefault="00C008CD" w:rsidP="00822B84">
      <w:pPr>
        <w:rPr>
          <w:lang w:val="en-GB"/>
        </w:rPr>
      </w:pPr>
    </w:p>
    <w:p w14:paraId="33BEA3EC" w14:textId="77777777" w:rsidR="00C008CD" w:rsidRDefault="00C008CD" w:rsidP="00822B84">
      <w:pPr>
        <w:rPr>
          <w:lang w:val="en-GB"/>
        </w:rPr>
      </w:pPr>
    </w:p>
    <w:p w14:paraId="204E89A5" w14:textId="77777777" w:rsidR="00C008CD" w:rsidRDefault="00C008CD" w:rsidP="00822B84">
      <w:pPr>
        <w:rPr>
          <w:lang w:val="en-GB"/>
        </w:rPr>
      </w:pPr>
    </w:p>
    <w:p w14:paraId="186F64FD" w14:textId="77777777" w:rsidR="00C008CD" w:rsidRDefault="00C008CD" w:rsidP="00822B84">
      <w:pPr>
        <w:rPr>
          <w:lang w:val="en-GB"/>
        </w:rPr>
      </w:pPr>
    </w:p>
    <w:p w14:paraId="0C8E4EFE" w14:textId="77777777" w:rsidR="00C008CD" w:rsidRDefault="00C008CD" w:rsidP="00822B84">
      <w:pPr>
        <w:rPr>
          <w:lang w:val="en-GB"/>
        </w:rPr>
      </w:pPr>
    </w:p>
    <w:p w14:paraId="24494C10" w14:textId="77777777" w:rsidR="00C008CD" w:rsidRDefault="00C008CD" w:rsidP="00822B84">
      <w:pPr>
        <w:rPr>
          <w:lang w:val="en-GB"/>
        </w:rPr>
      </w:pPr>
    </w:p>
    <w:p w14:paraId="011FCDF1" w14:textId="77777777" w:rsidR="00C008CD" w:rsidRDefault="00C008CD" w:rsidP="00822B84">
      <w:pPr>
        <w:rPr>
          <w:lang w:val="en-GB"/>
        </w:rPr>
      </w:pPr>
    </w:p>
    <w:p w14:paraId="07100387" w14:textId="77777777" w:rsidR="00C008CD" w:rsidRDefault="00C008CD" w:rsidP="00822B84">
      <w:pPr>
        <w:rPr>
          <w:lang w:val="en-GB"/>
        </w:rPr>
      </w:pPr>
    </w:p>
    <w:p w14:paraId="71FB6A98" w14:textId="77777777" w:rsidR="00C008CD" w:rsidRDefault="00C008CD" w:rsidP="00822B84">
      <w:pPr>
        <w:rPr>
          <w:lang w:val="en-GB"/>
        </w:rPr>
      </w:pPr>
    </w:p>
    <w:p w14:paraId="740A371F" w14:textId="77777777" w:rsidR="00C008CD" w:rsidRDefault="00C008CD" w:rsidP="00822B84">
      <w:pPr>
        <w:rPr>
          <w:lang w:val="en-GB"/>
        </w:rPr>
      </w:pPr>
    </w:p>
    <w:p w14:paraId="3E9767B3" w14:textId="77777777" w:rsidR="00C008CD" w:rsidRDefault="00C008CD" w:rsidP="00822B84">
      <w:pPr>
        <w:rPr>
          <w:lang w:val="en-GB"/>
        </w:rPr>
      </w:pPr>
    </w:p>
    <w:p w14:paraId="206698B2" w14:textId="77777777" w:rsidR="00C008CD" w:rsidRDefault="00C008CD" w:rsidP="00822B84">
      <w:pPr>
        <w:rPr>
          <w:lang w:val="en-GB"/>
        </w:rPr>
      </w:pPr>
    </w:p>
    <w:p w14:paraId="68094760" w14:textId="77777777" w:rsidR="00C008CD" w:rsidRDefault="00C008CD" w:rsidP="00822B84">
      <w:pPr>
        <w:rPr>
          <w:lang w:val="en-GB"/>
        </w:rPr>
      </w:pPr>
    </w:p>
    <w:p w14:paraId="05A22FDD" w14:textId="77777777" w:rsidR="00C008CD" w:rsidRDefault="00C008CD" w:rsidP="00822B84">
      <w:pPr>
        <w:rPr>
          <w:lang w:val="en-GB"/>
        </w:rPr>
      </w:pPr>
    </w:p>
    <w:p w14:paraId="042C2401" w14:textId="77777777" w:rsidR="00C008CD" w:rsidRDefault="00C008CD" w:rsidP="00822B84">
      <w:pPr>
        <w:rPr>
          <w:lang w:val="en-GB"/>
        </w:rPr>
      </w:pPr>
    </w:p>
    <w:p w14:paraId="101944FB" w14:textId="77777777" w:rsidR="00C008CD" w:rsidRDefault="00C008CD" w:rsidP="00822B84">
      <w:pPr>
        <w:rPr>
          <w:lang w:val="en-GB"/>
        </w:rPr>
      </w:pPr>
    </w:p>
    <w:p w14:paraId="7A468559" w14:textId="77777777" w:rsidR="00C008CD" w:rsidRDefault="00C008CD" w:rsidP="00822B84">
      <w:pPr>
        <w:rPr>
          <w:lang w:val="en-GB"/>
        </w:rPr>
      </w:pPr>
    </w:p>
    <w:p w14:paraId="17D0DA1C" w14:textId="02522288" w:rsidR="00C008CD" w:rsidRPr="009B3764" w:rsidRDefault="00C008CD" w:rsidP="00822B84">
      <w:pPr>
        <w:rPr>
          <w:lang w:val="en-GB"/>
        </w:rPr>
        <w:sectPr w:rsidR="00C008CD" w:rsidRPr="009B3764" w:rsidSect="008C340E">
          <w:headerReference w:type="even" r:id="rId35"/>
          <w:headerReference w:type="default" r:id="rId36"/>
          <w:footerReference w:type="even" r:id="rId37"/>
          <w:footerReference w:type="default" r:id="rId38"/>
          <w:headerReference w:type="first" r:id="rId39"/>
          <w:type w:val="continuous"/>
          <w:pgSz w:w="11906" w:h="16838"/>
          <w:pgMar w:top="289" w:right="1134" w:bottom="1701" w:left="1701" w:header="709" w:footer="709" w:gutter="0"/>
          <w:pgNumType w:fmt="lowerRoman" w:start="1"/>
          <w:cols w:space="708"/>
          <w:titlePg/>
          <w:docGrid w:linePitch="360"/>
        </w:sectPr>
      </w:pPr>
    </w:p>
    <w:bookmarkStart w:id="2" w:name="_Toc135730993" w:displacedByCustomXml="next"/>
    <w:sdt>
      <w:sdtPr>
        <w:rPr>
          <w:rFonts w:eastAsiaTheme="minorHAnsi" w:cstheme="minorBidi"/>
          <w:color w:val="auto"/>
          <w:sz w:val="22"/>
          <w:szCs w:val="22"/>
          <w:shd w:val="clear" w:color="auto" w:fill="E6E6E6"/>
        </w:rPr>
        <w:id w:val="872733999"/>
        <w:docPartObj>
          <w:docPartGallery w:val="Table of Contents"/>
          <w:docPartUnique/>
        </w:docPartObj>
      </w:sdtPr>
      <w:sdtEndPr>
        <w:rPr>
          <w:b/>
          <w:bCs/>
          <w:sz w:val="24"/>
        </w:rPr>
      </w:sdtEndPr>
      <w:sdtContent>
        <w:p w14:paraId="5A1C1D5B" w14:textId="2EFDC5A7" w:rsidR="00A916E4" w:rsidRPr="003F222F" w:rsidRDefault="00A916E4" w:rsidP="00D518CB">
          <w:pPr>
            <w:pStyle w:val="Titolo1"/>
            <w:numPr>
              <w:ilvl w:val="0"/>
              <w:numId w:val="0"/>
            </w:numPr>
            <w:spacing w:before="0"/>
            <w:jc w:val="both"/>
            <w:rPr>
              <w:rtl/>
            </w:rPr>
          </w:pPr>
          <w:r w:rsidRPr="003F222F">
            <w:t>Contents</w:t>
          </w:r>
          <w:bookmarkEnd w:id="2"/>
        </w:p>
        <w:p w14:paraId="02703970" w14:textId="126AB1B6" w:rsidR="003109BE" w:rsidRDefault="00EE16EE">
          <w:pPr>
            <w:pStyle w:val="Sommario1"/>
            <w:rPr>
              <w:rFonts w:asciiTheme="minorHAnsi" w:eastAsiaTheme="minorEastAsia" w:hAnsiTheme="minorHAnsi"/>
              <w:b w:val="0"/>
              <w:noProof/>
              <w:kern w:val="2"/>
              <w:sz w:val="22"/>
              <w:lang w:val="it-IT" w:eastAsia="it-IT"/>
              <w14:ligatures w14:val="standardContextual"/>
            </w:rPr>
          </w:pPr>
          <w:r w:rsidRPr="003F222F">
            <w:rPr>
              <w:color w:val="2B579A"/>
              <w:shd w:val="clear" w:color="auto" w:fill="E6E6E6"/>
            </w:rPr>
            <w:fldChar w:fldCharType="begin"/>
          </w:r>
          <w:r w:rsidRPr="003F222F">
            <w:instrText xml:space="preserve"> TOC \o "1-3" \h \z \u </w:instrText>
          </w:r>
          <w:r w:rsidRPr="003F222F">
            <w:rPr>
              <w:color w:val="2B579A"/>
              <w:shd w:val="clear" w:color="auto" w:fill="E6E6E6"/>
            </w:rPr>
            <w:fldChar w:fldCharType="separate"/>
          </w:r>
          <w:hyperlink w:anchor="_Toc135730991" w:history="1">
            <w:r w:rsidR="003109BE" w:rsidRPr="009B36BD">
              <w:rPr>
                <w:rStyle w:val="Collegamentoipertestuale"/>
                <w:noProof/>
              </w:rPr>
              <w:t>Politecnico di Milano 1863</w:t>
            </w:r>
            <w:r w:rsidR="003109BE">
              <w:rPr>
                <w:noProof/>
                <w:webHidden/>
              </w:rPr>
              <w:tab/>
            </w:r>
            <w:r w:rsidR="003109BE">
              <w:rPr>
                <w:noProof/>
                <w:webHidden/>
              </w:rPr>
              <w:fldChar w:fldCharType="begin"/>
            </w:r>
            <w:r w:rsidR="003109BE">
              <w:rPr>
                <w:noProof/>
                <w:webHidden/>
              </w:rPr>
              <w:instrText xml:space="preserve"> PAGEREF _Toc135730991 \h </w:instrText>
            </w:r>
            <w:r w:rsidR="003109BE">
              <w:rPr>
                <w:noProof/>
                <w:webHidden/>
              </w:rPr>
            </w:r>
            <w:r w:rsidR="003109BE">
              <w:rPr>
                <w:noProof/>
                <w:webHidden/>
              </w:rPr>
              <w:fldChar w:fldCharType="separate"/>
            </w:r>
            <w:r w:rsidR="00417CB5">
              <w:rPr>
                <w:noProof/>
                <w:webHidden/>
              </w:rPr>
              <w:t>iii</w:t>
            </w:r>
            <w:r w:rsidR="003109BE">
              <w:rPr>
                <w:noProof/>
                <w:webHidden/>
              </w:rPr>
              <w:fldChar w:fldCharType="end"/>
            </w:r>
          </w:hyperlink>
        </w:p>
        <w:p w14:paraId="265835F6" w14:textId="304D8FB0" w:rsidR="003109BE" w:rsidRDefault="003109BE">
          <w:pPr>
            <w:pStyle w:val="Sommario1"/>
            <w:rPr>
              <w:rFonts w:asciiTheme="minorHAnsi" w:eastAsiaTheme="minorEastAsia" w:hAnsiTheme="minorHAnsi"/>
              <w:b w:val="0"/>
              <w:noProof/>
              <w:kern w:val="2"/>
              <w:sz w:val="22"/>
              <w:lang w:val="it-IT" w:eastAsia="it-IT"/>
              <w14:ligatures w14:val="standardContextual"/>
            </w:rPr>
          </w:pPr>
          <w:hyperlink w:anchor="_Toc135730992" w:history="1">
            <w:r w:rsidRPr="009B36BD">
              <w:rPr>
                <w:rStyle w:val="Collegamentoipertestuale"/>
                <w:noProof/>
              </w:rPr>
              <w:t>ICEI</w:t>
            </w:r>
            <w:r>
              <w:rPr>
                <w:noProof/>
                <w:webHidden/>
              </w:rPr>
              <w:tab/>
            </w:r>
            <w:r>
              <w:rPr>
                <w:noProof/>
                <w:webHidden/>
              </w:rPr>
              <w:fldChar w:fldCharType="begin"/>
            </w:r>
            <w:r>
              <w:rPr>
                <w:noProof/>
                <w:webHidden/>
              </w:rPr>
              <w:instrText xml:space="preserve"> PAGEREF _Toc135730992 \h </w:instrText>
            </w:r>
            <w:r>
              <w:rPr>
                <w:noProof/>
                <w:webHidden/>
              </w:rPr>
            </w:r>
            <w:r>
              <w:rPr>
                <w:noProof/>
                <w:webHidden/>
              </w:rPr>
              <w:fldChar w:fldCharType="separate"/>
            </w:r>
            <w:r w:rsidR="00417CB5">
              <w:rPr>
                <w:noProof/>
                <w:webHidden/>
              </w:rPr>
              <w:t>v</w:t>
            </w:r>
            <w:r>
              <w:rPr>
                <w:noProof/>
                <w:webHidden/>
              </w:rPr>
              <w:fldChar w:fldCharType="end"/>
            </w:r>
          </w:hyperlink>
        </w:p>
        <w:p w14:paraId="211AE1A8" w14:textId="27480EC8" w:rsidR="003109BE" w:rsidRDefault="003109BE">
          <w:pPr>
            <w:pStyle w:val="Sommario1"/>
            <w:rPr>
              <w:rFonts w:asciiTheme="minorHAnsi" w:eastAsiaTheme="minorEastAsia" w:hAnsiTheme="minorHAnsi"/>
              <w:b w:val="0"/>
              <w:noProof/>
              <w:kern w:val="2"/>
              <w:sz w:val="22"/>
              <w:lang w:val="it-IT" w:eastAsia="it-IT"/>
              <w14:ligatures w14:val="standardContextual"/>
            </w:rPr>
          </w:pPr>
          <w:hyperlink w:anchor="_Toc135730993" w:history="1">
            <w:r w:rsidRPr="009B36BD">
              <w:rPr>
                <w:rStyle w:val="Collegamentoipertestuale"/>
                <w:noProof/>
              </w:rPr>
              <w:t>Contents</w:t>
            </w:r>
            <w:r>
              <w:rPr>
                <w:noProof/>
                <w:webHidden/>
              </w:rPr>
              <w:tab/>
            </w:r>
            <w:r>
              <w:rPr>
                <w:noProof/>
                <w:webHidden/>
              </w:rPr>
              <w:fldChar w:fldCharType="begin"/>
            </w:r>
            <w:r>
              <w:rPr>
                <w:noProof/>
                <w:webHidden/>
              </w:rPr>
              <w:instrText xml:space="preserve"> PAGEREF _Toc135730993 \h </w:instrText>
            </w:r>
            <w:r>
              <w:rPr>
                <w:noProof/>
                <w:webHidden/>
              </w:rPr>
            </w:r>
            <w:r>
              <w:rPr>
                <w:noProof/>
                <w:webHidden/>
              </w:rPr>
              <w:fldChar w:fldCharType="separate"/>
            </w:r>
            <w:r w:rsidR="00417CB5">
              <w:rPr>
                <w:noProof/>
                <w:webHidden/>
              </w:rPr>
              <w:t>7</w:t>
            </w:r>
            <w:r>
              <w:rPr>
                <w:noProof/>
                <w:webHidden/>
              </w:rPr>
              <w:fldChar w:fldCharType="end"/>
            </w:r>
          </w:hyperlink>
        </w:p>
        <w:p w14:paraId="1F4FB8DC" w14:textId="500B2A16" w:rsidR="003109BE" w:rsidRDefault="003109BE">
          <w:pPr>
            <w:pStyle w:val="Sommario1"/>
            <w:rPr>
              <w:rFonts w:asciiTheme="minorHAnsi" w:eastAsiaTheme="minorEastAsia" w:hAnsiTheme="minorHAnsi"/>
              <w:b w:val="0"/>
              <w:noProof/>
              <w:kern w:val="2"/>
              <w:sz w:val="22"/>
              <w:lang w:val="it-IT" w:eastAsia="it-IT"/>
              <w14:ligatures w14:val="standardContextual"/>
            </w:rPr>
          </w:pPr>
          <w:hyperlink w:anchor="_Toc135730994" w:history="1">
            <w:r w:rsidRPr="009B36BD">
              <w:rPr>
                <w:rStyle w:val="Collegamentoipertestuale"/>
                <w:noProof/>
                <w14:scene3d>
                  <w14:camera w14:prst="orthographicFront"/>
                  <w14:lightRig w14:rig="threePt" w14:dir="t">
                    <w14:rot w14:lat="0" w14:lon="0" w14:rev="0"/>
                  </w14:lightRig>
                </w14:scene3d>
              </w:rPr>
              <w:t>1</w:t>
            </w:r>
            <w:r>
              <w:rPr>
                <w:rFonts w:asciiTheme="minorHAnsi" w:eastAsiaTheme="minorEastAsia" w:hAnsiTheme="minorHAnsi"/>
                <w:b w:val="0"/>
                <w:noProof/>
                <w:kern w:val="2"/>
                <w:sz w:val="22"/>
                <w:lang w:val="it-IT" w:eastAsia="it-IT"/>
                <w14:ligatures w14:val="standardContextual"/>
              </w:rPr>
              <w:tab/>
            </w:r>
            <w:r w:rsidRPr="009B36BD">
              <w:rPr>
                <w:rStyle w:val="Collegamentoipertestuale"/>
                <w:noProof/>
              </w:rPr>
              <w:t>Introduction</w:t>
            </w:r>
            <w:r>
              <w:rPr>
                <w:noProof/>
                <w:webHidden/>
              </w:rPr>
              <w:tab/>
            </w:r>
            <w:r>
              <w:rPr>
                <w:noProof/>
                <w:webHidden/>
              </w:rPr>
              <w:fldChar w:fldCharType="begin"/>
            </w:r>
            <w:r>
              <w:rPr>
                <w:noProof/>
                <w:webHidden/>
              </w:rPr>
              <w:instrText xml:space="preserve"> PAGEREF _Toc135730994 \h </w:instrText>
            </w:r>
            <w:r>
              <w:rPr>
                <w:noProof/>
                <w:webHidden/>
              </w:rPr>
            </w:r>
            <w:r>
              <w:rPr>
                <w:noProof/>
                <w:webHidden/>
              </w:rPr>
              <w:fldChar w:fldCharType="separate"/>
            </w:r>
            <w:r w:rsidR="00417CB5">
              <w:rPr>
                <w:noProof/>
                <w:webHidden/>
              </w:rPr>
              <w:t>9</w:t>
            </w:r>
            <w:r>
              <w:rPr>
                <w:noProof/>
                <w:webHidden/>
              </w:rPr>
              <w:fldChar w:fldCharType="end"/>
            </w:r>
          </w:hyperlink>
        </w:p>
        <w:p w14:paraId="507386B2" w14:textId="4184F11B" w:rsidR="003109BE" w:rsidRDefault="003109BE">
          <w:pPr>
            <w:pStyle w:val="Sommario2"/>
            <w:rPr>
              <w:rFonts w:asciiTheme="minorHAnsi" w:eastAsiaTheme="minorEastAsia" w:hAnsiTheme="minorHAnsi"/>
              <w:noProof/>
              <w:kern w:val="2"/>
              <w:sz w:val="22"/>
              <w:lang w:val="it-IT" w:eastAsia="it-IT"/>
              <w14:ligatures w14:val="standardContextual"/>
            </w:rPr>
          </w:pPr>
          <w:hyperlink w:anchor="_Toc135730995" w:history="1">
            <w:r w:rsidRPr="009B36BD">
              <w:rPr>
                <w:rStyle w:val="Collegamentoipertestuale"/>
                <w:bCs/>
                <w:noProof/>
              </w:rPr>
              <w:t>1.1.</w:t>
            </w:r>
            <w:r>
              <w:rPr>
                <w:rFonts w:asciiTheme="minorHAnsi" w:eastAsiaTheme="minorEastAsia" w:hAnsiTheme="minorHAnsi"/>
                <w:noProof/>
                <w:kern w:val="2"/>
                <w:sz w:val="22"/>
                <w:lang w:val="it-IT" w:eastAsia="it-IT"/>
                <w14:ligatures w14:val="standardContextual"/>
              </w:rPr>
              <w:tab/>
            </w:r>
            <w:r w:rsidRPr="009B36BD">
              <w:rPr>
                <w:rStyle w:val="Collegamentoipertestuale"/>
                <w:noProof/>
              </w:rPr>
              <w:t>The Project: TERESA</w:t>
            </w:r>
            <w:r>
              <w:rPr>
                <w:noProof/>
                <w:webHidden/>
              </w:rPr>
              <w:tab/>
            </w:r>
            <w:r>
              <w:rPr>
                <w:noProof/>
                <w:webHidden/>
              </w:rPr>
              <w:fldChar w:fldCharType="begin"/>
            </w:r>
            <w:r>
              <w:rPr>
                <w:noProof/>
                <w:webHidden/>
              </w:rPr>
              <w:instrText xml:space="preserve"> PAGEREF _Toc135730995 \h </w:instrText>
            </w:r>
            <w:r>
              <w:rPr>
                <w:noProof/>
                <w:webHidden/>
              </w:rPr>
            </w:r>
            <w:r>
              <w:rPr>
                <w:noProof/>
                <w:webHidden/>
              </w:rPr>
              <w:fldChar w:fldCharType="separate"/>
            </w:r>
            <w:r w:rsidR="00417CB5">
              <w:rPr>
                <w:noProof/>
                <w:webHidden/>
              </w:rPr>
              <w:t>9</w:t>
            </w:r>
            <w:r>
              <w:rPr>
                <w:noProof/>
                <w:webHidden/>
              </w:rPr>
              <w:fldChar w:fldCharType="end"/>
            </w:r>
          </w:hyperlink>
        </w:p>
        <w:p w14:paraId="7B032C08" w14:textId="55C0BC91" w:rsidR="003109BE" w:rsidRDefault="003109BE">
          <w:pPr>
            <w:pStyle w:val="Sommario1"/>
            <w:rPr>
              <w:rFonts w:asciiTheme="minorHAnsi" w:eastAsiaTheme="minorEastAsia" w:hAnsiTheme="minorHAnsi"/>
              <w:b w:val="0"/>
              <w:noProof/>
              <w:kern w:val="2"/>
              <w:sz w:val="22"/>
              <w:lang w:val="it-IT" w:eastAsia="it-IT"/>
              <w14:ligatures w14:val="standardContextual"/>
            </w:rPr>
          </w:pPr>
          <w:hyperlink w:anchor="_Toc135730996" w:history="1">
            <w:r w:rsidRPr="009B36BD">
              <w:rPr>
                <w:rStyle w:val="Collegamentoipertestuale"/>
                <w:noProof/>
                <w14:scene3d>
                  <w14:camera w14:prst="orthographicFront"/>
                  <w14:lightRig w14:rig="threePt" w14:dir="t">
                    <w14:rot w14:lat="0" w14:lon="0" w14:rev="0"/>
                  </w14:lightRig>
                </w14:scene3d>
              </w:rPr>
              <w:t>2</w:t>
            </w:r>
            <w:r>
              <w:rPr>
                <w:rFonts w:asciiTheme="minorHAnsi" w:eastAsiaTheme="minorEastAsia" w:hAnsiTheme="minorHAnsi"/>
                <w:b w:val="0"/>
                <w:noProof/>
                <w:kern w:val="2"/>
                <w:sz w:val="22"/>
                <w:lang w:val="it-IT" w:eastAsia="it-IT"/>
                <w14:ligatures w14:val="standardContextual"/>
              </w:rPr>
              <w:tab/>
            </w:r>
            <w:r w:rsidRPr="009B36BD">
              <w:rPr>
                <w:rStyle w:val="Collegamentoipertestuale"/>
                <w:noProof/>
              </w:rPr>
              <w:t>Methodology</w:t>
            </w:r>
            <w:r>
              <w:rPr>
                <w:noProof/>
                <w:webHidden/>
              </w:rPr>
              <w:tab/>
            </w:r>
            <w:r>
              <w:rPr>
                <w:noProof/>
                <w:webHidden/>
              </w:rPr>
              <w:fldChar w:fldCharType="begin"/>
            </w:r>
            <w:r>
              <w:rPr>
                <w:noProof/>
                <w:webHidden/>
              </w:rPr>
              <w:instrText xml:space="preserve"> PAGEREF _Toc135730996 \h </w:instrText>
            </w:r>
            <w:r>
              <w:rPr>
                <w:noProof/>
                <w:webHidden/>
              </w:rPr>
            </w:r>
            <w:r>
              <w:rPr>
                <w:noProof/>
                <w:webHidden/>
              </w:rPr>
              <w:fldChar w:fldCharType="separate"/>
            </w:r>
            <w:r w:rsidR="00417CB5">
              <w:rPr>
                <w:noProof/>
                <w:webHidden/>
              </w:rPr>
              <w:t>11</w:t>
            </w:r>
            <w:r>
              <w:rPr>
                <w:noProof/>
                <w:webHidden/>
              </w:rPr>
              <w:fldChar w:fldCharType="end"/>
            </w:r>
          </w:hyperlink>
        </w:p>
        <w:p w14:paraId="43BD3926" w14:textId="7C1E35BE" w:rsidR="003109BE" w:rsidRDefault="003109BE">
          <w:pPr>
            <w:pStyle w:val="Sommario2"/>
            <w:rPr>
              <w:rFonts w:asciiTheme="minorHAnsi" w:eastAsiaTheme="minorEastAsia" w:hAnsiTheme="minorHAnsi"/>
              <w:noProof/>
              <w:kern w:val="2"/>
              <w:sz w:val="22"/>
              <w:lang w:val="it-IT" w:eastAsia="it-IT"/>
              <w14:ligatures w14:val="standardContextual"/>
            </w:rPr>
          </w:pPr>
          <w:hyperlink w:anchor="_Toc135730997" w:history="1">
            <w:r w:rsidRPr="009B36BD">
              <w:rPr>
                <w:rStyle w:val="Collegamentoipertestuale"/>
                <w:bCs/>
                <w:noProof/>
              </w:rPr>
              <w:t>2.1.</w:t>
            </w:r>
            <w:r>
              <w:rPr>
                <w:rFonts w:asciiTheme="minorHAnsi" w:eastAsiaTheme="minorEastAsia" w:hAnsiTheme="minorHAnsi"/>
                <w:noProof/>
                <w:kern w:val="2"/>
                <w:sz w:val="22"/>
                <w:lang w:val="it-IT" w:eastAsia="it-IT"/>
                <w14:ligatures w14:val="standardContextual"/>
              </w:rPr>
              <w:tab/>
            </w:r>
            <w:r w:rsidRPr="009B36BD">
              <w:rPr>
                <w:rStyle w:val="Collegamentoipertestuale"/>
                <w:noProof/>
              </w:rPr>
              <w:t>Communities Identification</w:t>
            </w:r>
            <w:r>
              <w:rPr>
                <w:noProof/>
                <w:webHidden/>
              </w:rPr>
              <w:tab/>
            </w:r>
            <w:r>
              <w:rPr>
                <w:noProof/>
                <w:webHidden/>
              </w:rPr>
              <w:fldChar w:fldCharType="begin"/>
            </w:r>
            <w:r>
              <w:rPr>
                <w:noProof/>
                <w:webHidden/>
              </w:rPr>
              <w:instrText xml:space="preserve"> PAGEREF _Toc135730997 \h </w:instrText>
            </w:r>
            <w:r>
              <w:rPr>
                <w:noProof/>
                <w:webHidden/>
              </w:rPr>
            </w:r>
            <w:r>
              <w:rPr>
                <w:noProof/>
                <w:webHidden/>
              </w:rPr>
              <w:fldChar w:fldCharType="separate"/>
            </w:r>
            <w:r w:rsidR="00417CB5">
              <w:rPr>
                <w:noProof/>
                <w:webHidden/>
              </w:rPr>
              <w:t>11</w:t>
            </w:r>
            <w:r>
              <w:rPr>
                <w:noProof/>
                <w:webHidden/>
              </w:rPr>
              <w:fldChar w:fldCharType="end"/>
            </w:r>
          </w:hyperlink>
        </w:p>
        <w:p w14:paraId="4D464597" w14:textId="6B9C2455" w:rsidR="003109BE" w:rsidRDefault="003109BE">
          <w:pPr>
            <w:pStyle w:val="Sommario2"/>
            <w:rPr>
              <w:rFonts w:asciiTheme="minorHAnsi" w:eastAsiaTheme="minorEastAsia" w:hAnsiTheme="minorHAnsi"/>
              <w:noProof/>
              <w:kern w:val="2"/>
              <w:sz w:val="22"/>
              <w:lang w:val="it-IT" w:eastAsia="it-IT"/>
              <w14:ligatures w14:val="standardContextual"/>
            </w:rPr>
          </w:pPr>
          <w:hyperlink w:anchor="_Toc135730998" w:history="1">
            <w:r w:rsidRPr="009B36BD">
              <w:rPr>
                <w:rStyle w:val="Collegamentoipertestuale"/>
                <w:bCs/>
                <w:noProof/>
                <w:lang w:val="en-GB"/>
              </w:rPr>
              <w:t>2.2.</w:t>
            </w:r>
            <w:r>
              <w:rPr>
                <w:rFonts w:asciiTheme="minorHAnsi" w:eastAsiaTheme="minorEastAsia" w:hAnsiTheme="minorHAnsi"/>
                <w:noProof/>
                <w:kern w:val="2"/>
                <w:sz w:val="22"/>
                <w:lang w:val="it-IT" w:eastAsia="it-IT"/>
                <w14:ligatures w14:val="standardContextual"/>
              </w:rPr>
              <w:tab/>
            </w:r>
            <w:r w:rsidRPr="009B36BD">
              <w:rPr>
                <w:rStyle w:val="Collegamentoipertestuale"/>
                <w:noProof/>
                <w:lang w:val="en-GB" w:bidi="fa-IR"/>
              </w:rPr>
              <w:t>Estimation of the Zambezia energy map</w:t>
            </w:r>
            <w:r>
              <w:rPr>
                <w:noProof/>
                <w:webHidden/>
              </w:rPr>
              <w:tab/>
            </w:r>
            <w:r>
              <w:rPr>
                <w:noProof/>
                <w:webHidden/>
              </w:rPr>
              <w:fldChar w:fldCharType="begin"/>
            </w:r>
            <w:r>
              <w:rPr>
                <w:noProof/>
                <w:webHidden/>
              </w:rPr>
              <w:instrText xml:space="preserve"> PAGEREF _Toc135730998 \h </w:instrText>
            </w:r>
            <w:r>
              <w:rPr>
                <w:noProof/>
                <w:webHidden/>
              </w:rPr>
            </w:r>
            <w:r>
              <w:rPr>
                <w:noProof/>
                <w:webHidden/>
              </w:rPr>
              <w:fldChar w:fldCharType="separate"/>
            </w:r>
            <w:r w:rsidR="00417CB5">
              <w:rPr>
                <w:noProof/>
                <w:webHidden/>
              </w:rPr>
              <w:t>13</w:t>
            </w:r>
            <w:r>
              <w:rPr>
                <w:noProof/>
                <w:webHidden/>
              </w:rPr>
              <w:fldChar w:fldCharType="end"/>
            </w:r>
          </w:hyperlink>
        </w:p>
        <w:p w14:paraId="1BE88315" w14:textId="65FD0071" w:rsidR="003109BE" w:rsidRDefault="003109BE">
          <w:pPr>
            <w:pStyle w:val="Sommario3"/>
            <w:tabs>
              <w:tab w:val="left" w:pos="1320"/>
              <w:tab w:val="right" w:leader="dot" w:pos="9061"/>
            </w:tabs>
            <w:rPr>
              <w:rFonts w:asciiTheme="minorHAnsi" w:eastAsiaTheme="minorEastAsia" w:hAnsiTheme="minorHAnsi"/>
              <w:noProof/>
              <w:kern w:val="2"/>
              <w:sz w:val="22"/>
              <w:lang w:val="it-IT" w:eastAsia="it-IT"/>
              <w14:ligatures w14:val="standardContextual"/>
            </w:rPr>
          </w:pPr>
          <w:hyperlink w:anchor="_Toc135730999" w:history="1">
            <w:r w:rsidRPr="009B36BD">
              <w:rPr>
                <w:rStyle w:val="Collegamentoipertestuale"/>
                <w:noProof/>
              </w:rPr>
              <w:t>2.2.1.</w:t>
            </w:r>
            <w:r>
              <w:rPr>
                <w:rFonts w:asciiTheme="minorHAnsi" w:eastAsiaTheme="minorEastAsia" w:hAnsiTheme="minorHAnsi"/>
                <w:noProof/>
                <w:kern w:val="2"/>
                <w:sz w:val="22"/>
                <w:lang w:val="it-IT" w:eastAsia="it-IT"/>
                <w14:ligatures w14:val="standardContextual"/>
              </w:rPr>
              <w:tab/>
            </w:r>
            <w:r w:rsidRPr="009B36BD">
              <w:rPr>
                <w:rStyle w:val="Collegamentoipertestuale"/>
                <w:noProof/>
              </w:rPr>
              <w:t>On-field surveys</w:t>
            </w:r>
            <w:r>
              <w:rPr>
                <w:noProof/>
                <w:webHidden/>
              </w:rPr>
              <w:tab/>
            </w:r>
            <w:r>
              <w:rPr>
                <w:noProof/>
                <w:webHidden/>
              </w:rPr>
              <w:fldChar w:fldCharType="begin"/>
            </w:r>
            <w:r>
              <w:rPr>
                <w:noProof/>
                <w:webHidden/>
              </w:rPr>
              <w:instrText xml:space="preserve"> PAGEREF _Toc135730999 \h </w:instrText>
            </w:r>
            <w:r>
              <w:rPr>
                <w:noProof/>
                <w:webHidden/>
              </w:rPr>
            </w:r>
            <w:r>
              <w:rPr>
                <w:noProof/>
                <w:webHidden/>
              </w:rPr>
              <w:fldChar w:fldCharType="separate"/>
            </w:r>
            <w:r w:rsidR="00417CB5">
              <w:rPr>
                <w:noProof/>
                <w:webHidden/>
              </w:rPr>
              <w:t>15</w:t>
            </w:r>
            <w:r>
              <w:rPr>
                <w:noProof/>
                <w:webHidden/>
              </w:rPr>
              <w:fldChar w:fldCharType="end"/>
            </w:r>
          </w:hyperlink>
        </w:p>
        <w:p w14:paraId="41F96C35" w14:textId="3D754314" w:rsidR="003109BE" w:rsidRDefault="003109BE">
          <w:pPr>
            <w:pStyle w:val="Sommario3"/>
            <w:tabs>
              <w:tab w:val="left" w:pos="1320"/>
              <w:tab w:val="right" w:leader="dot" w:pos="9061"/>
            </w:tabs>
            <w:rPr>
              <w:rFonts w:asciiTheme="minorHAnsi" w:eastAsiaTheme="minorEastAsia" w:hAnsiTheme="minorHAnsi"/>
              <w:noProof/>
              <w:kern w:val="2"/>
              <w:sz w:val="22"/>
              <w:lang w:val="it-IT" w:eastAsia="it-IT"/>
              <w14:ligatures w14:val="standardContextual"/>
            </w:rPr>
          </w:pPr>
          <w:hyperlink w:anchor="_Toc135731000" w:history="1">
            <w:r w:rsidRPr="009B36BD">
              <w:rPr>
                <w:rStyle w:val="Collegamentoipertestuale"/>
                <w:noProof/>
              </w:rPr>
              <w:t>2.2.2.</w:t>
            </w:r>
            <w:r>
              <w:rPr>
                <w:rFonts w:asciiTheme="minorHAnsi" w:eastAsiaTheme="minorEastAsia" w:hAnsiTheme="minorHAnsi"/>
                <w:noProof/>
                <w:kern w:val="2"/>
                <w:sz w:val="22"/>
                <w:lang w:val="it-IT" w:eastAsia="it-IT"/>
                <w14:ligatures w14:val="standardContextual"/>
              </w:rPr>
              <w:tab/>
            </w:r>
            <w:r w:rsidRPr="009B36BD">
              <w:rPr>
                <w:rStyle w:val="Collegamentoipertestuale"/>
                <w:noProof/>
              </w:rPr>
              <w:t>Energy map</w:t>
            </w:r>
            <w:r>
              <w:rPr>
                <w:noProof/>
                <w:webHidden/>
              </w:rPr>
              <w:tab/>
            </w:r>
            <w:r>
              <w:rPr>
                <w:noProof/>
                <w:webHidden/>
              </w:rPr>
              <w:fldChar w:fldCharType="begin"/>
            </w:r>
            <w:r>
              <w:rPr>
                <w:noProof/>
                <w:webHidden/>
              </w:rPr>
              <w:instrText xml:space="preserve"> PAGEREF _Toc135731000 \h </w:instrText>
            </w:r>
            <w:r>
              <w:rPr>
                <w:noProof/>
                <w:webHidden/>
              </w:rPr>
            </w:r>
            <w:r>
              <w:rPr>
                <w:noProof/>
                <w:webHidden/>
              </w:rPr>
              <w:fldChar w:fldCharType="separate"/>
            </w:r>
            <w:r w:rsidR="00417CB5">
              <w:rPr>
                <w:noProof/>
                <w:webHidden/>
              </w:rPr>
              <w:t>17</w:t>
            </w:r>
            <w:r>
              <w:rPr>
                <w:noProof/>
                <w:webHidden/>
              </w:rPr>
              <w:fldChar w:fldCharType="end"/>
            </w:r>
          </w:hyperlink>
        </w:p>
        <w:p w14:paraId="18B91435" w14:textId="1974BA49" w:rsidR="003109BE" w:rsidRDefault="003109BE">
          <w:pPr>
            <w:pStyle w:val="Sommario2"/>
            <w:rPr>
              <w:rFonts w:asciiTheme="minorHAnsi" w:eastAsiaTheme="minorEastAsia" w:hAnsiTheme="minorHAnsi"/>
              <w:noProof/>
              <w:kern w:val="2"/>
              <w:sz w:val="22"/>
              <w:lang w:val="it-IT" w:eastAsia="it-IT"/>
              <w14:ligatures w14:val="standardContextual"/>
            </w:rPr>
          </w:pPr>
          <w:hyperlink w:anchor="_Toc135731001" w:history="1">
            <w:r w:rsidRPr="009B36BD">
              <w:rPr>
                <w:rStyle w:val="Collegamentoipertestuale"/>
                <w:bCs/>
                <w:noProof/>
              </w:rPr>
              <w:t>2.3.</w:t>
            </w:r>
            <w:r>
              <w:rPr>
                <w:rFonts w:asciiTheme="minorHAnsi" w:eastAsiaTheme="minorEastAsia" w:hAnsiTheme="minorHAnsi"/>
                <w:noProof/>
                <w:kern w:val="2"/>
                <w:sz w:val="22"/>
                <w:lang w:val="it-IT" w:eastAsia="it-IT"/>
                <w14:ligatures w14:val="standardContextual"/>
              </w:rPr>
              <w:tab/>
            </w:r>
            <w:r w:rsidRPr="009B36BD">
              <w:rPr>
                <w:rStyle w:val="Collegamentoipertestuale"/>
                <w:noProof/>
              </w:rPr>
              <w:t>Electrification masterplan</w:t>
            </w:r>
            <w:r>
              <w:rPr>
                <w:noProof/>
                <w:webHidden/>
              </w:rPr>
              <w:tab/>
            </w:r>
            <w:r>
              <w:rPr>
                <w:noProof/>
                <w:webHidden/>
              </w:rPr>
              <w:fldChar w:fldCharType="begin"/>
            </w:r>
            <w:r>
              <w:rPr>
                <w:noProof/>
                <w:webHidden/>
              </w:rPr>
              <w:instrText xml:space="preserve"> PAGEREF _Toc135731001 \h </w:instrText>
            </w:r>
            <w:r>
              <w:rPr>
                <w:noProof/>
                <w:webHidden/>
              </w:rPr>
            </w:r>
            <w:r>
              <w:rPr>
                <w:noProof/>
                <w:webHidden/>
              </w:rPr>
              <w:fldChar w:fldCharType="separate"/>
            </w:r>
            <w:r w:rsidR="00417CB5">
              <w:rPr>
                <w:noProof/>
                <w:webHidden/>
              </w:rPr>
              <w:t>20</w:t>
            </w:r>
            <w:r>
              <w:rPr>
                <w:noProof/>
                <w:webHidden/>
              </w:rPr>
              <w:fldChar w:fldCharType="end"/>
            </w:r>
          </w:hyperlink>
        </w:p>
        <w:p w14:paraId="0F48FEC3" w14:textId="6888400D" w:rsidR="003109BE" w:rsidRDefault="003109BE">
          <w:pPr>
            <w:pStyle w:val="Sommario1"/>
            <w:rPr>
              <w:rFonts w:asciiTheme="minorHAnsi" w:eastAsiaTheme="minorEastAsia" w:hAnsiTheme="minorHAnsi"/>
              <w:b w:val="0"/>
              <w:noProof/>
              <w:kern w:val="2"/>
              <w:sz w:val="22"/>
              <w:lang w:val="it-IT" w:eastAsia="it-IT"/>
              <w14:ligatures w14:val="standardContextual"/>
            </w:rPr>
          </w:pPr>
          <w:hyperlink w:anchor="_Toc135731002" w:history="1">
            <w:r w:rsidRPr="009B36BD">
              <w:rPr>
                <w:rStyle w:val="Collegamentoipertestuale"/>
                <w:noProof/>
                <w14:scene3d>
                  <w14:camera w14:prst="orthographicFront"/>
                  <w14:lightRig w14:rig="threePt" w14:dir="t">
                    <w14:rot w14:lat="0" w14:lon="0" w14:rev="0"/>
                  </w14:lightRig>
                </w14:scene3d>
              </w:rPr>
              <w:t>3</w:t>
            </w:r>
            <w:r>
              <w:rPr>
                <w:rFonts w:asciiTheme="minorHAnsi" w:eastAsiaTheme="minorEastAsia" w:hAnsiTheme="minorHAnsi"/>
                <w:b w:val="0"/>
                <w:noProof/>
                <w:kern w:val="2"/>
                <w:sz w:val="22"/>
                <w:lang w:val="it-IT" w:eastAsia="it-IT"/>
                <w14:ligatures w14:val="standardContextual"/>
              </w:rPr>
              <w:tab/>
            </w:r>
            <w:r w:rsidRPr="009B36BD">
              <w:rPr>
                <w:rStyle w:val="Collegamentoipertestuale"/>
                <w:noProof/>
              </w:rPr>
              <w:t>Future improvement and Follow-ups</w:t>
            </w:r>
            <w:r>
              <w:rPr>
                <w:noProof/>
                <w:webHidden/>
              </w:rPr>
              <w:tab/>
            </w:r>
            <w:r>
              <w:rPr>
                <w:noProof/>
                <w:webHidden/>
              </w:rPr>
              <w:fldChar w:fldCharType="begin"/>
            </w:r>
            <w:r>
              <w:rPr>
                <w:noProof/>
                <w:webHidden/>
              </w:rPr>
              <w:instrText xml:space="preserve"> PAGEREF _Toc135731002 \h </w:instrText>
            </w:r>
            <w:r>
              <w:rPr>
                <w:noProof/>
                <w:webHidden/>
              </w:rPr>
            </w:r>
            <w:r>
              <w:rPr>
                <w:noProof/>
                <w:webHidden/>
              </w:rPr>
              <w:fldChar w:fldCharType="separate"/>
            </w:r>
            <w:r w:rsidR="00417CB5">
              <w:rPr>
                <w:noProof/>
                <w:webHidden/>
              </w:rPr>
              <w:t>23</w:t>
            </w:r>
            <w:r>
              <w:rPr>
                <w:noProof/>
                <w:webHidden/>
              </w:rPr>
              <w:fldChar w:fldCharType="end"/>
            </w:r>
          </w:hyperlink>
        </w:p>
        <w:p w14:paraId="7E623995" w14:textId="10297244" w:rsidR="003109BE" w:rsidRDefault="003109BE">
          <w:pPr>
            <w:pStyle w:val="Sommario1"/>
            <w:rPr>
              <w:rFonts w:asciiTheme="minorHAnsi" w:eastAsiaTheme="minorEastAsia" w:hAnsiTheme="minorHAnsi"/>
              <w:b w:val="0"/>
              <w:noProof/>
              <w:kern w:val="2"/>
              <w:sz w:val="22"/>
              <w:lang w:val="it-IT" w:eastAsia="it-IT"/>
              <w14:ligatures w14:val="standardContextual"/>
            </w:rPr>
          </w:pPr>
          <w:hyperlink w:anchor="_Toc135731003" w:history="1">
            <w:r w:rsidRPr="009B36BD">
              <w:rPr>
                <w:rStyle w:val="Collegamentoipertestuale"/>
                <w:noProof/>
              </w:rPr>
              <w:t>Annex 1 - Acronyms</w:t>
            </w:r>
            <w:r>
              <w:rPr>
                <w:noProof/>
                <w:webHidden/>
              </w:rPr>
              <w:tab/>
            </w:r>
            <w:r>
              <w:rPr>
                <w:noProof/>
                <w:webHidden/>
              </w:rPr>
              <w:fldChar w:fldCharType="begin"/>
            </w:r>
            <w:r>
              <w:rPr>
                <w:noProof/>
                <w:webHidden/>
              </w:rPr>
              <w:instrText xml:space="preserve"> PAGEREF _Toc135731003 \h </w:instrText>
            </w:r>
            <w:r>
              <w:rPr>
                <w:noProof/>
                <w:webHidden/>
              </w:rPr>
            </w:r>
            <w:r>
              <w:rPr>
                <w:noProof/>
                <w:webHidden/>
              </w:rPr>
              <w:fldChar w:fldCharType="separate"/>
            </w:r>
            <w:r w:rsidR="00417CB5">
              <w:rPr>
                <w:noProof/>
                <w:webHidden/>
              </w:rPr>
              <w:t>25</w:t>
            </w:r>
            <w:r>
              <w:rPr>
                <w:noProof/>
                <w:webHidden/>
              </w:rPr>
              <w:fldChar w:fldCharType="end"/>
            </w:r>
          </w:hyperlink>
        </w:p>
        <w:p w14:paraId="1947F28E" w14:textId="31F3953C" w:rsidR="003109BE" w:rsidRDefault="003109BE">
          <w:pPr>
            <w:pStyle w:val="Sommario1"/>
            <w:rPr>
              <w:rFonts w:asciiTheme="minorHAnsi" w:eastAsiaTheme="minorEastAsia" w:hAnsiTheme="minorHAnsi"/>
              <w:b w:val="0"/>
              <w:noProof/>
              <w:kern w:val="2"/>
              <w:sz w:val="22"/>
              <w:lang w:val="it-IT" w:eastAsia="it-IT"/>
              <w14:ligatures w14:val="standardContextual"/>
            </w:rPr>
          </w:pPr>
          <w:hyperlink w:anchor="_Toc135731004" w:history="1">
            <w:r w:rsidRPr="009B36BD">
              <w:rPr>
                <w:rStyle w:val="Collegamentoipertestuale"/>
                <w:noProof/>
              </w:rPr>
              <w:t>Annex 2 - User Friendly Dashboard</w:t>
            </w:r>
            <w:r>
              <w:rPr>
                <w:noProof/>
                <w:webHidden/>
              </w:rPr>
              <w:tab/>
            </w:r>
            <w:r>
              <w:rPr>
                <w:noProof/>
                <w:webHidden/>
              </w:rPr>
              <w:fldChar w:fldCharType="begin"/>
            </w:r>
            <w:r>
              <w:rPr>
                <w:noProof/>
                <w:webHidden/>
              </w:rPr>
              <w:instrText xml:space="preserve"> PAGEREF _Toc135731004 \h </w:instrText>
            </w:r>
            <w:r>
              <w:rPr>
                <w:noProof/>
                <w:webHidden/>
              </w:rPr>
            </w:r>
            <w:r>
              <w:rPr>
                <w:noProof/>
                <w:webHidden/>
              </w:rPr>
              <w:fldChar w:fldCharType="separate"/>
            </w:r>
            <w:r w:rsidR="00417CB5">
              <w:rPr>
                <w:noProof/>
                <w:webHidden/>
              </w:rPr>
              <w:t>27</w:t>
            </w:r>
            <w:r>
              <w:rPr>
                <w:noProof/>
                <w:webHidden/>
              </w:rPr>
              <w:fldChar w:fldCharType="end"/>
            </w:r>
          </w:hyperlink>
        </w:p>
        <w:p w14:paraId="7830FAF0" w14:textId="66DDC6CB" w:rsidR="003109BE" w:rsidRDefault="003109BE">
          <w:pPr>
            <w:pStyle w:val="Sommario2"/>
            <w:rPr>
              <w:rFonts w:asciiTheme="minorHAnsi" w:eastAsiaTheme="minorEastAsia" w:hAnsiTheme="minorHAnsi"/>
              <w:noProof/>
              <w:kern w:val="2"/>
              <w:sz w:val="22"/>
              <w:lang w:val="it-IT" w:eastAsia="it-IT"/>
              <w14:ligatures w14:val="standardContextual"/>
            </w:rPr>
          </w:pPr>
          <w:hyperlink w:anchor="_Toc135731005" w:history="1">
            <w:r w:rsidRPr="009B36BD">
              <w:rPr>
                <w:rStyle w:val="Collegamentoipertestuale"/>
                <w:noProof/>
              </w:rPr>
              <w:t>Surveyed</w:t>
            </w:r>
            <w:r>
              <w:rPr>
                <w:noProof/>
                <w:webHidden/>
              </w:rPr>
              <w:tab/>
            </w:r>
            <w:r>
              <w:rPr>
                <w:noProof/>
                <w:webHidden/>
              </w:rPr>
              <w:fldChar w:fldCharType="begin"/>
            </w:r>
            <w:r>
              <w:rPr>
                <w:noProof/>
                <w:webHidden/>
              </w:rPr>
              <w:instrText xml:space="preserve"> PAGEREF _Toc135731005 \h </w:instrText>
            </w:r>
            <w:r>
              <w:rPr>
                <w:noProof/>
                <w:webHidden/>
              </w:rPr>
            </w:r>
            <w:r>
              <w:rPr>
                <w:noProof/>
                <w:webHidden/>
              </w:rPr>
              <w:fldChar w:fldCharType="separate"/>
            </w:r>
            <w:r w:rsidR="00417CB5">
              <w:rPr>
                <w:noProof/>
                <w:webHidden/>
              </w:rPr>
              <w:t>28</w:t>
            </w:r>
            <w:r>
              <w:rPr>
                <w:noProof/>
                <w:webHidden/>
              </w:rPr>
              <w:fldChar w:fldCharType="end"/>
            </w:r>
          </w:hyperlink>
        </w:p>
        <w:p w14:paraId="0A17C2BA" w14:textId="208FE5D9" w:rsidR="003109BE" w:rsidRDefault="003109BE">
          <w:pPr>
            <w:pStyle w:val="Sommario3"/>
            <w:tabs>
              <w:tab w:val="right" w:leader="dot" w:pos="9061"/>
            </w:tabs>
            <w:rPr>
              <w:rFonts w:asciiTheme="minorHAnsi" w:eastAsiaTheme="minorEastAsia" w:hAnsiTheme="minorHAnsi"/>
              <w:noProof/>
              <w:kern w:val="2"/>
              <w:sz w:val="22"/>
              <w:lang w:val="it-IT" w:eastAsia="it-IT"/>
              <w14:ligatures w14:val="standardContextual"/>
            </w:rPr>
          </w:pPr>
          <w:hyperlink w:anchor="_Toc135731006" w:history="1">
            <w:r w:rsidRPr="009B36BD">
              <w:rPr>
                <w:rStyle w:val="Collegamentoipertestuale"/>
                <w:noProof/>
              </w:rPr>
              <w:t>Surveyed: Entire Area</w:t>
            </w:r>
            <w:r>
              <w:rPr>
                <w:noProof/>
                <w:webHidden/>
              </w:rPr>
              <w:tab/>
            </w:r>
            <w:r>
              <w:rPr>
                <w:noProof/>
                <w:webHidden/>
              </w:rPr>
              <w:fldChar w:fldCharType="begin"/>
            </w:r>
            <w:r>
              <w:rPr>
                <w:noProof/>
                <w:webHidden/>
              </w:rPr>
              <w:instrText xml:space="preserve"> PAGEREF _Toc135731006 \h </w:instrText>
            </w:r>
            <w:r>
              <w:rPr>
                <w:noProof/>
                <w:webHidden/>
              </w:rPr>
            </w:r>
            <w:r>
              <w:rPr>
                <w:noProof/>
                <w:webHidden/>
              </w:rPr>
              <w:fldChar w:fldCharType="separate"/>
            </w:r>
            <w:r w:rsidR="00417CB5">
              <w:rPr>
                <w:noProof/>
                <w:webHidden/>
              </w:rPr>
              <w:t>28</w:t>
            </w:r>
            <w:r>
              <w:rPr>
                <w:noProof/>
                <w:webHidden/>
              </w:rPr>
              <w:fldChar w:fldCharType="end"/>
            </w:r>
          </w:hyperlink>
        </w:p>
        <w:p w14:paraId="4C95FEA9" w14:textId="5871B26A" w:rsidR="003109BE" w:rsidRDefault="003109BE">
          <w:pPr>
            <w:pStyle w:val="Sommario3"/>
            <w:tabs>
              <w:tab w:val="right" w:leader="dot" w:pos="9061"/>
            </w:tabs>
            <w:rPr>
              <w:rFonts w:asciiTheme="minorHAnsi" w:eastAsiaTheme="minorEastAsia" w:hAnsiTheme="minorHAnsi"/>
              <w:noProof/>
              <w:kern w:val="2"/>
              <w:sz w:val="22"/>
              <w:lang w:val="it-IT" w:eastAsia="it-IT"/>
              <w14:ligatures w14:val="standardContextual"/>
            </w:rPr>
          </w:pPr>
          <w:hyperlink w:anchor="_Toc135731007" w:history="1">
            <w:r w:rsidRPr="009B36BD">
              <w:rPr>
                <w:rStyle w:val="Collegamentoipertestuale"/>
                <w:noProof/>
              </w:rPr>
              <w:t>Surveyed: Single Cluster</w:t>
            </w:r>
            <w:r>
              <w:rPr>
                <w:noProof/>
                <w:webHidden/>
              </w:rPr>
              <w:tab/>
            </w:r>
            <w:r>
              <w:rPr>
                <w:noProof/>
                <w:webHidden/>
              </w:rPr>
              <w:fldChar w:fldCharType="begin"/>
            </w:r>
            <w:r>
              <w:rPr>
                <w:noProof/>
                <w:webHidden/>
              </w:rPr>
              <w:instrText xml:space="preserve"> PAGEREF _Toc135731007 \h </w:instrText>
            </w:r>
            <w:r>
              <w:rPr>
                <w:noProof/>
                <w:webHidden/>
              </w:rPr>
            </w:r>
            <w:r>
              <w:rPr>
                <w:noProof/>
                <w:webHidden/>
              </w:rPr>
              <w:fldChar w:fldCharType="separate"/>
            </w:r>
            <w:r w:rsidR="00417CB5">
              <w:rPr>
                <w:noProof/>
                <w:webHidden/>
              </w:rPr>
              <w:t>29</w:t>
            </w:r>
            <w:r>
              <w:rPr>
                <w:noProof/>
                <w:webHidden/>
              </w:rPr>
              <w:fldChar w:fldCharType="end"/>
            </w:r>
          </w:hyperlink>
        </w:p>
        <w:p w14:paraId="31576FDD" w14:textId="6926CA3C" w:rsidR="003109BE" w:rsidRDefault="003109BE">
          <w:pPr>
            <w:pStyle w:val="Sommario3"/>
            <w:tabs>
              <w:tab w:val="right" w:leader="dot" w:pos="9061"/>
            </w:tabs>
            <w:rPr>
              <w:rFonts w:asciiTheme="minorHAnsi" w:eastAsiaTheme="minorEastAsia" w:hAnsiTheme="minorHAnsi"/>
              <w:noProof/>
              <w:kern w:val="2"/>
              <w:sz w:val="22"/>
              <w:lang w:val="it-IT" w:eastAsia="it-IT"/>
              <w14:ligatures w14:val="standardContextual"/>
            </w:rPr>
          </w:pPr>
          <w:hyperlink w:anchor="_Toc135731008" w:history="1">
            <w:r w:rsidRPr="009B36BD">
              <w:rPr>
                <w:rStyle w:val="Collegamentoipertestuale"/>
                <w:noProof/>
              </w:rPr>
              <w:t>Surveyed: Compare clusters</w:t>
            </w:r>
            <w:r>
              <w:rPr>
                <w:noProof/>
                <w:webHidden/>
              </w:rPr>
              <w:tab/>
            </w:r>
            <w:r>
              <w:rPr>
                <w:noProof/>
                <w:webHidden/>
              </w:rPr>
              <w:fldChar w:fldCharType="begin"/>
            </w:r>
            <w:r>
              <w:rPr>
                <w:noProof/>
                <w:webHidden/>
              </w:rPr>
              <w:instrText xml:space="preserve"> PAGEREF _Toc135731008 \h </w:instrText>
            </w:r>
            <w:r>
              <w:rPr>
                <w:noProof/>
                <w:webHidden/>
              </w:rPr>
            </w:r>
            <w:r>
              <w:rPr>
                <w:noProof/>
                <w:webHidden/>
              </w:rPr>
              <w:fldChar w:fldCharType="separate"/>
            </w:r>
            <w:r w:rsidR="00417CB5">
              <w:rPr>
                <w:noProof/>
                <w:webHidden/>
              </w:rPr>
              <w:t>31</w:t>
            </w:r>
            <w:r>
              <w:rPr>
                <w:noProof/>
                <w:webHidden/>
              </w:rPr>
              <w:fldChar w:fldCharType="end"/>
            </w:r>
          </w:hyperlink>
        </w:p>
        <w:p w14:paraId="026B3C4B" w14:textId="19CE45CB" w:rsidR="003109BE" w:rsidRDefault="003109BE">
          <w:pPr>
            <w:pStyle w:val="Sommario2"/>
            <w:rPr>
              <w:rFonts w:asciiTheme="minorHAnsi" w:eastAsiaTheme="minorEastAsia" w:hAnsiTheme="minorHAnsi"/>
              <w:noProof/>
              <w:kern w:val="2"/>
              <w:sz w:val="22"/>
              <w:lang w:val="it-IT" w:eastAsia="it-IT"/>
              <w14:ligatures w14:val="standardContextual"/>
            </w:rPr>
          </w:pPr>
          <w:hyperlink w:anchor="_Toc135731009" w:history="1">
            <w:r w:rsidRPr="009B36BD">
              <w:rPr>
                <w:rStyle w:val="Collegamentoipertestuale"/>
                <w:noProof/>
              </w:rPr>
              <w:t>Zambezia visualization</w:t>
            </w:r>
            <w:r>
              <w:rPr>
                <w:noProof/>
                <w:webHidden/>
              </w:rPr>
              <w:tab/>
            </w:r>
            <w:r>
              <w:rPr>
                <w:noProof/>
                <w:webHidden/>
              </w:rPr>
              <w:fldChar w:fldCharType="begin"/>
            </w:r>
            <w:r>
              <w:rPr>
                <w:noProof/>
                <w:webHidden/>
              </w:rPr>
              <w:instrText xml:space="preserve"> PAGEREF _Toc135731009 \h </w:instrText>
            </w:r>
            <w:r>
              <w:rPr>
                <w:noProof/>
                <w:webHidden/>
              </w:rPr>
            </w:r>
            <w:r>
              <w:rPr>
                <w:noProof/>
                <w:webHidden/>
              </w:rPr>
              <w:fldChar w:fldCharType="separate"/>
            </w:r>
            <w:r w:rsidR="00417CB5">
              <w:rPr>
                <w:noProof/>
                <w:webHidden/>
              </w:rPr>
              <w:t>31</w:t>
            </w:r>
            <w:r>
              <w:rPr>
                <w:noProof/>
                <w:webHidden/>
              </w:rPr>
              <w:fldChar w:fldCharType="end"/>
            </w:r>
          </w:hyperlink>
        </w:p>
        <w:p w14:paraId="66F4B5E7" w14:textId="68D9D9E2" w:rsidR="003109BE" w:rsidRDefault="003109BE">
          <w:pPr>
            <w:pStyle w:val="Sommario3"/>
            <w:tabs>
              <w:tab w:val="right" w:leader="dot" w:pos="9061"/>
            </w:tabs>
            <w:rPr>
              <w:rFonts w:asciiTheme="minorHAnsi" w:eastAsiaTheme="minorEastAsia" w:hAnsiTheme="minorHAnsi"/>
              <w:noProof/>
              <w:kern w:val="2"/>
              <w:sz w:val="22"/>
              <w:lang w:val="it-IT" w:eastAsia="it-IT"/>
              <w14:ligatures w14:val="standardContextual"/>
            </w:rPr>
          </w:pPr>
          <w:hyperlink w:anchor="_Toc135731010" w:history="1">
            <w:r w:rsidRPr="009B36BD">
              <w:rPr>
                <w:rStyle w:val="Collegamentoipertestuale"/>
                <w:noProof/>
              </w:rPr>
              <w:t>Zambezia visualization: Entire area</w:t>
            </w:r>
            <w:r>
              <w:rPr>
                <w:noProof/>
                <w:webHidden/>
              </w:rPr>
              <w:tab/>
            </w:r>
            <w:r>
              <w:rPr>
                <w:noProof/>
                <w:webHidden/>
              </w:rPr>
              <w:fldChar w:fldCharType="begin"/>
            </w:r>
            <w:r>
              <w:rPr>
                <w:noProof/>
                <w:webHidden/>
              </w:rPr>
              <w:instrText xml:space="preserve"> PAGEREF _Toc135731010 \h </w:instrText>
            </w:r>
            <w:r>
              <w:rPr>
                <w:noProof/>
                <w:webHidden/>
              </w:rPr>
            </w:r>
            <w:r>
              <w:rPr>
                <w:noProof/>
                <w:webHidden/>
              </w:rPr>
              <w:fldChar w:fldCharType="separate"/>
            </w:r>
            <w:r w:rsidR="00417CB5">
              <w:rPr>
                <w:noProof/>
                <w:webHidden/>
              </w:rPr>
              <w:t>31</w:t>
            </w:r>
            <w:r>
              <w:rPr>
                <w:noProof/>
                <w:webHidden/>
              </w:rPr>
              <w:fldChar w:fldCharType="end"/>
            </w:r>
          </w:hyperlink>
        </w:p>
        <w:p w14:paraId="039F1D81" w14:textId="54F342A6" w:rsidR="00A916E4" w:rsidRPr="003F222F" w:rsidRDefault="00EE16EE" w:rsidP="004866E3">
          <w:r w:rsidRPr="003F222F">
            <w:rPr>
              <w:color w:val="2B579A"/>
              <w:shd w:val="clear" w:color="auto" w:fill="E6E6E6"/>
            </w:rPr>
            <w:fldChar w:fldCharType="end"/>
          </w:r>
        </w:p>
      </w:sdtContent>
    </w:sdt>
    <w:p w14:paraId="71CF23CA" w14:textId="71C63B14" w:rsidR="00A47322" w:rsidRPr="003F222F" w:rsidRDefault="00A47322" w:rsidP="004866E3"/>
    <w:p w14:paraId="69D192B7" w14:textId="77777777" w:rsidR="006E5311" w:rsidRDefault="006E5311">
      <w:pPr>
        <w:spacing w:before="0" w:after="160" w:line="259" w:lineRule="auto"/>
        <w:jc w:val="left"/>
      </w:pPr>
    </w:p>
    <w:p w14:paraId="32E0E405" w14:textId="77777777" w:rsidR="006E5311" w:rsidRDefault="006E5311">
      <w:pPr>
        <w:spacing w:before="0" w:after="160" w:line="259" w:lineRule="auto"/>
        <w:jc w:val="left"/>
      </w:pPr>
    </w:p>
    <w:p w14:paraId="063E6B0D" w14:textId="77777777" w:rsidR="006E5311" w:rsidRDefault="006E5311">
      <w:pPr>
        <w:spacing w:before="0" w:after="160" w:line="259" w:lineRule="auto"/>
        <w:jc w:val="left"/>
      </w:pPr>
    </w:p>
    <w:p w14:paraId="6AF51F40" w14:textId="77777777" w:rsidR="006E5311" w:rsidRDefault="006E5311">
      <w:pPr>
        <w:spacing w:before="0" w:after="160" w:line="259" w:lineRule="auto"/>
        <w:jc w:val="left"/>
      </w:pPr>
    </w:p>
    <w:p w14:paraId="5FE767F4" w14:textId="77777777" w:rsidR="006E5311" w:rsidRDefault="006E5311">
      <w:pPr>
        <w:spacing w:before="0" w:after="160" w:line="259" w:lineRule="auto"/>
        <w:jc w:val="left"/>
      </w:pPr>
    </w:p>
    <w:p w14:paraId="2E6BDAB4" w14:textId="58BCD941" w:rsidR="006E5311" w:rsidRDefault="006E5311">
      <w:pPr>
        <w:spacing w:before="0" w:after="160" w:line="259" w:lineRule="auto"/>
        <w:jc w:val="left"/>
        <w:rPr>
          <w:rFonts w:eastAsiaTheme="majorEastAsia" w:cstheme="majorBidi"/>
          <w:color w:val="F39731"/>
          <w:sz w:val="48"/>
          <w:szCs w:val="32"/>
        </w:rPr>
      </w:pPr>
      <w:r>
        <w:lastRenderedPageBreak/>
        <w:br w:type="page"/>
      </w:r>
    </w:p>
    <w:p w14:paraId="7CC4950B" w14:textId="6FC33241" w:rsidR="00C56E8F" w:rsidRPr="003F222F" w:rsidRDefault="00347384" w:rsidP="00A74469">
      <w:pPr>
        <w:pStyle w:val="Titolo1"/>
        <w:spacing w:before="0" w:after="0"/>
        <w:jc w:val="both"/>
      </w:pPr>
      <w:bookmarkStart w:id="3" w:name="_Toc135730994"/>
      <w:r w:rsidRPr="003F222F">
        <w:lastRenderedPageBreak/>
        <w:t>Introduction</w:t>
      </w:r>
      <w:bookmarkEnd w:id="3"/>
    </w:p>
    <w:p w14:paraId="6311785E" w14:textId="4416249C" w:rsidR="00043890" w:rsidRPr="003F222F" w:rsidRDefault="00043890" w:rsidP="00993BBA">
      <w:pPr>
        <w:textAlignment w:val="baseline"/>
        <w:rPr>
          <w:lang w:eastAsia="en-GB"/>
        </w:rPr>
      </w:pPr>
      <w:r w:rsidRPr="003F222F">
        <w:rPr>
          <w:lang w:eastAsia="en-GB"/>
        </w:rPr>
        <w:t>One of the foundational elements of human development is access to energy. The United Nations has adopted the objective of having affordable, reliable, and sustainable energy as the 7</w:t>
      </w:r>
      <w:r w:rsidRPr="003F222F">
        <w:rPr>
          <w:vertAlign w:val="superscript"/>
          <w:lang w:eastAsia="en-GB"/>
        </w:rPr>
        <w:t>th</w:t>
      </w:r>
      <w:r w:rsidRPr="003F222F">
        <w:rPr>
          <w:lang w:eastAsia="en-GB"/>
        </w:rPr>
        <w:t xml:space="preserve"> goal of the 2030 Agenda for Sustainable Development across the world, which has increased attention to this topic substantially in recent years. </w:t>
      </w:r>
      <w:r w:rsidR="00F918FD">
        <w:rPr>
          <w:lang w:eastAsia="en-GB"/>
        </w:rPr>
        <w:t xml:space="preserve"> </w:t>
      </w:r>
      <w:r w:rsidRPr="003F222F">
        <w:rPr>
          <w:lang w:eastAsia="en-GB"/>
        </w:rPr>
        <w:t>Goal 7 comprises five targets: two of them are "means of accomplishing target," while the other three are "outcome targets"</w:t>
      </w:r>
      <w:r w:rsidR="008A6145">
        <w:rPr>
          <w:lang w:eastAsia="en-GB"/>
        </w:rPr>
        <w:t>.</w:t>
      </w:r>
    </w:p>
    <w:p w14:paraId="6967FD44" w14:textId="486652E6" w:rsidR="002B4F09" w:rsidRDefault="0082203E" w:rsidP="004866E3">
      <w:pPr>
        <w:rPr>
          <w:rFonts w:eastAsia="Times New Roman" w:cstheme="minorHAnsi"/>
          <w:lang w:eastAsia="en-GB"/>
        </w:rPr>
      </w:pPr>
      <w:r w:rsidRPr="002B4F09">
        <w:rPr>
          <w:rFonts w:eastAsia="Times New Roman" w:cstheme="minorHAnsi"/>
          <w:noProof/>
          <w:lang w:eastAsia="en-GB"/>
        </w:rPr>
        <mc:AlternateContent>
          <mc:Choice Requires="wps">
            <w:drawing>
              <wp:anchor distT="0" distB="0" distL="114300" distR="114300" simplePos="0" relativeHeight="251588096" behindDoc="0" locked="0" layoutInCell="1" allowOverlap="1" wp14:anchorId="0A2281C4" wp14:editId="0367BCEB">
                <wp:simplePos x="0" y="0"/>
                <wp:positionH relativeFrom="margin">
                  <wp:posOffset>3963670</wp:posOffset>
                </wp:positionH>
                <wp:positionV relativeFrom="paragraph">
                  <wp:posOffset>67082</wp:posOffset>
                </wp:positionV>
                <wp:extent cx="1747850" cy="563271"/>
                <wp:effectExtent l="0" t="0" r="5080" b="8255"/>
                <wp:wrapNone/>
                <wp:docPr id="51" name="Casella di testo 51"/>
                <wp:cNvGraphicFramePr/>
                <a:graphic xmlns:a="http://schemas.openxmlformats.org/drawingml/2006/main">
                  <a:graphicData uri="http://schemas.microsoft.com/office/word/2010/wordprocessingShape">
                    <wps:wsp>
                      <wps:cNvSpPr txBox="1"/>
                      <wps:spPr>
                        <a:xfrm>
                          <a:off x="0" y="0"/>
                          <a:ext cx="1747850" cy="563271"/>
                        </a:xfrm>
                        <a:prstGeom prst="rect">
                          <a:avLst/>
                        </a:prstGeom>
                        <a:solidFill>
                          <a:schemeClr val="lt1"/>
                        </a:solidFill>
                        <a:ln w="6350">
                          <a:noFill/>
                        </a:ln>
                      </wps:spPr>
                      <wps:txbx>
                        <w:txbxContent>
                          <w:p w14:paraId="2FBC5DF0" w14:textId="72B2988B" w:rsidR="008225A0" w:rsidRPr="006E1CF5" w:rsidRDefault="008225A0" w:rsidP="0082203E">
                            <w:pPr>
                              <w:spacing w:before="0" w:after="0" w:line="276" w:lineRule="auto"/>
                              <w:rPr>
                                <w:szCs w:val="24"/>
                                <w:lang w:val="en-GB"/>
                              </w:rPr>
                            </w:pPr>
                            <w:r w:rsidRPr="006E1CF5">
                              <w:rPr>
                                <w:szCs w:val="24"/>
                                <w:lang w:val="en-GB"/>
                              </w:rPr>
                              <w:t>7.2 Increase percentage of renewable energy</w:t>
                            </w:r>
                          </w:p>
                          <w:p w14:paraId="686C8305" w14:textId="77777777" w:rsidR="008225A0" w:rsidRPr="006E1CF5" w:rsidRDefault="008225A0" w:rsidP="002B4F09">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2281C4" id="Casella di testo 51" o:spid="_x0000_s1030" type="#_x0000_t202" style="position:absolute;left:0;text-align:left;margin-left:312.1pt;margin-top:5.3pt;width:137.65pt;height:44.35pt;z-index:251588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" fillcolor="white [3201]" stroked="f" strokeweight=".5pt">
                <v:textbox>
                  <w:txbxContent>
                    <w:p w14:paraId="2FBC5DF0" w14:textId="72B2988B" w:rsidR="008225A0" w:rsidRPr="006E1CF5" w:rsidRDefault="008225A0" w:rsidP="0082203E">
                      <w:pPr>
                        <w:spacing w:before="0" w:after="0" w:line="276" w:lineRule="auto"/>
                        <w:rPr>
                          <w:szCs w:val="24"/>
                          <w:lang w:val="en-GB"/>
                        </w:rPr>
                      </w:pPr>
                      <w:r w:rsidRPr="006E1CF5">
                        <w:rPr>
                          <w:szCs w:val="24"/>
                          <w:lang w:val="en-GB"/>
                        </w:rPr>
                        <w:t>7.2 Increase percentage of renewable energy</w:t>
                      </w:r>
                    </w:p>
                    <w:p w14:paraId="686C8305" w14:textId="77777777" w:rsidR="008225A0" w:rsidRPr="006E1CF5" w:rsidRDefault="008225A0" w:rsidP="002B4F09">
                      <w:pPr>
                        <w:rPr>
                          <w:lang w:val="en-GB"/>
                        </w:rPr>
                      </w:pPr>
                    </w:p>
                  </w:txbxContent>
                </v:textbox>
                <w10:wrap anchorx="margin"/>
              </v:shape>
            </w:pict>
          </mc:Fallback>
        </mc:AlternateContent>
      </w:r>
      <w:r w:rsidRPr="002B4F09">
        <w:rPr>
          <w:rFonts w:eastAsia="Times New Roman" w:cstheme="minorHAnsi"/>
          <w:noProof/>
          <w:lang w:eastAsia="en-GB"/>
        </w:rPr>
        <mc:AlternateContent>
          <mc:Choice Requires="wps">
            <w:drawing>
              <wp:anchor distT="0" distB="0" distL="114300" distR="114300" simplePos="0" relativeHeight="251581952" behindDoc="0" locked="0" layoutInCell="1" allowOverlap="1" wp14:anchorId="7C8F3338" wp14:editId="1A51A727">
                <wp:simplePos x="0" y="0"/>
                <wp:positionH relativeFrom="column">
                  <wp:posOffset>708914</wp:posOffset>
                </wp:positionH>
                <wp:positionV relativeFrom="paragraph">
                  <wp:posOffset>16205</wp:posOffset>
                </wp:positionV>
                <wp:extent cx="1631290" cy="548640"/>
                <wp:effectExtent l="0" t="0" r="7620" b="3810"/>
                <wp:wrapNone/>
                <wp:docPr id="48" name="Casella di testo 48"/>
                <wp:cNvGraphicFramePr/>
                <a:graphic xmlns:a="http://schemas.openxmlformats.org/drawingml/2006/main">
                  <a:graphicData uri="http://schemas.microsoft.com/office/word/2010/wordprocessingShape">
                    <wps:wsp>
                      <wps:cNvSpPr txBox="1"/>
                      <wps:spPr>
                        <a:xfrm>
                          <a:off x="0" y="0"/>
                          <a:ext cx="1631290" cy="548640"/>
                        </a:xfrm>
                        <a:prstGeom prst="rect">
                          <a:avLst/>
                        </a:prstGeom>
                        <a:solidFill>
                          <a:schemeClr val="lt1"/>
                        </a:solidFill>
                        <a:ln w="6350">
                          <a:noFill/>
                        </a:ln>
                      </wps:spPr>
                      <wps:txbx>
                        <w:txbxContent>
                          <w:p w14:paraId="640D0DA0" w14:textId="77777777" w:rsidR="008225A0" w:rsidRPr="006E1CF5" w:rsidRDefault="008225A0" w:rsidP="00F918FD">
                            <w:pPr>
                              <w:spacing w:before="0" w:after="0" w:line="276" w:lineRule="auto"/>
                              <w:rPr>
                                <w:szCs w:val="24"/>
                                <w:lang w:val="en-GB"/>
                              </w:rPr>
                            </w:pPr>
                            <w:r w:rsidRPr="006E1CF5">
                              <w:rPr>
                                <w:szCs w:val="24"/>
                                <w:lang w:val="en-GB"/>
                              </w:rPr>
                              <w:t>7.1 Universal access to modern energy</w:t>
                            </w:r>
                          </w:p>
                          <w:p w14:paraId="63D0925B" w14:textId="77777777" w:rsidR="008225A0" w:rsidRPr="006E1CF5" w:rsidRDefault="008225A0" w:rsidP="002B4F09">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8F3338" id="Casella di testo 48" o:spid="_x0000_s1031" type="#_x0000_t202" style="position:absolute;left:0;text-align:left;margin-left:55.8pt;margin-top:1.3pt;width:128.45pt;height:43.2pt;z-index:25158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" fillcolor="white [3201]" stroked="f" strokeweight=".5pt">
                <v:textbox>
                  <w:txbxContent>
                    <w:p w14:paraId="640D0DA0" w14:textId="77777777" w:rsidR="008225A0" w:rsidRPr="006E1CF5" w:rsidRDefault="008225A0" w:rsidP="00F918FD">
                      <w:pPr>
                        <w:spacing w:before="0" w:after="0" w:line="276" w:lineRule="auto"/>
                        <w:rPr>
                          <w:szCs w:val="24"/>
                          <w:lang w:val="en-GB"/>
                        </w:rPr>
                      </w:pPr>
                      <w:r w:rsidRPr="006E1CF5">
                        <w:rPr>
                          <w:szCs w:val="24"/>
                          <w:lang w:val="en-GB"/>
                        </w:rPr>
                        <w:t>7.1 Universal access to modern energy</w:t>
                      </w:r>
                    </w:p>
                    <w:p w14:paraId="63D0925B" w14:textId="77777777" w:rsidR="008225A0" w:rsidRPr="006E1CF5" w:rsidRDefault="008225A0" w:rsidP="002B4F09">
                      <w:pPr>
                        <w:rPr>
                          <w:lang w:val="en-GB"/>
                        </w:rPr>
                      </w:pPr>
                    </w:p>
                  </w:txbxContent>
                </v:textbox>
              </v:shape>
            </w:pict>
          </mc:Fallback>
        </mc:AlternateContent>
      </w:r>
      <w:r w:rsidRPr="002B4F09">
        <w:rPr>
          <w:rFonts w:eastAsia="Times New Roman" w:cstheme="minorHAnsi"/>
          <w:noProof/>
          <w:lang w:eastAsia="en-GB"/>
        </w:rPr>
        <mc:AlternateContent>
          <mc:Choice Requires="wps">
            <w:drawing>
              <wp:anchor distT="0" distB="0" distL="114300" distR="114300" simplePos="0" relativeHeight="251585024" behindDoc="0" locked="0" layoutInCell="1" allowOverlap="1" wp14:anchorId="2DC46EFD" wp14:editId="1BB9D346">
                <wp:simplePos x="0" y="0"/>
                <wp:positionH relativeFrom="margin">
                  <wp:align>left</wp:align>
                </wp:positionH>
                <wp:positionV relativeFrom="paragraph">
                  <wp:posOffset>8433</wp:posOffset>
                </wp:positionV>
                <wp:extent cx="612000" cy="612000"/>
                <wp:effectExtent l="0" t="0" r="0" b="0"/>
                <wp:wrapNone/>
                <wp:docPr id="50" name="Connettore 50" descr="Sostenibilità con riempimento a tinta unita"/>
                <wp:cNvGraphicFramePr/>
                <a:graphic xmlns:a="http://schemas.openxmlformats.org/drawingml/2006/main">
                  <a:graphicData uri="http://schemas.microsoft.com/office/word/2010/wordprocessingShape">
                    <wps:wsp>
                      <wps:cNvSpPr/>
                      <wps:spPr>
                        <a:xfrm>
                          <a:off x="0" y="0"/>
                          <a:ext cx="612000" cy="612000"/>
                        </a:xfrm>
                        <a:prstGeom prst="flowChartConnector">
                          <a:avLst/>
                        </a:prstGeom>
                        <a:blipFill dpi="0" rotWithShape="1">
                          <a:blip r:embed="rId40">
                            <a:extLst>
                              <a:ext uri="{28A0092B-C50C-407E-A947-70E740481C1C}">
                                <a14:useLocalDpi xmlns:a14="http://schemas.microsoft.com/office/drawing/2010/main" val="0"/>
                              </a:ext>
                              <a:ext uri="{96DAC541-7B7A-43D3-8B79-37D633B846F1}">
                                <asvg:svgBlip xmlns:asvg="http://schemas.microsoft.com/office/drawing/2016/SVG/main" r:embed="rId41"/>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5842B3" id="_x0000_t120" coordsize="21600,21600" o:spt="120" path="m10800,qx,10800,10800,21600,21600,10800,10800,xe">
                <v:path gradientshapeok="t" o:connecttype="custom" o:connectlocs="10800,0;3163,3163;0,10800;3163,18437;10800,21600;18437,18437;21600,10800;18437,3163" textboxrect="3163,3163,18437,18437"/>
              </v:shapetype>
              <v:shape id="Connettore 50" o:spid="_x0000_s1026" type="#_x0000_t120" alt="Sostenibilità con riempimento a tinta unita" style="position:absolute;margin-left:0;margin-top:.65pt;width:48.2pt;height:48.2pt;z-index:2515850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" stroked="f" strokeweight="1pt">
                <v:fill r:id="rId47" o:title="Sostenibilità con riempimento a tinta unita" recolor="t" rotate="t" type="frame"/>
                <v:stroke joinstyle="miter"/>
                <w10:wrap anchorx="margin"/>
              </v:shape>
            </w:pict>
          </mc:Fallback>
        </mc:AlternateContent>
      </w:r>
      <w:r w:rsidRPr="002B4F09">
        <w:rPr>
          <w:rFonts w:eastAsia="Times New Roman" w:cstheme="minorHAnsi"/>
          <w:noProof/>
          <w:lang w:eastAsia="en-GB"/>
        </w:rPr>
        <mc:AlternateContent>
          <mc:Choice Requires="wps">
            <w:drawing>
              <wp:anchor distT="0" distB="0" distL="114300" distR="114300" simplePos="0" relativeHeight="251591168" behindDoc="0" locked="0" layoutInCell="1" allowOverlap="1" wp14:anchorId="63C92AE4" wp14:editId="0336F624">
                <wp:simplePos x="0" y="0"/>
                <wp:positionH relativeFrom="column">
                  <wp:posOffset>3412186</wp:posOffset>
                </wp:positionH>
                <wp:positionV relativeFrom="paragraph">
                  <wp:posOffset>6655</wp:posOffset>
                </wp:positionV>
                <wp:extent cx="612000" cy="612000"/>
                <wp:effectExtent l="0" t="0" r="0" b="0"/>
                <wp:wrapNone/>
                <wp:docPr id="52" name="Connettore 52" descr="Turbine eoliche con riempimento a tinta unita"/>
                <wp:cNvGraphicFramePr/>
                <a:graphic xmlns:a="http://schemas.openxmlformats.org/drawingml/2006/main">
                  <a:graphicData uri="http://schemas.microsoft.com/office/word/2010/wordprocessingShape">
                    <wps:wsp>
                      <wps:cNvSpPr/>
                      <wps:spPr>
                        <a:xfrm>
                          <a:off x="0" y="0"/>
                          <a:ext cx="612000" cy="612000"/>
                        </a:xfrm>
                        <a:prstGeom prst="flowChartConnector">
                          <a:avLst/>
                        </a:prstGeom>
                        <a:blipFill dpi="0" rotWithShape="1">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F4379C" id="Connettore 52" o:spid="_x0000_s1026" type="#_x0000_t120" alt="Turbine eoliche con riempimento a tinta unita" style="position:absolute;margin-left:268.7pt;margin-top:.5pt;width:48.2pt;height:48.2pt;z-index:25159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" stroked="f" strokeweight="1pt">
                <v:fill r:id="rId50" o:title="Turbine eoliche con riempimento a tinta unita" recolor="t" rotate="t" type="frame"/>
                <v:stroke joinstyle="miter"/>
              </v:shape>
            </w:pict>
          </mc:Fallback>
        </mc:AlternateContent>
      </w:r>
    </w:p>
    <w:p w14:paraId="2A736146" w14:textId="3E38F257" w:rsidR="002B4F09" w:rsidRDefault="002B4F09" w:rsidP="004866E3">
      <w:pPr>
        <w:rPr>
          <w:lang w:eastAsia="en-GB"/>
        </w:rPr>
      </w:pPr>
    </w:p>
    <w:p w14:paraId="075B7A80" w14:textId="56AE9E86" w:rsidR="002B4F09" w:rsidRDefault="00F918FD" w:rsidP="004866E3">
      <w:pPr>
        <w:rPr>
          <w:lang w:eastAsia="en-GB"/>
        </w:rPr>
      </w:pPr>
      <w:r w:rsidRPr="002B4F09">
        <w:rPr>
          <w:rFonts w:eastAsia="Times New Roman" w:cstheme="minorHAnsi"/>
          <w:noProof/>
          <w:lang w:eastAsia="en-GB"/>
        </w:rPr>
        <mc:AlternateContent>
          <mc:Choice Requires="wps">
            <w:drawing>
              <wp:anchor distT="0" distB="0" distL="114300" distR="114300" simplePos="0" relativeHeight="251597312" behindDoc="0" locked="0" layoutInCell="1" allowOverlap="1" wp14:anchorId="41C135D8" wp14:editId="7D8B152B">
                <wp:simplePos x="0" y="0"/>
                <wp:positionH relativeFrom="column">
                  <wp:posOffset>1788795</wp:posOffset>
                </wp:positionH>
                <wp:positionV relativeFrom="paragraph">
                  <wp:posOffset>179070</wp:posOffset>
                </wp:positionV>
                <wp:extent cx="611505" cy="611505"/>
                <wp:effectExtent l="0" t="0" r="0" b="0"/>
                <wp:wrapNone/>
                <wp:docPr id="54" name="Connettore 54" descr="Tendenza al rialzo con riempimento a tinta unita"/>
                <wp:cNvGraphicFramePr/>
                <a:graphic xmlns:a="http://schemas.openxmlformats.org/drawingml/2006/main">
                  <a:graphicData uri="http://schemas.microsoft.com/office/word/2010/wordprocessingShape">
                    <wps:wsp>
                      <wps:cNvSpPr/>
                      <wps:spPr>
                        <a:xfrm>
                          <a:off x="0" y="0"/>
                          <a:ext cx="611505" cy="611505"/>
                        </a:xfrm>
                        <a:prstGeom prst="flowChartConnector">
                          <a:avLst/>
                        </a:prstGeom>
                        <a:blipFill dpi="0" rotWithShape="1">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F4DA70" id="Connettore 54" o:spid="_x0000_s1026" type="#_x0000_t120" alt="Tendenza al rialzo con riempimento a tinta unita" style="position:absolute;margin-left:140.85pt;margin-top:14.1pt;width:48.15pt;height:48.15pt;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" stroked="f" strokeweight="1pt">
                <v:fill r:id="rId53" o:title="Tendenza al rialzo con riempimento a tinta unita" recolor="t" rotate="t" type="frame"/>
                <v:stroke joinstyle="miter"/>
              </v:shape>
            </w:pict>
          </mc:Fallback>
        </mc:AlternateContent>
      </w:r>
      <w:r w:rsidRPr="002B4F09">
        <w:rPr>
          <w:rFonts w:eastAsia="Times New Roman" w:cstheme="minorHAnsi"/>
          <w:noProof/>
          <w:lang w:eastAsia="en-GB"/>
        </w:rPr>
        <mc:AlternateContent>
          <mc:Choice Requires="wps">
            <w:drawing>
              <wp:anchor distT="0" distB="0" distL="114300" distR="114300" simplePos="0" relativeHeight="251594240" behindDoc="0" locked="0" layoutInCell="1" allowOverlap="1" wp14:anchorId="2D41CC32" wp14:editId="3F79EEE9">
                <wp:simplePos x="0" y="0"/>
                <wp:positionH relativeFrom="column">
                  <wp:posOffset>2530247</wp:posOffset>
                </wp:positionH>
                <wp:positionV relativeFrom="paragraph">
                  <wp:posOffset>176175</wp:posOffset>
                </wp:positionV>
                <wp:extent cx="2260397" cy="629107"/>
                <wp:effectExtent l="0" t="0" r="6985" b="0"/>
                <wp:wrapNone/>
                <wp:docPr id="53" name="Casella di testo 53"/>
                <wp:cNvGraphicFramePr/>
                <a:graphic xmlns:a="http://schemas.openxmlformats.org/drawingml/2006/main">
                  <a:graphicData uri="http://schemas.microsoft.com/office/word/2010/wordprocessingShape">
                    <wps:wsp>
                      <wps:cNvSpPr txBox="1"/>
                      <wps:spPr>
                        <a:xfrm>
                          <a:off x="0" y="0"/>
                          <a:ext cx="2260397" cy="629107"/>
                        </a:xfrm>
                        <a:prstGeom prst="rect">
                          <a:avLst/>
                        </a:prstGeom>
                        <a:solidFill>
                          <a:schemeClr val="lt1"/>
                        </a:solidFill>
                        <a:ln w="6350">
                          <a:noFill/>
                        </a:ln>
                      </wps:spPr>
                      <wps:txbx>
                        <w:txbxContent>
                          <w:p w14:paraId="5098AAF0" w14:textId="77777777" w:rsidR="008225A0" w:rsidRPr="006E1CF5" w:rsidRDefault="008225A0" w:rsidP="00F918FD">
                            <w:pPr>
                              <w:spacing w:before="0" w:after="0" w:line="276" w:lineRule="auto"/>
                              <w:rPr>
                                <w:sz w:val="28"/>
                                <w:szCs w:val="28"/>
                                <w:lang w:val="en-GB"/>
                              </w:rPr>
                            </w:pPr>
                            <w:r w:rsidRPr="006E1CF5">
                              <w:rPr>
                                <w:szCs w:val="24"/>
                                <w:lang w:val="en-GB"/>
                              </w:rPr>
                              <w:t>7.3 Double the improvement in energy efficiency</w:t>
                            </w:r>
                          </w:p>
                          <w:p w14:paraId="0BE2877E" w14:textId="77777777" w:rsidR="008225A0" w:rsidRPr="006E1CF5" w:rsidRDefault="008225A0" w:rsidP="002B4F09">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41CC32" id="Casella di testo 53" o:spid="_x0000_s1032" type="#_x0000_t202" style="position:absolute;left:0;text-align:left;margin-left:199.25pt;margin-top:13.85pt;width:178pt;height:49.55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" fillcolor="white [3201]" stroked="f" strokeweight=".5pt">
                <v:textbox>
                  <w:txbxContent>
                    <w:p w14:paraId="5098AAF0" w14:textId="77777777" w:rsidR="008225A0" w:rsidRPr="006E1CF5" w:rsidRDefault="008225A0" w:rsidP="00F918FD">
                      <w:pPr>
                        <w:spacing w:before="0" w:after="0" w:line="276" w:lineRule="auto"/>
                        <w:rPr>
                          <w:sz w:val="28"/>
                          <w:szCs w:val="28"/>
                          <w:lang w:val="en-GB"/>
                        </w:rPr>
                      </w:pPr>
                      <w:r w:rsidRPr="006E1CF5">
                        <w:rPr>
                          <w:szCs w:val="24"/>
                          <w:lang w:val="en-GB"/>
                        </w:rPr>
                        <w:t>7.3 Double the improvement in energy efficiency</w:t>
                      </w:r>
                    </w:p>
                    <w:p w14:paraId="0BE2877E" w14:textId="77777777" w:rsidR="008225A0" w:rsidRPr="006E1CF5" w:rsidRDefault="008225A0" w:rsidP="002B4F09">
                      <w:pPr>
                        <w:rPr>
                          <w:lang w:val="en-GB"/>
                        </w:rPr>
                      </w:pPr>
                    </w:p>
                  </w:txbxContent>
                </v:textbox>
              </v:shape>
            </w:pict>
          </mc:Fallback>
        </mc:AlternateContent>
      </w:r>
    </w:p>
    <w:p w14:paraId="09B830FA" w14:textId="4A4B23CB" w:rsidR="002B4F09" w:rsidRDefault="002B4F09" w:rsidP="004866E3">
      <w:pPr>
        <w:rPr>
          <w:lang w:eastAsia="en-GB"/>
        </w:rPr>
      </w:pPr>
    </w:p>
    <w:p w14:paraId="59847F56" w14:textId="191D8E08" w:rsidR="002B4F09" w:rsidRDefault="0082203E" w:rsidP="004866E3">
      <w:pPr>
        <w:rPr>
          <w:lang w:eastAsia="en-GB"/>
        </w:rPr>
      </w:pPr>
      <w:r w:rsidRPr="002B4F09">
        <w:rPr>
          <w:rFonts w:eastAsia="Times New Roman" w:cstheme="minorHAnsi"/>
          <w:noProof/>
          <w:lang w:eastAsia="en-GB"/>
        </w:rPr>
        <mc:AlternateContent>
          <mc:Choice Requires="wps">
            <w:drawing>
              <wp:anchor distT="0" distB="0" distL="114300" distR="114300" simplePos="0" relativeHeight="251603456" behindDoc="0" locked="0" layoutInCell="1" allowOverlap="1" wp14:anchorId="641E42C0" wp14:editId="388BF8BC">
                <wp:simplePos x="0" y="0"/>
                <wp:positionH relativeFrom="margin">
                  <wp:posOffset>0</wp:posOffset>
                </wp:positionH>
                <wp:positionV relativeFrom="paragraph">
                  <wp:posOffset>282575</wp:posOffset>
                </wp:positionV>
                <wp:extent cx="611505" cy="611505"/>
                <wp:effectExtent l="0" t="0" r="0" b="0"/>
                <wp:wrapNone/>
                <wp:docPr id="56" name="Connettore 56" descr="Brainstorming di gruppo con riempimento a tinta unita"/>
                <wp:cNvGraphicFramePr/>
                <a:graphic xmlns:a="http://schemas.openxmlformats.org/drawingml/2006/main">
                  <a:graphicData uri="http://schemas.microsoft.com/office/word/2010/wordprocessingShape">
                    <wps:wsp>
                      <wps:cNvSpPr/>
                      <wps:spPr>
                        <a:xfrm>
                          <a:off x="0" y="0"/>
                          <a:ext cx="611505" cy="611505"/>
                        </a:xfrm>
                        <a:prstGeom prst="flowChartConnector">
                          <a:avLst/>
                        </a:prstGeom>
                        <a:blipFill dpi="0" rotWithShape="1">
                          <a:blip r:embed="rId54">
                            <a:extLst>
                              <a:ext uri="{28A0092B-C50C-407E-A947-70E740481C1C}">
                                <a14:useLocalDpi xmlns:a14="http://schemas.microsoft.com/office/drawing/2010/main" val="0"/>
                              </a:ext>
                              <a:ext uri="{96DAC541-7B7A-43D3-8B79-37D633B846F1}">
                                <asvg:svgBlip xmlns:asvg="http://schemas.microsoft.com/office/drawing/2016/SVG/main" r:embed="rId55"/>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55620" id="Connettore 56" o:spid="_x0000_s1026" type="#_x0000_t120" alt="Brainstorming di gruppo con riempimento a tinta unita" style="position:absolute;margin-left:0;margin-top:22.25pt;width:48.15pt;height:48.15pt;z-index:251603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" stroked="f" strokeweight="1pt">
                <v:fill r:id="rId56" o:title="Brainstorming di gruppo con riempimento a tinta unita" recolor="t" rotate="t" type="frame"/>
                <v:stroke joinstyle="miter"/>
                <w10:wrap anchorx="margin"/>
              </v:shape>
            </w:pict>
          </mc:Fallback>
        </mc:AlternateContent>
      </w:r>
    </w:p>
    <w:p w14:paraId="2114595F" w14:textId="514A816C" w:rsidR="002B4F09" w:rsidRDefault="0082203E" w:rsidP="004866E3">
      <w:pPr>
        <w:rPr>
          <w:lang w:eastAsia="en-GB"/>
        </w:rPr>
      </w:pPr>
      <w:r w:rsidRPr="002B4F09">
        <w:rPr>
          <w:rFonts w:eastAsia="Times New Roman" w:cstheme="minorHAnsi"/>
          <w:noProof/>
          <w:lang w:eastAsia="en-GB"/>
        </w:rPr>
        <mc:AlternateContent>
          <mc:Choice Requires="wps">
            <w:drawing>
              <wp:anchor distT="0" distB="0" distL="114300" distR="114300" simplePos="0" relativeHeight="251606528" behindDoc="0" locked="0" layoutInCell="1" allowOverlap="1" wp14:anchorId="5B1DDC13" wp14:editId="61A05540">
                <wp:simplePos x="0" y="0"/>
                <wp:positionH relativeFrom="margin">
                  <wp:align>right</wp:align>
                </wp:positionH>
                <wp:positionV relativeFrom="paragraph">
                  <wp:posOffset>48235</wp:posOffset>
                </wp:positionV>
                <wp:extent cx="1887321" cy="548614"/>
                <wp:effectExtent l="0" t="0" r="0" b="4445"/>
                <wp:wrapNone/>
                <wp:docPr id="57" name="Casella di testo 57"/>
                <wp:cNvGraphicFramePr/>
                <a:graphic xmlns:a="http://schemas.openxmlformats.org/drawingml/2006/main">
                  <a:graphicData uri="http://schemas.microsoft.com/office/word/2010/wordprocessingShape">
                    <wps:wsp>
                      <wps:cNvSpPr txBox="1"/>
                      <wps:spPr>
                        <a:xfrm>
                          <a:off x="0" y="0"/>
                          <a:ext cx="1887321" cy="548614"/>
                        </a:xfrm>
                        <a:prstGeom prst="rect">
                          <a:avLst/>
                        </a:prstGeom>
                        <a:solidFill>
                          <a:schemeClr val="lt1"/>
                        </a:solidFill>
                        <a:ln w="6350">
                          <a:noFill/>
                        </a:ln>
                      </wps:spPr>
                      <wps:txbx>
                        <w:txbxContent>
                          <w:p w14:paraId="0D1499BE" w14:textId="44895428" w:rsidR="008225A0" w:rsidRPr="006E1CF5" w:rsidRDefault="008225A0" w:rsidP="0082203E">
                            <w:pPr>
                              <w:spacing w:before="0" w:after="0" w:line="276" w:lineRule="auto"/>
                              <w:rPr>
                                <w:szCs w:val="24"/>
                                <w:lang w:val="en-GB"/>
                              </w:rPr>
                            </w:pPr>
                            <w:r w:rsidRPr="006E1CF5">
                              <w:rPr>
                                <w:szCs w:val="24"/>
                                <w:lang w:val="en-GB"/>
                              </w:rPr>
                              <w:t>Expand energy services</w:t>
                            </w:r>
                            <w:r>
                              <w:rPr>
                                <w:szCs w:val="24"/>
                                <w:lang w:val="en-GB"/>
                              </w:rPr>
                              <w:t xml:space="preserve"> </w:t>
                            </w:r>
                            <w:r w:rsidRPr="006E1CF5">
                              <w:rPr>
                                <w:szCs w:val="24"/>
                                <w:lang w:val="en-GB"/>
                              </w:rPr>
                              <w:t>for developing countries</w:t>
                            </w:r>
                          </w:p>
                          <w:p w14:paraId="6A5AB6A2" w14:textId="77777777" w:rsidR="008225A0" w:rsidRPr="006E1CF5" w:rsidRDefault="008225A0" w:rsidP="002B4F09">
                            <w:pPr>
                              <w:rPr>
                                <w:sz w:val="28"/>
                                <w:szCs w:val="28"/>
                                <w:lang w:val="en-GB"/>
                              </w:rPr>
                            </w:pPr>
                          </w:p>
                          <w:p w14:paraId="351D4FED" w14:textId="77777777" w:rsidR="008225A0" w:rsidRPr="006E1CF5" w:rsidRDefault="008225A0" w:rsidP="002B4F09">
                            <w:pPr>
                              <w:rPr>
                                <w:sz w:val="28"/>
                                <w:szCs w:val="28"/>
                                <w:lang w:val="en-GB"/>
                              </w:rPr>
                            </w:pPr>
                            <w:r w:rsidRPr="006E1CF5">
                              <w:rPr>
                                <w:sz w:val="28"/>
                                <w:szCs w:val="28"/>
                                <w:lang w:val="en-GB"/>
                              </w:rPr>
                              <w:t>energy</w:t>
                            </w:r>
                          </w:p>
                          <w:p w14:paraId="4090003A" w14:textId="77777777" w:rsidR="008225A0" w:rsidRPr="006E1CF5" w:rsidRDefault="008225A0" w:rsidP="002B4F09">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1DDC13" id="Casella di testo 57" o:spid="_x0000_s1033" type="#_x0000_t202" style="position:absolute;left:0;text-align:left;margin-left:97.4pt;margin-top:3.8pt;width:148.6pt;height:43.2pt;z-index:2516065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" fillcolor="white [3201]" stroked="f" strokeweight=".5pt">
                <v:textbox>
                  <w:txbxContent>
                    <w:p w14:paraId="0D1499BE" w14:textId="44895428" w:rsidR="008225A0" w:rsidRPr="006E1CF5" w:rsidRDefault="008225A0" w:rsidP="0082203E">
                      <w:pPr>
                        <w:spacing w:before="0" w:after="0" w:line="276" w:lineRule="auto"/>
                        <w:rPr>
                          <w:szCs w:val="24"/>
                          <w:lang w:val="en-GB"/>
                        </w:rPr>
                      </w:pPr>
                      <w:r w:rsidRPr="006E1CF5">
                        <w:rPr>
                          <w:szCs w:val="24"/>
                          <w:lang w:val="en-GB"/>
                        </w:rPr>
                        <w:t>Expand energy services</w:t>
                      </w:r>
                      <w:r>
                        <w:rPr>
                          <w:szCs w:val="24"/>
                          <w:lang w:val="en-GB"/>
                        </w:rPr>
                        <w:t xml:space="preserve"> </w:t>
                      </w:r>
                      <w:r w:rsidRPr="006E1CF5">
                        <w:rPr>
                          <w:szCs w:val="24"/>
                          <w:lang w:val="en-GB"/>
                        </w:rPr>
                        <w:t>for developing countries</w:t>
                      </w:r>
                    </w:p>
                    <w:p w14:paraId="6A5AB6A2" w14:textId="77777777" w:rsidR="008225A0" w:rsidRPr="006E1CF5" w:rsidRDefault="008225A0" w:rsidP="002B4F09">
                      <w:pPr>
                        <w:rPr>
                          <w:sz w:val="28"/>
                          <w:szCs w:val="28"/>
                          <w:lang w:val="en-GB"/>
                        </w:rPr>
                      </w:pPr>
                    </w:p>
                    <w:p w14:paraId="351D4FED" w14:textId="77777777" w:rsidR="008225A0" w:rsidRPr="006E1CF5" w:rsidRDefault="008225A0" w:rsidP="002B4F09">
                      <w:pPr>
                        <w:rPr>
                          <w:sz w:val="28"/>
                          <w:szCs w:val="28"/>
                          <w:lang w:val="en-GB"/>
                        </w:rPr>
                      </w:pPr>
                      <w:r w:rsidRPr="006E1CF5">
                        <w:rPr>
                          <w:sz w:val="28"/>
                          <w:szCs w:val="28"/>
                          <w:lang w:val="en-GB"/>
                        </w:rPr>
                        <w:t>energy</w:t>
                      </w:r>
                    </w:p>
                    <w:p w14:paraId="4090003A" w14:textId="77777777" w:rsidR="008225A0" w:rsidRPr="006E1CF5" w:rsidRDefault="008225A0" w:rsidP="002B4F09">
                      <w:pPr>
                        <w:rPr>
                          <w:lang w:val="en-GB"/>
                        </w:rPr>
                      </w:pPr>
                    </w:p>
                  </w:txbxContent>
                </v:textbox>
                <w10:wrap anchorx="margin"/>
              </v:shape>
            </w:pict>
          </mc:Fallback>
        </mc:AlternateContent>
      </w:r>
      <w:r w:rsidRPr="002B4F09">
        <w:rPr>
          <w:rFonts w:eastAsia="Times New Roman" w:cstheme="minorHAnsi"/>
          <w:noProof/>
          <w:lang w:eastAsia="en-GB"/>
        </w:rPr>
        <mc:AlternateContent>
          <mc:Choice Requires="wps">
            <w:drawing>
              <wp:anchor distT="0" distB="0" distL="114300" distR="114300" simplePos="0" relativeHeight="251600384" behindDoc="0" locked="0" layoutInCell="1" allowOverlap="1" wp14:anchorId="00B23CFD" wp14:editId="562155BC">
                <wp:simplePos x="0" y="0"/>
                <wp:positionH relativeFrom="column">
                  <wp:posOffset>701598</wp:posOffset>
                </wp:positionH>
                <wp:positionV relativeFrom="paragraph">
                  <wp:posOffset>77495</wp:posOffset>
                </wp:positionV>
                <wp:extent cx="1894637" cy="497205"/>
                <wp:effectExtent l="0" t="0" r="0" b="0"/>
                <wp:wrapNone/>
                <wp:docPr id="55" name="Casella di testo 55"/>
                <wp:cNvGraphicFramePr/>
                <a:graphic xmlns:a="http://schemas.openxmlformats.org/drawingml/2006/main">
                  <a:graphicData uri="http://schemas.microsoft.com/office/word/2010/wordprocessingShape">
                    <wps:wsp>
                      <wps:cNvSpPr txBox="1"/>
                      <wps:spPr>
                        <a:xfrm>
                          <a:off x="0" y="0"/>
                          <a:ext cx="1894637" cy="497205"/>
                        </a:xfrm>
                        <a:prstGeom prst="rect">
                          <a:avLst/>
                        </a:prstGeom>
                        <a:solidFill>
                          <a:schemeClr val="lt1"/>
                        </a:solidFill>
                        <a:ln w="6350">
                          <a:noFill/>
                        </a:ln>
                      </wps:spPr>
                      <wps:txbx>
                        <w:txbxContent>
                          <w:p w14:paraId="70237535" w14:textId="636E606A" w:rsidR="008225A0" w:rsidRPr="000D55EA" w:rsidRDefault="008225A0" w:rsidP="00F918FD">
                            <w:pPr>
                              <w:spacing w:before="0" w:after="0"/>
                              <w:rPr>
                                <w:szCs w:val="24"/>
                                <w:lang w:val="en-GB"/>
                              </w:rPr>
                            </w:pPr>
                            <w:r w:rsidRPr="006E1CF5">
                              <w:rPr>
                                <w:szCs w:val="24"/>
                                <w:lang w:val="en-GB"/>
                              </w:rPr>
                              <w:t>Promote access to research</w:t>
                            </w:r>
                            <w:r>
                              <w:rPr>
                                <w:szCs w:val="24"/>
                                <w:lang w:val="en-GB"/>
                              </w:rPr>
                              <w:t xml:space="preserve"> </w:t>
                            </w:r>
                            <w:r w:rsidRPr="006E1CF5">
                              <w:rPr>
                                <w:szCs w:val="24"/>
                                <w:lang w:val="en-GB"/>
                              </w:rPr>
                              <w:t xml:space="preserve">and investment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B23CFD" id="Casella di testo 55" o:spid="_x0000_s1034" type="#_x0000_t202" style="position:absolute;left:0;text-align:left;margin-left:55.25pt;margin-top:6.1pt;width:149.2pt;height:39.15pt;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" fillcolor="white [3201]" stroked="f" strokeweight=".5pt">
                <v:textbox>
                  <w:txbxContent>
                    <w:p w14:paraId="70237535" w14:textId="636E606A" w:rsidR="008225A0" w:rsidRPr="000D55EA" w:rsidRDefault="008225A0" w:rsidP="00F918FD">
                      <w:pPr>
                        <w:spacing w:before="0" w:after="0"/>
                        <w:rPr>
                          <w:szCs w:val="24"/>
                          <w:lang w:val="en-GB"/>
                        </w:rPr>
                      </w:pPr>
                      <w:r w:rsidRPr="006E1CF5">
                        <w:rPr>
                          <w:szCs w:val="24"/>
                          <w:lang w:val="en-GB"/>
                        </w:rPr>
                        <w:t>Promote access to research</w:t>
                      </w:r>
                      <w:r>
                        <w:rPr>
                          <w:szCs w:val="24"/>
                          <w:lang w:val="en-GB"/>
                        </w:rPr>
                        <w:t xml:space="preserve"> </w:t>
                      </w:r>
                      <w:r w:rsidRPr="006E1CF5">
                        <w:rPr>
                          <w:szCs w:val="24"/>
                          <w:lang w:val="en-GB"/>
                        </w:rPr>
                        <w:t xml:space="preserve">and investments </w:t>
                      </w:r>
                    </w:p>
                  </w:txbxContent>
                </v:textbox>
              </v:shape>
            </w:pict>
          </mc:Fallback>
        </mc:AlternateContent>
      </w:r>
      <w:r w:rsidRPr="002B4F09">
        <w:rPr>
          <w:rFonts w:eastAsia="Times New Roman" w:cstheme="minorHAnsi"/>
          <w:noProof/>
          <w:lang w:eastAsia="en-GB"/>
        </w:rPr>
        <mc:AlternateContent>
          <mc:Choice Requires="wps">
            <w:drawing>
              <wp:anchor distT="0" distB="0" distL="114300" distR="114300" simplePos="0" relativeHeight="251609600" behindDoc="0" locked="0" layoutInCell="1" allowOverlap="1" wp14:anchorId="7D91376B" wp14:editId="041162C3">
                <wp:simplePos x="0" y="0"/>
                <wp:positionH relativeFrom="column">
                  <wp:posOffset>3276905</wp:posOffset>
                </wp:positionH>
                <wp:positionV relativeFrom="paragraph">
                  <wp:posOffset>20955</wp:posOffset>
                </wp:positionV>
                <wp:extent cx="612000" cy="612000"/>
                <wp:effectExtent l="0" t="0" r="0" b="0"/>
                <wp:wrapNone/>
                <wp:docPr id="58" name="Connettore 58" descr="Collegato/non collegato con riempimento a tinta unita"/>
                <wp:cNvGraphicFramePr/>
                <a:graphic xmlns:a="http://schemas.openxmlformats.org/drawingml/2006/main">
                  <a:graphicData uri="http://schemas.microsoft.com/office/word/2010/wordprocessingShape">
                    <wps:wsp>
                      <wps:cNvSpPr/>
                      <wps:spPr>
                        <a:xfrm>
                          <a:off x="0" y="0"/>
                          <a:ext cx="612000" cy="612000"/>
                        </a:xfrm>
                        <a:prstGeom prst="flowChartConnector">
                          <a:avLst/>
                        </a:prstGeom>
                        <a:blipFill dpi="0" rotWithShape="1">
                          <a:blip r:embed="rId57">
                            <a:extLst>
                              <a:ext uri="{28A0092B-C50C-407E-A947-70E740481C1C}">
                                <a14:useLocalDpi xmlns:a14="http://schemas.microsoft.com/office/drawing/2010/main" val="0"/>
                              </a:ext>
                              <a:ext uri="{96DAC541-7B7A-43D3-8B79-37D633B846F1}">
                                <asvg:svgBlip xmlns:asvg="http://schemas.microsoft.com/office/drawing/2016/SVG/main" r:embed="rId58"/>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658EA0" id="Connettore 58" o:spid="_x0000_s1026" type="#_x0000_t120" alt="Collegato/non collegato con riempimento a tinta unita" style="position:absolute;margin-left:258pt;margin-top:1.65pt;width:48.2pt;height:48.2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" stroked="f" strokeweight="1pt">
                <v:fill r:id="rId59" o:title="non collegato con riempimento a tinta unita" recolor="t" rotate="t" type="frame"/>
                <v:stroke joinstyle="miter"/>
              </v:shape>
            </w:pict>
          </mc:Fallback>
        </mc:AlternateContent>
      </w:r>
    </w:p>
    <w:p w14:paraId="5D3500C4" w14:textId="10F5062A" w:rsidR="002B4F09" w:rsidRDefault="002B4F09" w:rsidP="004866E3">
      <w:pPr>
        <w:rPr>
          <w:lang w:eastAsia="en-GB"/>
        </w:rPr>
      </w:pPr>
    </w:p>
    <w:p w14:paraId="0E0DA5F2" w14:textId="2B82376A" w:rsidR="002B4F09" w:rsidRPr="003042A6" w:rsidRDefault="002B4F09" w:rsidP="004866E3">
      <w:pPr>
        <w:rPr>
          <w:sz w:val="8"/>
          <w:szCs w:val="8"/>
          <w:lang w:eastAsia="en-GB"/>
        </w:rPr>
      </w:pPr>
    </w:p>
    <w:p w14:paraId="53CE8518" w14:textId="72B6B406" w:rsidR="00043890" w:rsidRPr="00C70CEF" w:rsidRDefault="00043890" w:rsidP="00C70CEF">
      <w:pPr>
        <w:rPr>
          <w:lang w:val="en-GB"/>
        </w:rPr>
      </w:pPr>
      <w:r w:rsidRPr="003F222F">
        <w:rPr>
          <w:lang w:eastAsia="en-GB"/>
        </w:rPr>
        <w:t xml:space="preserve">The "Energy Progress Report" shows that access to power has dramatically risen over </w:t>
      </w:r>
      <w:r w:rsidRPr="0082203E">
        <w:rPr>
          <w:lang w:val="en-GB"/>
        </w:rPr>
        <w:t xml:space="preserve">the past decade. </w:t>
      </w:r>
      <w:r w:rsidR="0082203E">
        <w:rPr>
          <w:lang w:val="en-GB"/>
        </w:rPr>
        <w:t>However</w:t>
      </w:r>
      <w:r w:rsidR="0082203E" w:rsidRPr="0082203E">
        <w:rPr>
          <w:lang w:val="en-GB"/>
        </w:rPr>
        <w:t>, the Covid</w:t>
      </w:r>
      <w:r w:rsidR="0082203E">
        <w:rPr>
          <w:lang w:val="en-GB"/>
        </w:rPr>
        <w:t xml:space="preserve">-19 </w:t>
      </w:r>
      <w:r w:rsidR="0082203E" w:rsidRPr="0082203E">
        <w:rPr>
          <w:lang w:val="en-GB"/>
        </w:rPr>
        <w:t>pandemic reversed the positive trend in energy access, causing the first regression since 2013</w:t>
      </w:r>
      <w:r w:rsidR="00F06706">
        <w:rPr>
          <w:lang w:val="en-GB"/>
        </w:rPr>
        <w:t>. Up to today, 660 million people are</w:t>
      </w:r>
      <w:r w:rsidR="0082203E">
        <w:rPr>
          <w:lang w:val="en-GB"/>
        </w:rPr>
        <w:t xml:space="preserve"> without reliable electricity (</w:t>
      </w:r>
      <w:r w:rsidRPr="0082203E">
        <w:rPr>
          <w:lang w:val="en-GB"/>
        </w:rPr>
        <w:t>most of whom are in Sub-Saharan Africa</w:t>
      </w:r>
      <w:r w:rsidR="0082203E">
        <w:rPr>
          <w:lang w:val="en-GB"/>
        </w:rPr>
        <w:t>)</w:t>
      </w:r>
      <w:r w:rsidRPr="0082203E">
        <w:rPr>
          <w:lang w:val="en-GB"/>
        </w:rPr>
        <w:t>.</w:t>
      </w:r>
      <w:r w:rsidR="009E03FD" w:rsidRPr="009E03FD">
        <w:rPr>
          <w:lang w:val="en-GB"/>
        </w:rPr>
        <w:t xml:space="preserve"> </w:t>
      </w:r>
      <w:r w:rsidR="009E03FD" w:rsidRPr="0011400F">
        <w:rPr>
          <w:lang w:val="en-GB"/>
        </w:rPr>
        <w:t>In this context, i</w:t>
      </w:r>
      <w:r w:rsidR="009E03FD" w:rsidRPr="003A102C">
        <w:rPr>
          <w:lang w:val="en-GB"/>
        </w:rPr>
        <w:t>t is w</w:t>
      </w:r>
      <w:r w:rsidR="009E03FD">
        <w:rPr>
          <w:lang w:val="en-GB"/>
        </w:rPr>
        <w:t>idely</w:t>
      </w:r>
      <w:r w:rsidR="009E03FD" w:rsidRPr="003A102C">
        <w:rPr>
          <w:lang w:val="en-GB"/>
        </w:rPr>
        <w:t xml:space="preserve"> recognized that energy </w:t>
      </w:r>
      <w:r w:rsidR="009E03FD">
        <w:rPr>
          <w:lang w:val="en-GB"/>
        </w:rPr>
        <w:t>does not represent only</w:t>
      </w:r>
      <w:r w:rsidR="009E03FD" w:rsidRPr="003A102C">
        <w:rPr>
          <w:lang w:val="en-GB"/>
        </w:rPr>
        <w:t xml:space="preserve"> a goal but a pillar in guaranteeing the quality of livelihoods </w:t>
      </w:r>
      <w:r w:rsidR="0082203E">
        <w:rPr>
          <w:lang w:val="en-GB"/>
        </w:rPr>
        <w:t>and</w:t>
      </w:r>
      <w:r w:rsidR="009E03FD" w:rsidRPr="003A102C">
        <w:rPr>
          <w:lang w:val="en-GB"/>
        </w:rPr>
        <w:t xml:space="preserve"> a key element in development</w:t>
      </w:r>
      <w:r w:rsidR="009E03FD">
        <w:rPr>
          <w:lang w:val="en-GB"/>
        </w:rPr>
        <w:fldChar w:fldCharType="begin"/>
      </w:r>
      <w:r w:rsidR="009E03FD">
        <w:rPr>
          <w:lang w:val="en-GB"/>
        </w:rPr>
        <w:instrText xml:space="preserve"> ADDIN ZOTERO_ITEM CSL_CITATION {"citationID":"Bx1dV9Pz","properties":{"formattedCitation":"(UNEP, 2017)","plainCitation":"(UNEP, 2017)","noteIndex":0},"citationItems":[{"id":106,"uris":["http://zotero.org/users/11325540/items/VKDVG46C"],"itemData":{"id":106,"type":"report","publisher":"African Ministerial Conference on the Environment","title":"Energy as an enabler to achieve the Sustainable Development Goals and Agenda 2063 in Africant","author":[{"family":"UNEP","given":""}],"issued":{"date-parts":[["2017"]]}}}],"schema":"https://github.com/citation-style-language/schema/raw/master/csl-citation.json"} </w:instrText>
      </w:r>
      <w:r w:rsidR="009E03FD">
        <w:rPr>
          <w:lang w:val="en-GB"/>
        </w:rPr>
        <w:fldChar w:fldCharType="end"/>
      </w:r>
      <w:r w:rsidR="009E03FD">
        <w:rPr>
          <w:lang w:val="en-GB"/>
        </w:rPr>
        <w:t xml:space="preserve">: an enabler of socio-economic development, </w:t>
      </w:r>
      <w:r w:rsidR="009E03FD" w:rsidRPr="005F5FDB">
        <w:rPr>
          <w:lang w:val="en-GB"/>
        </w:rPr>
        <w:t>capable of leading to direct improvements in multiple social dimensions and improving the quality of life</w:t>
      </w:r>
      <w:r w:rsidR="009E03FD">
        <w:rPr>
          <w:lang w:val="en-GB"/>
        </w:rPr>
        <w:t xml:space="preserve">. </w:t>
      </w:r>
      <w:r w:rsidRPr="0082203E">
        <w:rPr>
          <w:lang w:val="en-GB"/>
        </w:rPr>
        <w:t>In 2020, Sub-Saharan Africa's portion</w:t>
      </w:r>
      <w:r w:rsidRPr="003F222F">
        <w:rPr>
          <w:lang w:eastAsia="en-GB"/>
        </w:rPr>
        <w:t xml:space="preserve"> of the global population without access to electricity was 77%</w:t>
      </w:r>
      <w:r w:rsidR="0082203E">
        <w:rPr>
          <w:lang w:eastAsia="en-GB"/>
        </w:rPr>
        <w:t xml:space="preserve"> with </w:t>
      </w:r>
      <w:r w:rsidRPr="003F222F">
        <w:rPr>
          <w:lang w:eastAsia="en-GB"/>
        </w:rPr>
        <w:t>a significant disparity in electrification rates between urban and rural communities in this region, with the former at 78.3% and the latter at 28.7%</w:t>
      </w:r>
      <w:r w:rsidR="007D1B2B">
        <w:rPr>
          <w:lang w:eastAsia="en-GB"/>
        </w:rPr>
        <w:t>.</w:t>
      </w:r>
      <w:r w:rsidRPr="003F222F">
        <w:rPr>
          <w:lang w:eastAsia="en-GB"/>
        </w:rPr>
        <w:t xml:space="preserve"> </w:t>
      </w:r>
      <w:r w:rsidR="0082203E">
        <w:rPr>
          <w:lang w:eastAsia="en-GB"/>
        </w:rPr>
        <w:t>In order to face this challenge a comprehensive approach must be undertaken, in which s</w:t>
      </w:r>
      <w:r w:rsidRPr="003F222F">
        <w:rPr>
          <w:lang w:eastAsia="en-GB"/>
        </w:rPr>
        <w:t xml:space="preserve">everal significant issues </w:t>
      </w:r>
      <w:r w:rsidR="00E16E8B">
        <w:rPr>
          <w:lang w:eastAsia="en-GB"/>
        </w:rPr>
        <w:t>must be addressed:</w:t>
      </w:r>
      <w:r w:rsidR="00486CA3">
        <w:rPr>
          <w:lang w:eastAsia="en-GB"/>
        </w:rPr>
        <w:t xml:space="preserve"> 1. </w:t>
      </w:r>
      <w:r w:rsidRPr="003F222F">
        <w:rPr>
          <w:rFonts w:eastAsia="Times New Roman" w:cstheme="minorHAnsi"/>
          <w:lang w:eastAsia="en-GB"/>
        </w:rPr>
        <w:t>Lack of accurate data</w:t>
      </w:r>
      <w:r w:rsidR="00DF7469">
        <w:rPr>
          <w:rFonts w:eastAsia="Times New Roman" w:cstheme="minorHAnsi"/>
          <w:lang w:eastAsia="en-GB"/>
        </w:rPr>
        <w:t xml:space="preserve">; 2 </w:t>
      </w:r>
      <w:r w:rsidRPr="003F222F">
        <w:rPr>
          <w:rFonts w:eastAsia="Times New Roman" w:cstheme="minorHAnsi"/>
          <w:lang w:eastAsia="en-GB"/>
        </w:rPr>
        <w:t>Physical Constraints, e.g., those correlated to inaccessible villages</w:t>
      </w:r>
      <w:r w:rsidR="00DF7469">
        <w:rPr>
          <w:rFonts w:eastAsia="Times New Roman" w:cstheme="minorHAnsi"/>
          <w:lang w:eastAsia="en-GB"/>
        </w:rPr>
        <w:t xml:space="preserve">; 3. </w:t>
      </w:r>
      <w:r w:rsidRPr="003F222F">
        <w:rPr>
          <w:rFonts w:eastAsia="Times New Roman" w:cstheme="minorHAnsi"/>
          <w:lang w:eastAsia="en-GB"/>
        </w:rPr>
        <w:t>Social constraints such as people’s awareness and acceptance of the new situation</w:t>
      </w:r>
      <w:r w:rsidR="009E03FD">
        <w:rPr>
          <w:rFonts w:eastAsia="Times New Roman" w:cstheme="minorHAnsi"/>
          <w:lang w:eastAsia="en-GB"/>
        </w:rPr>
        <w:t>.</w:t>
      </w:r>
    </w:p>
    <w:p w14:paraId="088BE7A9" w14:textId="15EE66DC" w:rsidR="00D03103" w:rsidRPr="003F222F" w:rsidRDefault="00D03103" w:rsidP="007401A8">
      <w:pPr>
        <w:pStyle w:val="Titolo2"/>
        <w:spacing w:before="0" w:after="0"/>
      </w:pPr>
      <w:bookmarkStart w:id="4" w:name="_Toc135730995"/>
      <w:r w:rsidRPr="003F222F">
        <w:t>The Project: TERESA</w:t>
      </w:r>
      <w:bookmarkEnd w:id="4"/>
    </w:p>
    <w:p w14:paraId="45FF72C9" w14:textId="4F5AC1EE" w:rsidR="00CE6F3E" w:rsidRDefault="006825AC" w:rsidP="00CF2A1B">
      <w:pPr>
        <w:shd w:val="clear" w:color="auto" w:fill="FFFFFF"/>
        <w:spacing w:before="0" w:after="0"/>
        <w:rPr>
          <w:rFonts w:eastAsia="Times New Roman" w:cstheme="minorHAnsi"/>
          <w:lang w:eastAsia="en-GB"/>
        </w:rPr>
      </w:pPr>
      <w:r w:rsidRPr="003F222F">
        <w:t>The TERESA project</w:t>
      </w:r>
      <w:r w:rsidR="00CD153E">
        <w:t xml:space="preserve"> is</w:t>
      </w:r>
      <w:r w:rsidR="0088228C">
        <w:t xml:space="preserve"> funded </w:t>
      </w:r>
      <w:r w:rsidR="00CD153E">
        <w:t xml:space="preserve">by </w:t>
      </w:r>
      <w:r w:rsidR="00CD153E" w:rsidRPr="00CD153E">
        <w:t>Technologies for Sustainable Development 2021 – Program of Fondazione Cariplo and Fondazione Compagnia di San Paolo</w:t>
      </w:r>
      <w:r w:rsidR="0082203E">
        <w:t>. It</w:t>
      </w:r>
      <w:r w:rsidR="00920C02">
        <w:t xml:space="preserve"> aim</w:t>
      </w:r>
      <w:r w:rsidR="003042A6">
        <w:t>s</w:t>
      </w:r>
      <w:r w:rsidR="00920C02">
        <w:t xml:space="preserve"> at</w:t>
      </w:r>
      <w:r w:rsidRPr="003F222F">
        <w:t xml:space="preserve"> </w:t>
      </w:r>
      <w:r w:rsidR="0082203E">
        <w:t xml:space="preserve">contributing </w:t>
      </w:r>
      <w:r w:rsidR="00FE7622">
        <w:t xml:space="preserve">to </w:t>
      </w:r>
      <w:r w:rsidRPr="003F222F">
        <w:t xml:space="preserve">ensuring universal access to affordable, </w:t>
      </w:r>
      <w:r w:rsidR="00AD50FE" w:rsidRPr="003F222F">
        <w:t>reliable,</w:t>
      </w:r>
      <w:r w:rsidRPr="003F222F">
        <w:t xml:space="preserve"> </w:t>
      </w:r>
      <w:r w:rsidRPr="005F50FE">
        <w:rPr>
          <w:rFonts w:eastAsia="Times New Roman" w:cstheme="minorHAnsi"/>
          <w:lang w:eastAsia="en-GB"/>
        </w:rPr>
        <w:t>and modern energy services in Mozambique, in line with SDG 7 “Accessible and clean energy”</w:t>
      </w:r>
      <w:r w:rsidR="00920C02" w:rsidRPr="005F50FE">
        <w:rPr>
          <w:rFonts w:eastAsia="Times New Roman" w:cstheme="minorHAnsi"/>
          <w:lang w:eastAsia="en-GB"/>
        </w:rPr>
        <w:t>, through promoting innovation in the field of international development cooperation</w:t>
      </w:r>
      <w:r w:rsidR="005F50FE">
        <w:rPr>
          <w:rFonts w:eastAsia="Times New Roman" w:cstheme="minorHAnsi"/>
          <w:lang w:eastAsia="en-GB"/>
        </w:rPr>
        <w:t xml:space="preserve"> (</w:t>
      </w:r>
      <w:r w:rsidR="00920C02" w:rsidRPr="005F50FE">
        <w:rPr>
          <w:rFonts w:eastAsia="Times New Roman" w:cstheme="minorHAnsi"/>
          <w:lang w:eastAsia="en-GB"/>
        </w:rPr>
        <w:t>open innovation/challenges, training, events/networking</w:t>
      </w:r>
      <w:r w:rsidR="005F50FE">
        <w:rPr>
          <w:rFonts w:eastAsia="Times New Roman" w:cstheme="minorHAnsi"/>
          <w:lang w:eastAsia="en-GB"/>
        </w:rPr>
        <w:t>). TERESA project has been carried out between January 2022 and June 2023.</w:t>
      </w:r>
      <w:r w:rsidR="00DF732D">
        <w:rPr>
          <w:rFonts w:eastAsia="Times New Roman" w:cstheme="minorHAnsi"/>
          <w:lang w:eastAsia="en-GB"/>
        </w:rPr>
        <w:t xml:space="preserve"> </w:t>
      </w:r>
      <w:r w:rsidRPr="003F222F">
        <w:rPr>
          <w:rFonts w:eastAsia="Times New Roman" w:cstheme="minorHAnsi"/>
          <w:lang w:eastAsia="en-GB"/>
        </w:rPr>
        <w:t xml:space="preserve">In particular, it contributes to “guarantee </w:t>
      </w:r>
      <w:r w:rsidRPr="003F222F">
        <w:rPr>
          <w:rFonts w:eastAsia="Times New Roman" w:cstheme="minorHAnsi"/>
          <w:lang w:eastAsia="en-GB"/>
        </w:rPr>
        <w:lastRenderedPageBreak/>
        <w:t xml:space="preserve">universal access to affordable, </w:t>
      </w:r>
      <w:r w:rsidR="00C70CEF" w:rsidRPr="003F222F">
        <w:rPr>
          <w:rFonts w:eastAsia="Times New Roman" w:cstheme="minorHAnsi"/>
          <w:lang w:eastAsia="en-GB"/>
        </w:rPr>
        <w:t>reliable,</w:t>
      </w:r>
      <w:r w:rsidRPr="003F222F">
        <w:rPr>
          <w:rFonts w:eastAsia="Times New Roman" w:cstheme="minorHAnsi"/>
          <w:lang w:eastAsia="en-GB"/>
        </w:rPr>
        <w:t xml:space="preserve"> and modern energy services “and to” strengthen international cooperation to facilitate access to research and clean energy technology “.</w:t>
      </w:r>
      <w:r w:rsidR="00026614">
        <w:rPr>
          <w:rFonts w:eastAsia="Times New Roman" w:cstheme="minorHAnsi"/>
          <w:lang w:eastAsia="en-GB"/>
        </w:rPr>
        <w:t xml:space="preserve"> </w:t>
      </w:r>
      <w:r w:rsidR="005F50FE">
        <w:rPr>
          <w:rFonts w:eastAsia="Times New Roman" w:cstheme="minorHAnsi"/>
          <w:lang w:eastAsia="en-GB"/>
        </w:rPr>
        <w:t xml:space="preserve">Indeed, the objective is to strengthen existing </w:t>
      </w:r>
      <w:r w:rsidR="005F50FE" w:rsidRPr="005F50FE">
        <w:rPr>
          <w:rFonts w:eastAsia="Times New Roman" w:cstheme="minorHAnsi"/>
          <w:lang w:eastAsia="en-GB"/>
        </w:rPr>
        <w:t>tools</w:t>
      </w:r>
      <w:r w:rsidR="00CA08B5">
        <w:rPr>
          <w:rFonts w:eastAsia="Times New Roman" w:cstheme="minorHAnsi"/>
          <w:lang w:eastAsia="en-GB"/>
        </w:rPr>
        <w:t xml:space="preserve"> devoted to </w:t>
      </w:r>
      <w:r w:rsidR="00494B7F">
        <w:rPr>
          <w:rFonts w:eastAsia="Times New Roman" w:cstheme="minorHAnsi"/>
          <w:lang w:eastAsia="en-GB"/>
        </w:rPr>
        <w:t>evaluating</w:t>
      </w:r>
      <w:r w:rsidR="004E4BDF">
        <w:rPr>
          <w:rFonts w:eastAsia="Times New Roman" w:cstheme="minorHAnsi"/>
          <w:lang w:eastAsia="en-GB"/>
        </w:rPr>
        <w:t xml:space="preserve"> the best electrification </w:t>
      </w:r>
      <w:r w:rsidR="002308FC">
        <w:rPr>
          <w:rFonts w:eastAsia="Times New Roman" w:cstheme="minorHAnsi"/>
          <w:lang w:eastAsia="en-GB"/>
        </w:rPr>
        <w:t>strategies and</w:t>
      </w:r>
      <w:r w:rsidR="00DD463F">
        <w:rPr>
          <w:rFonts w:eastAsia="Times New Roman" w:cstheme="minorHAnsi"/>
          <w:lang w:eastAsia="en-GB"/>
        </w:rPr>
        <w:t xml:space="preserve"> adopt them</w:t>
      </w:r>
      <w:r w:rsidR="005F50FE" w:rsidRPr="005F50FE">
        <w:rPr>
          <w:rFonts w:eastAsia="Times New Roman" w:cstheme="minorHAnsi"/>
          <w:lang w:eastAsia="en-GB"/>
        </w:rPr>
        <w:t xml:space="preserve"> to develop an electrification master plan for the Zambezia province of Mozambique</w:t>
      </w:r>
      <w:r w:rsidR="004823AE">
        <w:rPr>
          <w:rFonts w:eastAsia="Times New Roman" w:cstheme="minorHAnsi"/>
          <w:lang w:eastAsia="en-GB"/>
        </w:rPr>
        <w:t>. The tool and the master plan</w:t>
      </w:r>
      <w:r w:rsidR="003630C3">
        <w:rPr>
          <w:rFonts w:eastAsia="Times New Roman" w:cstheme="minorHAnsi"/>
          <w:lang w:eastAsia="en-GB"/>
        </w:rPr>
        <w:t xml:space="preserve"> will be </w:t>
      </w:r>
      <w:r w:rsidR="00043054">
        <w:rPr>
          <w:rFonts w:eastAsia="Times New Roman" w:cstheme="minorHAnsi"/>
          <w:lang w:eastAsia="en-GB"/>
        </w:rPr>
        <w:t>shared open source</w:t>
      </w:r>
      <w:r w:rsidR="00F40C0D">
        <w:rPr>
          <w:rFonts w:eastAsia="Times New Roman" w:cstheme="minorHAnsi"/>
          <w:lang w:eastAsia="en-GB"/>
        </w:rPr>
        <w:t xml:space="preserve"> </w:t>
      </w:r>
      <w:r w:rsidR="002313D2">
        <w:rPr>
          <w:rFonts w:eastAsia="Times New Roman" w:cstheme="minorHAnsi"/>
          <w:lang w:eastAsia="en-GB"/>
        </w:rPr>
        <w:t>with</w:t>
      </w:r>
      <w:r w:rsidR="005F50FE" w:rsidRPr="005F50FE">
        <w:rPr>
          <w:rFonts w:eastAsia="Times New Roman" w:cstheme="minorHAnsi"/>
          <w:lang w:eastAsia="en-GB"/>
        </w:rPr>
        <w:t xml:space="preserve"> local and international stakeholder</w:t>
      </w:r>
      <w:r w:rsidR="00B00FBD">
        <w:rPr>
          <w:rFonts w:eastAsia="Times New Roman" w:cstheme="minorHAnsi"/>
          <w:lang w:eastAsia="en-GB"/>
        </w:rPr>
        <w:t>s</w:t>
      </w:r>
      <w:r w:rsidR="005F50FE" w:rsidRPr="005F50FE">
        <w:rPr>
          <w:rFonts w:eastAsia="Times New Roman" w:cstheme="minorHAnsi"/>
          <w:lang w:eastAsia="en-GB"/>
        </w:rPr>
        <w:t>.</w:t>
      </w:r>
      <w:r w:rsidR="00C70CEF">
        <w:rPr>
          <w:rFonts w:eastAsia="Times New Roman" w:cstheme="minorHAnsi"/>
          <w:lang w:eastAsia="en-GB"/>
        </w:rPr>
        <w:t xml:space="preserve"> </w:t>
      </w:r>
    </w:p>
    <w:p w14:paraId="2064C2D4" w14:textId="5DF5EB15" w:rsidR="00541892" w:rsidRDefault="00E22D69" w:rsidP="00026614">
      <w:pPr>
        <w:shd w:val="clear" w:color="auto" w:fill="FFFFFF"/>
        <w:spacing w:before="100" w:beforeAutospacing="1" w:after="0"/>
        <w:rPr>
          <w:rFonts w:eastAsia="Times New Roman" w:cstheme="minorHAnsi"/>
          <w:lang w:eastAsia="en-GB"/>
        </w:rPr>
      </w:pPr>
      <w:r>
        <w:rPr>
          <w:noProof/>
          <w:lang w:val="en-GB"/>
        </w:rPr>
        <mc:AlternateContent>
          <mc:Choice Requires="wps">
            <w:drawing>
              <wp:anchor distT="0" distB="0" distL="114300" distR="114300" simplePos="0" relativeHeight="251577856" behindDoc="0" locked="0" layoutInCell="1" allowOverlap="1" wp14:anchorId="59A7D82D" wp14:editId="64FA3DBF">
                <wp:simplePos x="0" y="0"/>
                <wp:positionH relativeFrom="margin">
                  <wp:align>right</wp:align>
                </wp:positionH>
                <wp:positionV relativeFrom="paragraph">
                  <wp:posOffset>189906</wp:posOffset>
                </wp:positionV>
                <wp:extent cx="5737860" cy="2705100"/>
                <wp:effectExtent l="0" t="0" r="15240" b="19050"/>
                <wp:wrapNone/>
                <wp:docPr id="32" name="Rettangolo con angoli arrotondati 32"/>
                <wp:cNvGraphicFramePr/>
                <a:graphic xmlns:a="http://schemas.openxmlformats.org/drawingml/2006/main">
                  <a:graphicData uri="http://schemas.microsoft.com/office/word/2010/wordprocessingShape">
                    <wps:wsp>
                      <wps:cNvSpPr/>
                      <wps:spPr>
                        <a:xfrm>
                          <a:off x="0" y="0"/>
                          <a:ext cx="5737860" cy="2705100"/>
                        </a:xfrm>
                        <a:prstGeom prst="roundRect">
                          <a:avLst/>
                        </a:prstGeom>
                        <a:noFill/>
                        <a:ln w="19050">
                          <a:solidFill>
                            <a:srgbClr val="FF6600"/>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14:paraId="45A853D0" w14:textId="65A42941" w:rsidR="008225A0" w:rsidRPr="00541892" w:rsidRDefault="008225A0" w:rsidP="004A27CE">
                            <w:pPr>
                              <w:spacing w:before="0"/>
                              <w:jc w:val="center"/>
                              <w:rPr>
                                <w:b/>
                                <w:bCs/>
                                <w:color w:val="FF6600"/>
                              </w:rPr>
                            </w:pPr>
                          </w:p>
                          <w:p w14:paraId="65CF8285" w14:textId="64CF1556" w:rsidR="008225A0" w:rsidRPr="00541892" w:rsidRDefault="008225A0" w:rsidP="004A27CE">
                            <w:pPr>
                              <w:spacing w:before="0"/>
                              <w:jc w:val="center"/>
                              <w:rPr>
                                <w:b/>
                                <w:bCs/>
                                <w:color w:val="FF6600"/>
                              </w:rPr>
                            </w:pPr>
                          </w:p>
                          <w:p w14:paraId="77726918" w14:textId="7B36AA49" w:rsidR="008225A0" w:rsidRPr="00541892" w:rsidRDefault="008225A0" w:rsidP="004A27CE">
                            <w:pPr>
                              <w:spacing w:before="0"/>
                              <w:jc w:val="center"/>
                              <w:rPr>
                                <w:b/>
                                <w:bCs/>
                                <w:color w:val="FF6600"/>
                              </w:rPr>
                            </w:pPr>
                          </w:p>
                          <w:p w14:paraId="7B2FBA5C" w14:textId="710D67C3" w:rsidR="008225A0" w:rsidRPr="00541892" w:rsidRDefault="008225A0" w:rsidP="004A27CE">
                            <w:pPr>
                              <w:spacing w:before="0"/>
                              <w:jc w:val="center"/>
                              <w:rPr>
                                <w:b/>
                                <w:bCs/>
                                <w:color w:val="FF6600"/>
                              </w:rPr>
                            </w:pPr>
                          </w:p>
                          <w:p w14:paraId="2A5285EC" w14:textId="3AE87FBC" w:rsidR="008225A0" w:rsidRPr="00541892" w:rsidRDefault="008225A0" w:rsidP="004A27CE">
                            <w:pPr>
                              <w:spacing w:before="0"/>
                              <w:jc w:val="center"/>
                              <w:rPr>
                                <w:b/>
                                <w:bCs/>
                                <w:color w:val="FF6600"/>
                              </w:rPr>
                            </w:pPr>
                          </w:p>
                          <w:p w14:paraId="04791057" w14:textId="77777777" w:rsidR="008225A0" w:rsidRPr="00541892" w:rsidRDefault="008225A0" w:rsidP="004A27CE">
                            <w:pPr>
                              <w:spacing w:before="0"/>
                              <w:jc w:val="center"/>
                              <w:rPr>
                                <w:b/>
                                <w:bCs/>
                                <w:color w:val="FF660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A7D82D" id="Rettangolo con angoli arrotondati 32" o:spid="_x0000_s1035" style="position:absolute;left:0;text-align:left;margin-left:400.6pt;margin-top:14.95pt;width:451.8pt;height:213pt;z-index:2515778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" filled="f" strokecolor="#f60" strokeweight="1.5pt">
                <v:stroke dashstyle="1 1" joinstyle="miter"/>
                <v:textbox>
                  <w:txbxContent>
                    <w:p w14:paraId="45A853D0" w14:textId="65A42941" w:rsidR="008225A0" w:rsidRPr="00541892" w:rsidRDefault="008225A0" w:rsidP="004A27CE">
                      <w:pPr>
                        <w:spacing w:before="0"/>
                        <w:jc w:val="center"/>
                        <w:rPr>
                          <w:b/>
                          <w:bCs/>
                          <w:color w:val="FF6600"/>
                        </w:rPr>
                      </w:pPr>
                    </w:p>
                    <w:p w14:paraId="65CF8285" w14:textId="64CF1556" w:rsidR="008225A0" w:rsidRPr="00541892" w:rsidRDefault="008225A0" w:rsidP="004A27CE">
                      <w:pPr>
                        <w:spacing w:before="0"/>
                        <w:jc w:val="center"/>
                        <w:rPr>
                          <w:b/>
                          <w:bCs/>
                          <w:color w:val="FF6600"/>
                        </w:rPr>
                      </w:pPr>
                    </w:p>
                    <w:p w14:paraId="77726918" w14:textId="7B36AA49" w:rsidR="008225A0" w:rsidRPr="00541892" w:rsidRDefault="008225A0" w:rsidP="004A27CE">
                      <w:pPr>
                        <w:spacing w:before="0"/>
                        <w:jc w:val="center"/>
                        <w:rPr>
                          <w:b/>
                          <w:bCs/>
                          <w:color w:val="FF6600"/>
                        </w:rPr>
                      </w:pPr>
                    </w:p>
                    <w:p w14:paraId="7B2FBA5C" w14:textId="710D67C3" w:rsidR="008225A0" w:rsidRPr="00541892" w:rsidRDefault="008225A0" w:rsidP="004A27CE">
                      <w:pPr>
                        <w:spacing w:before="0"/>
                        <w:jc w:val="center"/>
                        <w:rPr>
                          <w:b/>
                          <w:bCs/>
                          <w:color w:val="FF6600"/>
                        </w:rPr>
                      </w:pPr>
                    </w:p>
                    <w:p w14:paraId="2A5285EC" w14:textId="3AE87FBC" w:rsidR="008225A0" w:rsidRPr="00541892" w:rsidRDefault="008225A0" w:rsidP="004A27CE">
                      <w:pPr>
                        <w:spacing w:before="0"/>
                        <w:jc w:val="center"/>
                        <w:rPr>
                          <w:b/>
                          <w:bCs/>
                          <w:color w:val="FF6600"/>
                        </w:rPr>
                      </w:pPr>
                    </w:p>
                    <w:p w14:paraId="04791057" w14:textId="77777777" w:rsidR="008225A0" w:rsidRPr="00541892" w:rsidRDefault="008225A0" w:rsidP="004A27CE">
                      <w:pPr>
                        <w:spacing w:before="0"/>
                        <w:jc w:val="center"/>
                        <w:rPr>
                          <w:b/>
                          <w:bCs/>
                          <w:color w:val="FF6600"/>
                        </w:rPr>
                      </w:pPr>
                    </w:p>
                  </w:txbxContent>
                </v:textbox>
                <w10:wrap anchorx="margin"/>
              </v:roundrect>
            </w:pict>
          </mc:Fallback>
        </mc:AlternateContent>
      </w:r>
      <w:r w:rsidR="00541892">
        <w:rPr>
          <w:noProof/>
          <w:lang w:val="en-GB"/>
        </w:rPr>
        <mc:AlternateContent>
          <mc:Choice Requires="wps">
            <w:drawing>
              <wp:anchor distT="0" distB="0" distL="114300" distR="114300" simplePos="0" relativeHeight="251673088" behindDoc="0" locked="0" layoutInCell="1" allowOverlap="1" wp14:anchorId="7EA3F903" wp14:editId="73790F13">
                <wp:simplePos x="0" y="0"/>
                <wp:positionH relativeFrom="margin">
                  <wp:align>right</wp:align>
                </wp:positionH>
                <wp:positionV relativeFrom="paragraph">
                  <wp:posOffset>315471</wp:posOffset>
                </wp:positionV>
                <wp:extent cx="914400" cy="831273"/>
                <wp:effectExtent l="0" t="0" r="0" b="6985"/>
                <wp:wrapNone/>
                <wp:docPr id="2" name="Casella di testo 2"/>
                <wp:cNvGraphicFramePr/>
                <a:graphic xmlns:a="http://schemas.openxmlformats.org/drawingml/2006/main">
                  <a:graphicData uri="http://schemas.microsoft.com/office/word/2010/wordprocessingShape">
                    <wps:wsp>
                      <wps:cNvSpPr txBox="1"/>
                      <wps:spPr>
                        <a:xfrm>
                          <a:off x="0" y="0"/>
                          <a:ext cx="914400" cy="831273"/>
                        </a:xfrm>
                        <a:prstGeom prst="rect">
                          <a:avLst/>
                        </a:prstGeom>
                        <a:noFill/>
                        <a:ln w="6350">
                          <a:noFill/>
                        </a:ln>
                      </wps:spPr>
                      <wps:txbx>
                        <w:txbxContent>
                          <w:p w14:paraId="0227A748" w14:textId="77777777" w:rsidR="008225A0" w:rsidRPr="00541892" w:rsidRDefault="008225A0" w:rsidP="004A27CE">
                            <w:pPr>
                              <w:spacing w:before="0" w:after="0"/>
                              <w:jc w:val="center"/>
                              <w:rPr>
                                <w:rFonts w:asciiTheme="minorHAnsi" w:hAnsiTheme="minorHAnsi" w:cstheme="minorHAnsi"/>
                                <w:b/>
                                <w:bCs/>
                                <w:color w:val="0D0D0D" w:themeColor="text1" w:themeTint="F2"/>
                                <w:sz w:val="22"/>
                              </w:rPr>
                            </w:pPr>
                            <w:r w:rsidRPr="00541892">
                              <w:rPr>
                                <w:rFonts w:asciiTheme="minorHAnsi" w:hAnsiTheme="minorHAnsi" w:cstheme="minorHAnsi"/>
                                <w:b/>
                                <w:bCs/>
                                <w:color w:val="0D0D0D" w:themeColor="text1" w:themeTint="F2"/>
                                <w:sz w:val="22"/>
                                <w:lang w:val="en-GB"/>
                              </w:rPr>
                              <w:t>General objective:</w:t>
                            </w:r>
                            <w:r w:rsidRPr="00541892">
                              <w:rPr>
                                <w:rFonts w:asciiTheme="minorHAnsi" w:eastAsia="Arial" w:hAnsiTheme="minorHAnsi" w:cstheme="minorHAnsi"/>
                                <w:color w:val="0D0D0D" w:themeColor="text1" w:themeTint="F2"/>
                                <w:sz w:val="22"/>
                              </w:rPr>
                              <w:t xml:space="preserve"> </w:t>
                            </w:r>
                            <w:r w:rsidRPr="00541892">
                              <w:rPr>
                                <w:rFonts w:asciiTheme="minorHAnsi" w:hAnsiTheme="minorHAnsi" w:cstheme="minorHAnsi"/>
                                <w:color w:val="0D0D0D" w:themeColor="text1" w:themeTint="F2"/>
                                <w:sz w:val="22"/>
                              </w:rPr>
                              <w:t xml:space="preserve">Design and implementation of data-driven, replicable, and scalable strategies for accessing energy in rural context, through a participatory approach thanks to expertise and network with local communities. </w:t>
                            </w:r>
                            <w:r w:rsidRPr="00541892">
                              <w:rPr>
                                <w:rFonts w:asciiTheme="minorHAnsi" w:hAnsiTheme="minorHAnsi" w:cstheme="minorHAnsi"/>
                                <w:b/>
                                <w:bCs/>
                                <w:color w:val="0D0D0D" w:themeColor="text1" w:themeTint="F2"/>
                                <w:sz w:val="22"/>
                              </w:rPr>
                              <w:t>Open access modelling code, Identification of the optimal electricity solution, Design of the distribution network, Comprehensive model</w:t>
                            </w:r>
                          </w:p>
                          <w:p w14:paraId="34E70983" w14:textId="77777777" w:rsidR="008225A0" w:rsidRDefault="008225A0"/>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A3F903" id="Casella di testo 2" o:spid="_x0000_s1036" type="#_x0000_t202" style="position:absolute;left:0;text-align:left;margin-left:20.8pt;margin-top:24.85pt;width:1in;height:65.45pt;z-index:251673088;visibility:visible;mso-wrap-style:non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" filled="f" stroked="f" strokeweight=".5pt">
                <v:textbox>
                  <w:txbxContent>
                    <w:p w14:paraId="0227A748" w14:textId="77777777" w:rsidR="008225A0" w:rsidRPr="00541892" w:rsidRDefault="008225A0" w:rsidP="004A27CE">
                      <w:pPr>
                        <w:spacing w:before="0" w:after="0"/>
                        <w:jc w:val="center"/>
                        <w:rPr>
                          <w:rFonts w:asciiTheme="minorHAnsi" w:hAnsiTheme="minorHAnsi" w:cstheme="minorHAnsi"/>
                          <w:b/>
                          <w:bCs/>
                          <w:color w:val="0D0D0D" w:themeColor="text1" w:themeTint="F2"/>
                          <w:sz w:val="22"/>
                        </w:rPr>
                      </w:pPr>
                      <w:r w:rsidRPr="00541892">
                        <w:rPr>
                          <w:rFonts w:asciiTheme="minorHAnsi" w:hAnsiTheme="minorHAnsi" w:cstheme="minorHAnsi"/>
                          <w:b/>
                          <w:bCs/>
                          <w:color w:val="0D0D0D" w:themeColor="text1" w:themeTint="F2"/>
                          <w:sz w:val="22"/>
                          <w:lang w:val="en-GB"/>
                        </w:rPr>
                        <w:t>General objective:</w:t>
                      </w:r>
                      <w:r w:rsidRPr="00541892">
                        <w:rPr>
                          <w:rFonts w:asciiTheme="minorHAnsi" w:eastAsia="Arial" w:hAnsiTheme="minorHAnsi" w:cstheme="minorHAnsi"/>
                          <w:color w:val="0D0D0D" w:themeColor="text1" w:themeTint="F2"/>
                          <w:sz w:val="22"/>
                        </w:rPr>
                        <w:t xml:space="preserve"> </w:t>
                      </w:r>
                      <w:r w:rsidRPr="00541892">
                        <w:rPr>
                          <w:rFonts w:asciiTheme="minorHAnsi" w:hAnsiTheme="minorHAnsi" w:cstheme="minorHAnsi"/>
                          <w:color w:val="0D0D0D" w:themeColor="text1" w:themeTint="F2"/>
                          <w:sz w:val="22"/>
                        </w:rPr>
                        <w:t xml:space="preserve">Design and implementation of data-driven, replicable, and scalable strategies for accessing energy in rural context, through a participatory approach thanks to expertise and network with local communities. </w:t>
                      </w:r>
                      <w:r w:rsidRPr="00541892">
                        <w:rPr>
                          <w:rFonts w:asciiTheme="minorHAnsi" w:hAnsiTheme="minorHAnsi" w:cstheme="minorHAnsi"/>
                          <w:b/>
                          <w:bCs/>
                          <w:color w:val="0D0D0D" w:themeColor="text1" w:themeTint="F2"/>
                          <w:sz w:val="22"/>
                        </w:rPr>
                        <w:t>Open access modelling code, Identification of the optimal electricity solution, Design of the distribution network, Comprehensive model</w:t>
                      </w:r>
                    </w:p>
                    <w:p w14:paraId="34E70983" w14:textId="77777777" w:rsidR="008225A0" w:rsidRDefault="008225A0"/>
                  </w:txbxContent>
                </v:textbox>
                <w10:wrap anchorx="margin"/>
              </v:shape>
            </w:pict>
          </mc:Fallback>
        </mc:AlternateContent>
      </w:r>
    </w:p>
    <w:p w14:paraId="4604EF8C" w14:textId="78DAF0FB" w:rsidR="004A27CE" w:rsidRDefault="004A27CE" w:rsidP="00026614">
      <w:pPr>
        <w:shd w:val="clear" w:color="auto" w:fill="FFFFFF"/>
        <w:spacing w:before="100" w:beforeAutospacing="1" w:after="0"/>
        <w:rPr>
          <w:rFonts w:eastAsia="Times New Roman" w:cstheme="minorHAnsi"/>
          <w:lang w:eastAsia="en-GB"/>
        </w:rPr>
      </w:pPr>
    </w:p>
    <w:p w14:paraId="0E4CDDC0" w14:textId="2F3B3345" w:rsidR="004A27CE" w:rsidRDefault="004A27CE" w:rsidP="00026614">
      <w:pPr>
        <w:shd w:val="clear" w:color="auto" w:fill="FFFFFF"/>
        <w:spacing w:before="100" w:beforeAutospacing="1" w:after="0"/>
        <w:rPr>
          <w:rFonts w:eastAsia="Times New Roman" w:cstheme="minorHAnsi"/>
          <w:lang w:eastAsia="en-GB"/>
        </w:rPr>
      </w:pPr>
    </w:p>
    <w:p w14:paraId="635C95A4" w14:textId="2324A104" w:rsidR="00992959" w:rsidRDefault="00992959" w:rsidP="0082203E">
      <w:pPr>
        <w:keepNext/>
        <w:jc w:val="center"/>
      </w:pPr>
      <w:r>
        <w:rPr>
          <w:noProof/>
          <w:color w:val="0D0D0D" w:themeColor="text1" w:themeTint="F2"/>
        </w:rPr>
        <w:drawing>
          <wp:inline distT="0" distB="0" distL="0" distR="0" wp14:anchorId="113EB1E5" wp14:editId="26BE4284">
            <wp:extent cx="1800000" cy="1562364"/>
            <wp:effectExtent l="0" t="0" r="0" b="0"/>
            <wp:docPr id="98" name="Immagine 98" descr="C:\Users\Lorenzo\Downloads\Diagramma senza titolo-2.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orenzo\Downloads\Diagramma senza titolo-2.drawio.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800000" cy="1562364"/>
                    </a:xfrm>
                    <a:prstGeom prst="rect">
                      <a:avLst/>
                    </a:prstGeom>
                    <a:noFill/>
                    <a:ln>
                      <a:noFill/>
                    </a:ln>
                  </pic:spPr>
                </pic:pic>
              </a:graphicData>
            </a:graphic>
          </wp:inline>
        </w:drawing>
      </w:r>
      <w:r w:rsidR="0082203E">
        <w:t xml:space="preserve">  </w:t>
      </w:r>
      <w:r>
        <w:rPr>
          <w:noProof/>
          <w:color w:val="0D0D0D" w:themeColor="text1" w:themeTint="F2"/>
        </w:rPr>
        <w:drawing>
          <wp:inline distT="0" distB="0" distL="0" distR="0" wp14:anchorId="5AC6BB9D" wp14:editId="61B7BF88">
            <wp:extent cx="1800000" cy="1562364"/>
            <wp:effectExtent l="0" t="0" r="0" b="0"/>
            <wp:docPr id="99" name="Immagine 99" descr="C:\Users\Lorenzo\Downloads\Diagramma senza titolo-1.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orenzo\Downloads\Diagramma senza titolo-1.drawio.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800000" cy="1562364"/>
                    </a:xfrm>
                    <a:prstGeom prst="rect">
                      <a:avLst/>
                    </a:prstGeom>
                    <a:noFill/>
                    <a:ln>
                      <a:noFill/>
                    </a:ln>
                  </pic:spPr>
                </pic:pic>
              </a:graphicData>
            </a:graphic>
          </wp:inline>
        </w:drawing>
      </w:r>
      <w:r w:rsidR="00026614">
        <w:t xml:space="preserve"> </w:t>
      </w:r>
      <w:r w:rsidR="0082203E">
        <w:t xml:space="preserve"> </w:t>
      </w:r>
      <w:r>
        <w:rPr>
          <w:noProof/>
          <w:color w:val="0D0D0D" w:themeColor="text1" w:themeTint="F2"/>
        </w:rPr>
        <w:drawing>
          <wp:inline distT="0" distB="0" distL="0" distR="0" wp14:anchorId="6529A317" wp14:editId="6F723A69">
            <wp:extent cx="1838960" cy="1547836"/>
            <wp:effectExtent l="0" t="0" r="8890" b="0"/>
            <wp:docPr id="97" name="Immagine 97" descr="C:\Users\Lorenzo\Downloads\Diagramma senza titolo-3.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renzo\Downloads\Diagramma senza titolo-3.drawio.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843110" cy="1551329"/>
                    </a:xfrm>
                    <a:prstGeom prst="rect">
                      <a:avLst/>
                    </a:prstGeom>
                    <a:noFill/>
                    <a:ln>
                      <a:noFill/>
                    </a:ln>
                  </pic:spPr>
                </pic:pic>
              </a:graphicData>
            </a:graphic>
          </wp:inline>
        </w:drawing>
      </w:r>
    </w:p>
    <w:p w14:paraId="36ED866A" w14:textId="3E0AE024" w:rsidR="00DF732D" w:rsidRPr="00FA2182" w:rsidRDefault="00992959" w:rsidP="00541892">
      <w:pPr>
        <w:shd w:val="clear" w:color="auto" w:fill="FFFFFF"/>
        <w:spacing w:before="100" w:beforeAutospacing="1" w:after="100" w:afterAutospacing="1"/>
        <w:rPr>
          <w:rFonts w:cstheme="minorHAnsi"/>
        </w:rPr>
      </w:pPr>
      <w:r>
        <w:rPr>
          <w:rFonts w:cstheme="minorHAnsi"/>
        </w:rPr>
        <w:t>A</w:t>
      </w:r>
      <w:r w:rsidR="00CE6F3E" w:rsidRPr="005F50FE">
        <w:rPr>
          <w:rFonts w:cstheme="minorHAnsi"/>
        </w:rPr>
        <w:t xml:space="preserve"> multidimensional master plan will be carried out in </w:t>
      </w:r>
      <w:r w:rsidR="00CC65FD">
        <w:rPr>
          <w:rFonts w:cstheme="minorHAnsi"/>
        </w:rPr>
        <w:t xml:space="preserve">the </w:t>
      </w:r>
      <w:r w:rsidR="00CE6F3E" w:rsidRPr="005F50FE">
        <w:rPr>
          <w:rFonts w:cstheme="minorHAnsi"/>
        </w:rPr>
        <w:t>Zambezia</w:t>
      </w:r>
      <w:r w:rsidR="005F50FE">
        <w:rPr>
          <w:rFonts w:cstheme="minorHAnsi"/>
        </w:rPr>
        <w:t xml:space="preserve"> Region</w:t>
      </w:r>
      <w:r w:rsidR="00EF0AF4">
        <w:rPr>
          <w:rFonts w:cstheme="minorHAnsi"/>
        </w:rPr>
        <w:t>;</w:t>
      </w:r>
      <w:r w:rsidR="00EF0AF4" w:rsidRPr="005F50FE">
        <w:rPr>
          <w:rFonts w:cstheme="minorHAnsi"/>
        </w:rPr>
        <w:t xml:space="preserve"> </w:t>
      </w:r>
      <w:r w:rsidR="00EF0AF4">
        <w:rPr>
          <w:rFonts w:cstheme="minorHAnsi"/>
        </w:rPr>
        <w:t>out of the ten</w:t>
      </w:r>
      <w:r w:rsidR="00EF0AF4" w:rsidRPr="005F50FE">
        <w:rPr>
          <w:rFonts w:cstheme="minorHAnsi"/>
        </w:rPr>
        <w:t xml:space="preserve"> </w:t>
      </w:r>
      <w:r w:rsidR="00CE6F3E" w:rsidRPr="005F50FE">
        <w:rPr>
          <w:rFonts w:cstheme="minorHAnsi"/>
        </w:rPr>
        <w:t>province</w:t>
      </w:r>
      <w:r w:rsidR="00EF0AF4">
        <w:rPr>
          <w:rFonts w:cstheme="minorHAnsi"/>
        </w:rPr>
        <w:t>s</w:t>
      </w:r>
      <w:r w:rsidR="00CE6F3E" w:rsidRPr="005F50FE">
        <w:rPr>
          <w:rFonts w:cstheme="minorHAnsi"/>
        </w:rPr>
        <w:t xml:space="preserve"> </w:t>
      </w:r>
      <w:r w:rsidR="00EF0AF4">
        <w:rPr>
          <w:rFonts w:cstheme="minorHAnsi"/>
        </w:rPr>
        <w:t>in</w:t>
      </w:r>
      <w:r w:rsidR="00CE6F3E" w:rsidRPr="005F50FE">
        <w:rPr>
          <w:rFonts w:cstheme="minorHAnsi"/>
        </w:rPr>
        <w:t xml:space="preserve"> Mozambique, </w:t>
      </w:r>
      <w:r w:rsidR="00465A2D">
        <w:rPr>
          <w:rFonts w:cstheme="minorHAnsi"/>
        </w:rPr>
        <w:t xml:space="preserve">this is </w:t>
      </w:r>
      <w:r w:rsidR="00CE6F3E" w:rsidRPr="005F50FE">
        <w:rPr>
          <w:rFonts w:cstheme="minorHAnsi"/>
        </w:rPr>
        <w:t>the one with the highest number of people without access to electricity.</w:t>
      </w:r>
      <w:r w:rsidR="005F50FE">
        <w:rPr>
          <w:rFonts w:cstheme="minorHAnsi"/>
        </w:rPr>
        <w:t xml:space="preserve"> </w:t>
      </w:r>
    </w:p>
    <w:p w14:paraId="0065ED1E" w14:textId="4245A3CA" w:rsidR="00187C43" w:rsidRDefault="00AA569F" w:rsidP="00DF732D">
      <w:r>
        <w:rPr>
          <w:noProof/>
          <w:lang w:val="en-GB"/>
        </w:rPr>
        <mc:AlternateContent>
          <mc:Choice Requires="wps">
            <w:drawing>
              <wp:anchor distT="0" distB="0" distL="114300" distR="114300" simplePos="0" relativeHeight="251642368" behindDoc="0" locked="0" layoutInCell="1" allowOverlap="1" wp14:anchorId="5B2D150D" wp14:editId="2F034651">
                <wp:simplePos x="0" y="0"/>
                <wp:positionH relativeFrom="column">
                  <wp:posOffset>454660</wp:posOffset>
                </wp:positionH>
                <wp:positionV relativeFrom="paragraph">
                  <wp:posOffset>14061</wp:posOffset>
                </wp:positionV>
                <wp:extent cx="1242060" cy="431596"/>
                <wp:effectExtent l="0" t="0" r="0" b="6985"/>
                <wp:wrapNone/>
                <wp:docPr id="8" name="Casella di testo 8"/>
                <wp:cNvGraphicFramePr/>
                <a:graphic xmlns:a="http://schemas.openxmlformats.org/drawingml/2006/main">
                  <a:graphicData uri="http://schemas.microsoft.com/office/word/2010/wordprocessingShape">
                    <wps:wsp>
                      <wps:cNvSpPr txBox="1"/>
                      <wps:spPr>
                        <a:xfrm>
                          <a:off x="0" y="0"/>
                          <a:ext cx="1242060" cy="431596"/>
                        </a:xfrm>
                        <a:prstGeom prst="rect">
                          <a:avLst/>
                        </a:prstGeom>
                        <a:solidFill>
                          <a:schemeClr val="lt1"/>
                        </a:solidFill>
                        <a:ln w="6350">
                          <a:noFill/>
                        </a:ln>
                      </wps:spPr>
                      <wps:txbx>
                        <w:txbxContent>
                          <w:p w14:paraId="2A444D26" w14:textId="77777777" w:rsidR="008225A0" w:rsidRPr="00DC53B7" w:rsidRDefault="008225A0" w:rsidP="00026614">
                            <w:pPr>
                              <w:spacing w:before="0" w:after="0"/>
                              <w:rPr>
                                <w:sz w:val="20"/>
                                <w:szCs w:val="20"/>
                              </w:rPr>
                            </w:pPr>
                            <w:r w:rsidRPr="00DC53B7">
                              <w:rPr>
                                <w:sz w:val="20"/>
                                <w:szCs w:val="20"/>
                              </w:rPr>
                              <w:t>Zambezia Region, Mozambiq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2D150D" id="Casella di testo 8" o:spid="_x0000_s1037" type="#_x0000_t202" style="position:absolute;left:0;text-align:left;margin-left:35.8pt;margin-top:1.1pt;width:97.8pt;height:34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" fillcolor="white [3201]" stroked="f" strokeweight=".5pt">
                <v:textbox>
                  <w:txbxContent>
                    <w:p w14:paraId="2A444D26" w14:textId="77777777" w:rsidR="008225A0" w:rsidRPr="00DC53B7" w:rsidRDefault="008225A0" w:rsidP="00026614">
                      <w:pPr>
                        <w:spacing w:before="0" w:after="0"/>
                        <w:rPr>
                          <w:sz w:val="20"/>
                          <w:szCs w:val="20"/>
                        </w:rPr>
                      </w:pPr>
                      <w:r w:rsidRPr="00DC53B7">
                        <w:rPr>
                          <w:sz w:val="20"/>
                          <w:szCs w:val="20"/>
                        </w:rPr>
                        <w:t>Zambezia Region, Mozambique</w:t>
                      </w:r>
                    </w:p>
                  </w:txbxContent>
                </v:textbox>
              </v:shape>
            </w:pict>
          </mc:Fallback>
        </mc:AlternateContent>
      </w:r>
      <w:r w:rsidR="00026614">
        <w:rPr>
          <w:noProof/>
          <w:lang w:val="en-GB"/>
        </w:rPr>
        <mc:AlternateContent>
          <mc:Choice Requires="wps">
            <w:drawing>
              <wp:anchor distT="0" distB="0" distL="114300" distR="114300" simplePos="0" relativeHeight="251648512" behindDoc="0" locked="0" layoutInCell="1" allowOverlap="1" wp14:anchorId="27F999C6" wp14:editId="252F33D3">
                <wp:simplePos x="0" y="0"/>
                <wp:positionH relativeFrom="margin">
                  <wp:align>right</wp:align>
                </wp:positionH>
                <wp:positionV relativeFrom="paragraph">
                  <wp:posOffset>34134</wp:posOffset>
                </wp:positionV>
                <wp:extent cx="1478280" cy="319178"/>
                <wp:effectExtent l="0" t="0" r="0" b="5080"/>
                <wp:wrapNone/>
                <wp:docPr id="1536814282" name="Casella di testo 1536814282" descr="Calendario mensile con riempimento a tinta unita"/>
                <wp:cNvGraphicFramePr/>
                <a:graphic xmlns:a="http://schemas.openxmlformats.org/drawingml/2006/main">
                  <a:graphicData uri="http://schemas.microsoft.com/office/word/2010/wordprocessingShape">
                    <wps:wsp>
                      <wps:cNvSpPr txBox="1"/>
                      <wps:spPr>
                        <a:xfrm>
                          <a:off x="0" y="0"/>
                          <a:ext cx="1478280" cy="319178"/>
                        </a:xfrm>
                        <a:prstGeom prst="rect">
                          <a:avLst/>
                        </a:prstGeom>
                        <a:noFill/>
                        <a:ln w="6350">
                          <a:noFill/>
                        </a:ln>
                      </wps:spPr>
                      <wps:txbx>
                        <w:txbxContent>
                          <w:p w14:paraId="19507C8E" w14:textId="77777777" w:rsidR="008225A0" w:rsidRPr="00DC53B7" w:rsidRDefault="008225A0" w:rsidP="00026614">
                            <w:pPr>
                              <w:spacing w:before="0" w:after="0"/>
                              <w:rPr>
                                <w:sz w:val="20"/>
                                <w:szCs w:val="20"/>
                              </w:rPr>
                            </w:pPr>
                            <w:r w:rsidRPr="00DC53B7">
                              <w:rPr>
                                <w:sz w:val="20"/>
                                <w:szCs w:val="20"/>
                              </w:rPr>
                              <w:t>March 2022 – May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F999C6" id="Casella di testo 1536814282" o:spid="_x0000_s1038" type="#_x0000_t202" alt="Calendario mensile con riempimento a tinta unita" style="position:absolute;left:0;text-align:left;margin-left:65.2pt;margin-top:2.7pt;width:116.4pt;height:25.15pt;z-index:2516485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" filled="f" stroked="f" strokeweight=".5pt">
                <v:textbox>
                  <w:txbxContent>
                    <w:p w14:paraId="19507C8E" w14:textId="77777777" w:rsidR="008225A0" w:rsidRPr="00DC53B7" w:rsidRDefault="008225A0" w:rsidP="00026614">
                      <w:pPr>
                        <w:spacing w:before="0" w:after="0"/>
                        <w:rPr>
                          <w:sz w:val="20"/>
                          <w:szCs w:val="20"/>
                        </w:rPr>
                      </w:pPr>
                      <w:r w:rsidRPr="00DC53B7">
                        <w:rPr>
                          <w:sz w:val="20"/>
                          <w:szCs w:val="20"/>
                        </w:rPr>
                        <w:t>March 2022 – May 2023</w:t>
                      </w:r>
                    </w:p>
                  </w:txbxContent>
                </v:textbox>
                <w10:wrap anchorx="margin"/>
              </v:shape>
            </w:pict>
          </mc:Fallback>
        </mc:AlternateContent>
      </w:r>
      <w:r w:rsidR="00A70DCF">
        <w:rPr>
          <w:noProof/>
          <w:lang w:val="en-GB"/>
        </w:rPr>
        <mc:AlternateContent>
          <mc:Choice Requires="wps">
            <w:drawing>
              <wp:anchor distT="0" distB="0" distL="114300" distR="114300" simplePos="0" relativeHeight="251645440" behindDoc="0" locked="0" layoutInCell="1" allowOverlap="1" wp14:anchorId="2D26AE2C" wp14:editId="71509A91">
                <wp:simplePos x="0" y="0"/>
                <wp:positionH relativeFrom="column">
                  <wp:posOffset>3867785</wp:posOffset>
                </wp:positionH>
                <wp:positionV relativeFrom="paragraph">
                  <wp:posOffset>6985</wp:posOffset>
                </wp:positionV>
                <wp:extent cx="360000" cy="360000"/>
                <wp:effectExtent l="0" t="0" r="2540" b="2540"/>
                <wp:wrapNone/>
                <wp:docPr id="1285775651" name="Rettangolo con angoli arrotondati 1285775651" descr="Calendario mensile con riempimento a tinta unita"/>
                <wp:cNvGraphicFramePr/>
                <a:graphic xmlns:a="http://schemas.openxmlformats.org/drawingml/2006/main">
                  <a:graphicData uri="http://schemas.microsoft.com/office/word/2010/wordprocessingShape">
                    <wps:wsp>
                      <wps:cNvSpPr/>
                      <wps:spPr>
                        <a:xfrm>
                          <a:off x="0" y="0"/>
                          <a:ext cx="360000" cy="360000"/>
                        </a:xfrm>
                        <a:prstGeom prst="roundRect">
                          <a:avLst/>
                        </a:prstGeom>
                        <a:blipFill dpi="0" rotWithShape="1">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E4F47A" id="Rettangolo con angoli arrotondati 1285775651" o:spid="_x0000_s1026" alt="Calendario mensile con riempimento a tinta unita" style="position:absolute;margin-left:304.55pt;margin-top:.55pt;width:28.35pt;height:28.3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" stroked="f" strokeweight="1pt">
                <v:fill r:id="rId65" o:title="Calendario mensile con riempimento a tinta unita" recolor="t" rotate="t" type="frame"/>
                <v:stroke joinstyle="miter"/>
              </v:roundrect>
            </w:pict>
          </mc:Fallback>
        </mc:AlternateContent>
      </w:r>
      <w:r w:rsidR="009B2B16">
        <w:rPr>
          <w:noProof/>
        </w:rPr>
        <w:drawing>
          <wp:anchor distT="0" distB="0" distL="114300" distR="114300" simplePos="0" relativeHeight="251637248" behindDoc="0" locked="0" layoutInCell="1" allowOverlap="1" wp14:anchorId="1AC855E7" wp14:editId="7749527B">
            <wp:simplePos x="0" y="0"/>
            <wp:positionH relativeFrom="margin">
              <wp:align>left</wp:align>
            </wp:positionH>
            <wp:positionV relativeFrom="paragraph">
              <wp:posOffset>5715</wp:posOffset>
            </wp:positionV>
            <wp:extent cx="304800" cy="359410"/>
            <wp:effectExtent l="0" t="0" r="0" b="2540"/>
            <wp:wrapSquare wrapText="bothSides"/>
            <wp:docPr id="139323222" name="Immagine 139323222" descr="Immagine che contiene nero, oscurità&#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23222" name="Immagine 139323222" descr="Immagine che contiene nero, oscurità&#10;&#10;Descrizione generata automaticamente"/>
                    <pic:cNvPicPr>
                      <a:picLocks noChangeAspect="1"/>
                    </pic:cNvPicPr>
                  </pic:nvPicPr>
                  <pic:blipFill>
                    <a:blip r:embed="rId66" cstate="print">
                      <a:extLst>
                        <a:ext uri="{28A0092B-C50C-407E-A947-70E740481C1C}">
                          <a14:useLocalDpi xmlns:a14="http://schemas.microsoft.com/office/drawing/2010/main" val="0"/>
                        </a:ext>
                        <a:ext uri="{837473B0-CC2E-450A-ABE3-18F120FF3D39}">
                          <a1611:picAttrSrcUrl xmlns:a1611="http://schemas.microsoft.com/office/drawing/2016/11/main" r:id="rId67"/>
                        </a:ext>
                      </a:extLst>
                    </a:blip>
                    <a:stretch>
                      <a:fillRect/>
                    </a:stretch>
                  </pic:blipFill>
                  <pic:spPr>
                    <a:xfrm>
                      <a:off x="0" y="0"/>
                      <a:ext cx="304800" cy="359410"/>
                    </a:xfrm>
                    <a:prstGeom prst="rect">
                      <a:avLst/>
                    </a:prstGeom>
                  </pic:spPr>
                </pic:pic>
              </a:graphicData>
            </a:graphic>
            <wp14:sizeRelH relativeFrom="margin">
              <wp14:pctWidth>0</wp14:pctWidth>
            </wp14:sizeRelH>
            <wp14:sizeRelV relativeFrom="margin">
              <wp14:pctHeight>0</wp14:pctHeight>
            </wp14:sizeRelV>
          </wp:anchor>
        </w:drawing>
      </w:r>
    </w:p>
    <w:p w14:paraId="5DF4F402" w14:textId="19341746" w:rsidR="00187C43" w:rsidRDefault="00026614" w:rsidP="00DF732D">
      <w:r>
        <w:rPr>
          <w:noProof/>
          <w:lang w:val="en-GB"/>
        </w:rPr>
        <mc:AlternateContent>
          <mc:Choice Requires="wps">
            <w:drawing>
              <wp:anchor distT="0" distB="0" distL="114300" distR="114300" simplePos="0" relativeHeight="251654656" behindDoc="0" locked="0" layoutInCell="1" allowOverlap="1" wp14:anchorId="474F6A39" wp14:editId="6DA3631B">
                <wp:simplePos x="0" y="0"/>
                <wp:positionH relativeFrom="margin">
                  <wp:posOffset>1453886</wp:posOffset>
                </wp:positionH>
                <wp:positionV relativeFrom="paragraph">
                  <wp:posOffset>218009</wp:posOffset>
                </wp:positionV>
                <wp:extent cx="3518611" cy="603849"/>
                <wp:effectExtent l="0" t="0" r="0" b="6350"/>
                <wp:wrapNone/>
                <wp:docPr id="12" name="Casella di testo 12" descr="Calendario mensile con riempimento a tinta unita"/>
                <wp:cNvGraphicFramePr/>
                <a:graphic xmlns:a="http://schemas.openxmlformats.org/drawingml/2006/main">
                  <a:graphicData uri="http://schemas.microsoft.com/office/word/2010/wordprocessingShape">
                    <wps:wsp>
                      <wps:cNvSpPr txBox="1"/>
                      <wps:spPr>
                        <a:xfrm>
                          <a:off x="0" y="0"/>
                          <a:ext cx="3518611" cy="603849"/>
                        </a:xfrm>
                        <a:prstGeom prst="rect">
                          <a:avLst/>
                        </a:prstGeom>
                        <a:noFill/>
                        <a:ln w="6350">
                          <a:noFill/>
                        </a:ln>
                      </wps:spPr>
                      <wps:txbx>
                        <w:txbxContent>
                          <w:p w14:paraId="3FC70D95" w14:textId="320F7ADE" w:rsidR="008225A0" w:rsidRPr="00026614" w:rsidRDefault="008225A0" w:rsidP="00026614">
                            <w:pPr>
                              <w:spacing w:before="0" w:after="0"/>
                              <w:rPr>
                                <w:sz w:val="20"/>
                                <w:szCs w:val="20"/>
                                <w:lang w:val="it-IT"/>
                              </w:rPr>
                            </w:pPr>
                            <w:r w:rsidRPr="00026614">
                              <w:rPr>
                                <w:sz w:val="20"/>
                                <w:szCs w:val="20"/>
                                <w:lang w:val="it-IT"/>
                              </w:rPr>
                              <w:t>ICEI; Politecnico di Milano – Energy Department; FUNAE</w:t>
                            </w:r>
                          </w:p>
                          <w:p w14:paraId="5260D73B" w14:textId="7AD055B6" w:rsidR="008225A0" w:rsidRPr="00DC53B7" w:rsidRDefault="008225A0" w:rsidP="00026614">
                            <w:pPr>
                              <w:spacing w:before="0" w:after="0"/>
                              <w:rPr>
                                <w:sz w:val="20"/>
                                <w:szCs w:val="20"/>
                                <w:lang w:val="en-GB"/>
                              </w:rPr>
                            </w:pPr>
                            <w:r w:rsidRPr="00DC53B7">
                              <w:rPr>
                                <w:sz w:val="20"/>
                                <w:szCs w:val="20"/>
                                <w:lang w:val="en-GB"/>
                              </w:rPr>
                              <w:t>Collaborations and interactions: ENGreen – USAID – Power Africa; ESRI; EDM; GIZ</w:t>
                            </w:r>
                          </w:p>
                          <w:p w14:paraId="682DE4EC" w14:textId="77777777" w:rsidR="008225A0" w:rsidRPr="00DC53B7" w:rsidRDefault="008225A0" w:rsidP="00DC53B7">
                            <w:pPr>
                              <w:rPr>
                                <w:sz w:val="20"/>
                                <w:szCs w:val="20"/>
                                <w:lang w:val="en-GB"/>
                              </w:rPr>
                            </w:pPr>
                          </w:p>
                          <w:p w14:paraId="43B4208E" w14:textId="77777777" w:rsidR="008225A0" w:rsidRPr="00DC53B7" w:rsidRDefault="008225A0" w:rsidP="00DC53B7">
                            <w:pPr>
                              <w:rPr>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F6A39" id="Casella di testo 12" o:spid="_x0000_s1039" type="#_x0000_t202" alt="Calendario mensile con riempimento a tinta unita" style="position:absolute;left:0;text-align:left;margin-left:114.5pt;margin-top:17.15pt;width:277.05pt;height:47.55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" filled="f" stroked="f" strokeweight=".5pt">
                <v:textbox>
                  <w:txbxContent>
                    <w:p w14:paraId="3FC70D95" w14:textId="320F7ADE" w:rsidR="008225A0" w:rsidRPr="00026614" w:rsidRDefault="008225A0" w:rsidP="00026614">
                      <w:pPr>
                        <w:spacing w:before="0" w:after="0"/>
                        <w:rPr>
                          <w:sz w:val="20"/>
                          <w:szCs w:val="20"/>
                          <w:lang w:val="it-IT"/>
                        </w:rPr>
                      </w:pPr>
                      <w:r w:rsidRPr="00026614">
                        <w:rPr>
                          <w:sz w:val="20"/>
                          <w:szCs w:val="20"/>
                          <w:lang w:val="it-IT"/>
                        </w:rPr>
                        <w:t>ICEI; Politecnico di Milano – Energy Department; FUNAE</w:t>
                      </w:r>
                    </w:p>
                    <w:p w14:paraId="5260D73B" w14:textId="7AD055B6" w:rsidR="008225A0" w:rsidRPr="00DC53B7" w:rsidRDefault="008225A0" w:rsidP="00026614">
                      <w:pPr>
                        <w:spacing w:before="0" w:after="0"/>
                        <w:rPr>
                          <w:sz w:val="20"/>
                          <w:szCs w:val="20"/>
                          <w:lang w:val="en-GB"/>
                        </w:rPr>
                      </w:pPr>
                      <w:r w:rsidRPr="00DC53B7">
                        <w:rPr>
                          <w:sz w:val="20"/>
                          <w:szCs w:val="20"/>
                          <w:lang w:val="en-GB"/>
                        </w:rPr>
                        <w:t>Collaborations and interactions: ENGreen – USAID – Power Africa; ESRI; EDM; GIZ</w:t>
                      </w:r>
                    </w:p>
                    <w:p w14:paraId="682DE4EC" w14:textId="77777777" w:rsidR="008225A0" w:rsidRPr="00DC53B7" w:rsidRDefault="008225A0" w:rsidP="00DC53B7">
                      <w:pPr>
                        <w:rPr>
                          <w:sz w:val="20"/>
                          <w:szCs w:val="20"/>
                          <w:lang w:val="en-GB"/>
                        </w:rPr>
                      </w:pPr>
                    </w:p>
                    <w:p w14:paraId="43B4208E" w14:textId="77777777" w:rsidR="008225A0" w:rsidRPr="00DC53B7" w:rsidRDefault="008225A0" w:rsidP="00DC53B7">
                      <w:pPr>
                        <w:rPr>
                          <w:sz w:val="20"/>
                          <w:szCs w:val="20"/>
                          <w:lang w:val="en-GB"/>
                        </w:rPr>
                      </w:pPr>
                    </w:p>
                  </w:txbxContent>
                </v:textbox>
                <w10:wrap anchorx="margin"/>
              </v:shape>
            </w:pict>
          </mc:Fallback>
        </mc:AlternateContent>
      </w:r>
    </w:p>
    <w:p w14:paraId="0DE4F8C1" w14:textId="7E6D909F" w:rsidR="00187C43" w:rsidRDefault="00026614" w:rsidP="00DF732D">
      <w:r>
        <w:rPr>
          <w:noProof/>
          <w:lang w:val="en-GB"/>
        </w:rPr>
        <mc:AlternateContent>
          <mc:Choice Requires="wps">
            <w:drawing>
              <wp:anchor distT="0" distB="0" distL="114300" distR="114300" simplePos="0" relativeHeight="251651584" behindDoc="0" locked="0" layoutInCell="1" allowOverlap="1" wp14:anchorId="178E1D28" wp14:editId="07E21CCC">
                <wp:simplePos x="0" y="0"/>
                <wp:positionH relativeFrom="margin">
                  <wp:posOffset>954141</wp:posOffset>
                </wp:positionH>
                <wp:positionV relativeFrom="paragraph">
                  <wp:posOffset>37034</wp:posOffset>
                </wp:positionV>
                <wp:extent cx="411480" cy="441960"/>
                <wp:effectExtent l="0" t="0" r="7620" b="0"/>
                <wp:wrapNone/>
                <wp:docPr id="11" name="Rettangolo con angoli arrotondati 11" descr="Stretta di mano con riempimento a tinta unita"/>
                <wp:cNvGraphicFramePr/>
                <a:graphic xmlns:a="http://schemas.openxmlformats.org/drawingml/2006/main">
                  <a:graphicData uri="http://schemas.microsoft.com/office/word/2010/wordprocessingShape">
                    <wps:wsp>
                      <wps:cNvSpPr/>
                      <wps:spPr>
                        <a:xfrm>
                          <a:off x="0" y="0"/>
                          <a:ext cx="411480" cy="441960"/>
                        </a:xfrm>
                        <a:prstGeom prst="roundRect">
                          <a:avLst/>
                        </a:prstGeom>
                        <a:blipFill dpi="0" rotWithShape="1">
                          <a:blip r:embed="rId68" cstate="print">
                            <a:extLst>
                              <a:ext uri="{28A0092B-C50C-407E-A947-70E740481C1C}">
                                <a14:useLocalDpi xmlns:a14="http://schemas.microsoft.com/office/drawing/2010/main" val="0"/>
                              </a:ext>
                              <a:ext uri="{96DAC541-7B7A-43D3-8B79-37D633B846F1}">
                                <asvg:svgBlip xmlns:asvg="http://schemas.microsoft.com/office/drawing/2016/SVG/main" r:embed="rId69"/>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CC12927" id="Rettangolo con angoli arrotondati 11" o:spid="_x0000_s1026" alt="Stretta di mano con riempimento a tinta unita" style="position:absolute;margin-left:75.15pt;margin-top:2.9pt;width:32.4pt;height:34.8pt;z-index:251651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" stroked="f" strokeweight="1pt">
                <v:fill r:id="rId70" o:title="Stretta di mano con riempimento a tinta unita" recolor="t" rotate="t" type="frame"/>
                <v:stroke joinstyle="miter"/>
                <w10:wrap anchorx="margin"/>
              </v:roundrect>
            </w:pict>
          </mc:Fallback>
        </mc:AlternateContent>
      </w:r>
    </w:p>
    <w:p w14:paraId="2302CA4C" w14:textId="6E608F70" w:rsidR="00187C43" w:rsidRDefault="00187C43" w:rsidP="00DF732D"/>
    <w:p w14:paraId="4A4A9E9E" w14:textId="0A51C354" w:rsidR="00187C43" w:rsidRDefault="00026614" w:rsidP="00DF732D">
      <w:r>
        <w:rPr>
          <w:noProof/>
          <w:lang w:val="en-GB"/>
        </w:rPr>
        <mc:AlternateContent>
          <mc:Choice Requires="wps">
            <w:drawing>
              <wp:anchor distT="0" distB="0" distL="114300" distR="114300" simplePos="0" relativeHeight="251663872" behindDoc="0" locked="0" layoutInCell="1" allowOverlap="1" wp14:anchorId="38E75DA8" wp14:editId="1CC1C5D6">
                <wp:simplePos x="0" y="0"/>
                <wp:positionH relativeFrom="margin">
                  <wp:posOffset>3548020</wp:posOffset>
                </wp:positionH>
                <wp:positionV relativeFrom="paragraph">
                  <wp:posOffset>171031</wp:posOffset>
                </wp:positionV>
                <wp:extent cx="359410" cy="359410"/>
                <wp:effectExtent l="0" t="0" r="2540" b="0"/>
                <wp:wrapNone/>
                <wp:docPr id="15" name="Rettangolo con angoli arrotondati 15" descr="Mano aperta con pianta con riempimento a tinta unita"/>
                <wp:cNvGraphicFramePr/>
                <a:graphic xmlns:a="http://schemas.openxmlformats.org/drawingml/2006/main">
                  <a:graphicData uri="http://schemas.microsoft.com/office/word/2010/wordprocessingShape">
                    <wps:wsp>
                      <wps:cNvSpPr/>
                      <wps:spPr>
                        <a:xfrm>
                          <a:off x="0" y="0"/>
                          <a:ext cx="359410" cy="359410"/>
                        </a:xfrm>
                        <a:prstGeom prst="roundRect">
                          <a:avLst/>
                        </a:prstGeom>
                        <a:blipFill dpi="0" rotWithShape="1">
                          <a:blip r:embed="rId71" cstate="print">
                            <a:extLst>
                              <a:ext uri="{28A0092B-C50C-407E-A947-70E740481C1C}">
                                <a14:useLocalDpi xmlns:a14="http://schemas.microsoft.com/office/drawing/2010/main" val="0"/>
                              </a:ext>
                              <a:ext uri="{96DAC541-7B7A-43D3-8B79-37D633B846F1}">
                                <asvg:svgBlip xmlns:asvg="http://schemas.microsoft.com/office/drawing/2016/SVG/main" r:embed="rId72"/>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3162E1" id="Rettangolo con angoli arrotondati 15" o:spid="_x0000_s1026" alt="Mano aperta con pianta con riempimento a tinta unita" style="position:absolute;margin-left:279.35pt;margin-top:13.45pt;width:28.3pt;height:28.3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" stroked="f" strokeweight="1pt">
                <v:fill r:id="rId73" o:title="Mano aperta con pianta con riempimento a tinta unita" recolor="t" rotate="t" type="frame"/>
                <v:stroke joinstyle="miter"/>
                <w10:wrap anchorx="margin"/>
              </v:roundrect>
            </w:pict>
          </mc:Fallback>
        </mc:AlternateContent>
      </w:r>
      <w:r>
        <w:rPr>
          <w:noProof/>
          <w:lang w:val="en-GB"/>
        </w:rPr>
        <mc:AlternateContent>
          <mc:Choice Requires="wps">
            <w:drawing>
              <wp:anchor distT="0" distB="0" distL="114300" distR="114300" simplePos="0" relativeHeight="251666944" behindDoc="0" locked="0" layoutInCell="1" allowOverlap="1" wp14:anchorId="79E095F6" wp14:editId="2B585FCE">
                <wp:simplePos x="0" y="0"/>
                <wp:positionH relativeFrom="margin">
                  <wp:align>right</wp:align>
                </wp:positionH>
                <wp:positionV relativeFrom="paragraph">
                  <wp:posOffset>111125</wp:posOffset>
                </wp:positionV>
                <wp:extent cx="1858010" cy="445135"/>
                <wp:effectExtent l="0" t="0" r="0" b="0"/>
                <wp:wrapNone/>
                <wp:docPr id="16" name="Casella di testo 16" descr="Calendario mensile con riempimento a tinta unita"/>
                <wp:cNvGraphicFramePr/>
                <a:graphic xmlns:a="http://schemas.openxmlformats.org/drawingml/2006/main">
                  <a:graphicData uri="http://schemas.microsoft.com/office/word/2010/wordprocessingShape">
                    <wps:wsp>
                      <wps:cNvSpPr txBox="1"/>
                      <wps:spPr>
                        <a:xfrm>
                          <a:off x="0" y="0"/>
                          <a:ext cx="1858010" cy="445135"/>
                        </a:xfrm>
                        <a:prstGeom prst="rect">
                          <a:avLst/>
                        </a:prstGeom>
                        <a:noFill/>
                        <a:ln w="6350">
                          <a:noFill/>
                        </a:ln>
                      </wps:spPr>
                      <wps:txbx>
                        <w:txbxContent>
                          <w:p w14:paraId="13DE3DD0" w14:textId="77777777" w:rsidR="008225A0" w:rsidRDefault="008225A0" w:rsidP="00026614">
                            <w:pPr>
                              <w:spacing w:before="0" w:after="0"/>
                              <w:rPr>
                                <w:sz w:val="20"/>
                                <w:szCs w:val="20"/>
                                <w:lang w:val="en-GB"/>
                              </w:rPr>
                            </w:pPr>
                            <w:r w:rsidRPr="00DC53B7">
                              <w:rPr>
                                <w:sz w:val="20"/>
                                <w:szCs w:val="20"/>
                                <w:lang w:val="en-GB"/>
                              </w:rPr>
                              <w:t>Zambezia Community;</w:t>
                            </w:r>
                            <w:r w:rsidRPr="00026614">
                              <w:rPr>
                                <w:sz w:val="20"/>
                                <w:szCs w:val="20"/>
                                <w:lang w:val="en-GB"/>
                              </w:rPr>
                              <w:t xml:space="preserve"> </w:t>
                            </w:r>
                            <w:r>
                              <w:rPr>
                                <w:sz w:val="20"/>
                                <w:szCs w:val="20"/>
                                <w:lang w:val="en-GB"/>
                              </w:rPr>
                              <w:t>P</w:t>
                            </w:r>
                            <w:r w:rsidRPr="00DC53B7">
                              <w:rPr>
                                <w:sz w:val="20"/>
                                <w:szCs w:val="20"/>
                                <w:lang w:val="en-GB"/>
                              </w:rPr>
                              <w:t xml:space="preserve">olicy </w:t>
                            </w:r>
                          </w:p>
                          <w:p w14:paraId="096DFBAE" w14:textId="7480FFB2" w:rsidR="008225A0" w:rsidRPr="00DC53B7" w:rsidRDefault="008225A0" w:rsidP="00026614">
                            <w:pPr>
                              <w:spacing w:before="0" w:after="0"/>
                              <w:rPr>
                                <w:sz w:val="20"/>
                                <w:szCs w:val="20"/>
                                <w:lang w:val="en-GB"/>
                              </w:rPr>
                            </w:pPr>
                            <w:r w:rsidRPr="00DC53B7">
                              <w:rPr>
                                <w:sz w:val="20"/>
                                <w:szCs w:val="20"/>
                                <w:lang w:val="en-GB"/>
                              </w:rPr>
                              <w:t>makers</w:t>
                            </w:r>
                            <w:r>
                              <w:rPr>
                                <w:sz w:val="20"/>
                                <w:szCs w:val="20"/>
                                <w:lang w:val="en-GB"/>
                              </w:rPr>
                              <w:t>;</w:t>
                            </w:r>
                            <w:r w:rsidRPr="00DC53B7">
                              <w:rPr>
                                <w:sz w:val="20"/>
                                <w:szCs w:val="20"/>
                                <w:lang w:val="en-GB"/>
                              </w:rPr>
                              <w:t xml:space="preserve"> Stakehol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E095F6" id="Casella di testo 16" o:spid="_x0000_s1040" type="#_x0000_t202" alt="Calendario mensile con riempimento a tinta unita" style="position:absolute;left:0;text-align:left;margin-left:95.1pt;margin-top:8.75pt;width:146.3pt;height:35.05pt;z-index:2516669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" filled="f" stroked="f" strokeweight=".5pt">
                <v:textbox>
                  <w:txbxContent>
                    <w:p w14:paraId="13DE3DD0" w14:textId="77777777" w:rsidR="008225A0" w:rsidRDefault="008225A0" w:rsidP="00026614">
                      <w:pPr>
                        <w:spacing w:before="0" w:after="0"/>
                        <w:rPr>
                          <w:sz w:val="20"/>
                          <w:szCs w:val="20"/>
                          <w:lang w:val="en-GB"/>
                        </w:rPr>
                      </w:pPr>
                      <w:r w:rsidRPr="00DC53B7">
                        <w:rPr>
                          <w:sz w:val="20"/>
                          <w:szCs w:val="20"/>
                          <w:lang w:val="en-GB"/>
                        </w:rPr>
                        <w:t>Zambezia Community;</w:t>
                      </w:r>
                      <w:r w:rsidRPr="00026614">
                        <w:rPr>
                          <w:sz w:val="20"/>
                          <w:szCs w:val="20"/>
                          <w:lang w:val="en-GB"/>
                        </w:rPr>
                        <w:t xml:space="preserve"> </w:t>
                      </w:r>
                      <w:r>
                        <w:rPr>
                          <w:sz w:val="20"/>
                          <w:szCs w:val="20"/>
                          <w:lang w:val="en-GB"/>
                        </w:rPr>
                        <w:t>P</w:t>
                      </w:r>
                      <w:r w:rsidRPr="00DC53B7">
                        <w:rPr>
                          <w:sz w:val="20"/>
                          <w:szCs w:val="20"/>
                          <w:lang w:val="en-GB"/>
                        </w:rPr>
                        <w:t xml:space="preserve">olicy </w:t>
                      </w:r>
                    </w:p>
                    <w:p w14:paraId="096DFBAE" w14:textId="7480FFB2" w:rsidR="008225A0" w:rsidRPr="00DC53B7" w:rsidRDefault="008225A0" w:rsidP="00026614">
                      <w:pPr>
                        <w:spacing w:before="0" w:after="0"/>
                        <w:rPr>
                          <w:sz w:val="20"/>
                          <w:szCs w:val="20"/>
                          <w:lang w:val="en-GB"/>
                        </w:rPr>
                      </w:pPr>
                      <w:r w:rsidRPr="00DC53B7">
                        <w:rPr>
                          <w:sz w:val="20"/>
                          <w:szCs w:val="20"/>
                          <w:lang w:val="en-GB"/>
                        </w:rPr>
                        <w:t>makers</w:t>
                      </w:r>
                      <w:r>
                        <w:rPr>
                          <w:sz w:val="20"/>
                          <w:szCs w:val="20"/>
                          <w:lang w:val="en-GB"/>
                        </w:rPr>
                        <w:t>;</w:t>
                      </w:r>
                      <w:r w:rsidRPr="00DC53B7">
                        <w:rPr>
                          <w:sz w:val="20"/>
                          <w:szCs w:val="20"/>
                          <w:lang w:val="en-GB"/>
                        </w:rPr>
                        <w:t xml:space="preserve"> Stakeholders</w:t>
                      </w:r>
                    </w:p>
                  </w:txbxContent>
                </v:textbox>
                <w10:wrap anchorx="margin"/>
              </v:shape>
            </w:pict>
          </mc:Fallback>
        </mc:AlternateContent>
      </w:r>
      <w:r>
        <w:rPr>
          <w:noProof/>
          <w:lang w:val="en-GB"/>
        </w:rPr>
        <mc:AlternateContent>
          <mc:Choice Requires="wps">
            <w:drawing>
              <wp:anchor distT="0" distB="0" distL="114300" distR="114300" simplePos="0" relativeHeight="251660800" behindDoc="0" locked="0" layoutInCell="1" allowOverlap="1" wp14:anchorId="69D82468" wp14:editId="64C8AC74">
                <wp:simplePos x="0" y="0"/>
                <wp:positionH relativeFrom="margin">
                  <wp:posOffset>401955</wp:posOffset>
                </wp:positionH>
                <wp:positionV relativeFrom="paragraph">
                  <wp:posOffset>42545</wp:posOffset>
                </wp:positionV>
                <wp:extent cx="1905000" cy="603250"/>
                <wp:effectExtent l="0" t="0" r="0" b="6350"/>
                <wp:wrapNone/>
                <wp:docPr id="14" name="Casella di testo 14" descr="Calendario mensile con riempimento a tinta unita"/>
                <wp:cNvGraphicFramePr/>
                <a:graphic xmlns:a="http://schemas.openxmlformats.org/drawingml/2006/main">
                  <a:graphicData uri="http://schemas.microsoft.com/office/word/2010/wordprocessingShape">
                    <wps:wsp>
                      <wps:cNvSpPr txBox="1"/>
                      <wps:spPr>
                        <a:xfrm>
                          <a:off x="0" y="0"/>
                          <a:ext cx="1905000" cy="603250"/>
                        </a:xfrm>
                        <a:prstGeom prst="rect">
                          <a:avLst/>
                        </a:prstGeom>
                        <a:noFill/>
                        <a:ln w="6350">
                          <a:noFill/>
                        </a:ln>
                      </wps:spPr>
                      <wps:txbx>
                        <w:txbxContent>
                          <w:p w14:paraId="7051B3DC" w14:textId="77777777" w:rsidR="008225A0" w:rsidRPr="00DC53B7" w:rsidRDefault="008225A0" w:rsidP="00026614">
                            <w:pPr>
                              <w:spacing w:before="0" w:after="0"/>
                              <w:rPr>
                                <w:sz w:val="20"/>
                                <w:szCs w:val="20"/>
                              </w:rPr>
                            </w:pPr>
                            <w:r w:rsidRPr="00DC53B7">
                              <w:rPr>
                                <w:sz w:val="20"/>
                                <w:szCs w:val="20"/>
                              </w:rPr>
                              <w:t>Cariplo Foundation and Compagnia di San Paolo Found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D82468" id="Casella di testo 14" o:spid="_x0000_s1041" type="#_x0000_t202" alt="Calendario mensile con riempimento a tinta unita" style="position:absolute;left:0;text-align:left;margin-left:31.65pt;margin-top:3.35pt;width:150pt;height:47.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" filled="f" stroked="f" strokeweight=".5pt">
                <v:textbox>
                  <w:txbxContent>
                    <w:p w14:paraId="7051B3DC" w14:textId="77777777" w:rsidR="008225A0" w:rsidRPr="00DC53B7" w:rsidRDefault="008225A0" w:rsidP="00026614">
                      <w:pPr>
                        <w:spacing w:before="0" w:after="0"/>
                        <w:rPr>
                          <w:sz w:val="20"/>
                          <w:szCs w:val="20"/>
                        </w:rPr>
                      </w:pPr>
                      <w:r w:rsidRPr="00DC53B7">
                        <w:rPr>
                          <w:sz w:val="20"/>
                          <w:szCs w:val="20"/>
                        </w:rPr>
                        <w:t>Cariplo Foundation and Compagnia di San Paolo Foundation</w:t>
                      </w:r>
                    </w:p>
                  </w:txbxContent>
                </v:textbox>
                <w10:wrap anchorx="margin"/>
              </v:shape>
            </w:pict>
          </mc:Fallback>
        </mc:AlternateContent>
      </w:r>
      <w:r>
        <w:rPr>
          <w:noProof/>
          <w:lang w:val="en-GB"/>
        </w:rPr>
        <mc:AlternateContent>
          <mc:Choice Requires="wps">
            <w:drawing>
              <wp:anchor distT="0" distB="0" distL="114300" distR="114300" simplePos="0" relativeHeight="251657728" behindDoc="0" locked="0" layoutInCell="1" allowOverlap="1" wp14:anchorId="520829CA" wp14:editId="286DD412">
                <wp:simplePos x="0" y="0"/>
                <wp:positionH relativeFrom="margin">
                  <wp:posOffset>0</wp:posOffset>
                </wp:positionH>
                <wp:positionV relativeFrom="paragraph">
                  <wp:posOffset>128067</wp:posOffset>
                </wp:positionV>
                <wp:extent cx="359410" cy="359410"/>
                <wp:effectExtent l="0" t="0" r="0" b="2540"/>
                <wp:wrapNone/>
                <wp:docPr id="13" name="Rettangolo con angoli arrotondati 13" descr="Euro con riempimento a tinta unita"/>
                <wp:cNvGraphicFramePr/>
                <a:graphic xmlns:a="http://schemas.openxmlformats.org/drawingml/2006/main">
                  <a:graphicData uri="http://schemas.microsoft.com/office/word/2010/wordprocessingShape">
                    <wps:wsp>
                      <wps:cNvSpPr/>
                      <wps:spPr>
                        <a:xfrm>
                          <a:off x="0" y="0"/>
                          <a:ext cx="359410" cy="359410"/>
                        </a:xfrm>
                        <a:prstGeom prst="roundRect">
                          <a:avLst/>
                        </a:prstGeom>
                        <a:blipFill dpi="0" rotWithShape="1">
                          <a:blip r:embed="rId74" cstate="print">
                            <a:extLst>
                              <a:ext uri="{28A0092B-C50C-407E-A947-70E740481C1C}">
                                <a14:useLocalDpi xmlns:a14="http://schemas.microsoft.com/office/drawing/2010/main" val="0"/>
                              </a:ext>
                              <a:ext uri="{96DAC541-7B7A-43D3-8B79-37D633B846F1}">
                                <asvg:svgBlip xmlns:asvg="http://schemas.microsoft.com/office/drawing/2016/SVG/main" r:embed="rId75"/>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9D3E4F" id="Rettangolo con angoli arrotondati 13" o:spid="_x0000_s1026" alt="Euro con riempimento a tinta unita" style="position:absolute;margin-left:0;margin-top:10.1pt;width:28.3pt;height:28.3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" stroked="f" strokeweight="1pt">
                <v:fill r:id="rId76" o:title="Euro con riempimento a tinta unita" recolor="t" rotate="t" type="frame"/>
                <v:stroke joinstyle="miter"/>
                <w10:wrap anchorx="margin"/>
              </v:roundrect>
            </w:pict>
          </mc:Fallback>
        </mc:AlternateContent>
      </w:r>
    </w:p>
    <w:p w14:paraId="2FC41249" w14:textId="4F099939" w:rsidR="00DC53B7" w:rsidRDefault="00DC53B7" w:rsidP="00DF732D"/>
    <w:p w14:paraId="43D5DB47" w14:textId="174BF435" w:rsidR="00DC53B7" w:rsidRDefault="00DC53B7" w:rsidP="00DF732D"/>
    <w:p w14:paraId="06CDF32D" w14:textId="52853B1E" w:rsidR="00086D95" w:rsidRPr="00CF2A1B" w:rsidRDefault="00850B2B" w:rsidP="00ED414B">
      <w:pPr>
        <w:shd w:val="clear" w:color="auto" w:fill="FFFFFF"/>
        <w:spacing w:after="100" w:afterAutospacing="1"/>
        <w:rPr>
          <w:lang w:val="en-GB"/>
        </w:rPr>
      </w:pPr>
      <w:r w:rsidRPr="00C737AC">
        <w:rPr>
          <w:lang w:val="en-GB"/>
        </w:rPr>
        <w:t>Zambezia</w:t>
      </w:r>
      <w:r w:rsidR="002A774C">
        <w:rPr>
          <w:lang w:val="en-GB"/>
        </w:rPr>
        <w:t xml:space="preserve"> is</w:t>
      </w:r>
      <w:r w:rsidRPr="00C737AC">
        <w:rPr>
          <w:lang w:val="en-GB"/>
        </w:rPr>
        <w:t xml:space="preserve"> located in the central coastal region with a population of 5.11 </w:t>
      </w:r>
      <w:r w:rsidR="00026614" w:rsidRPr="00C737AC">
        <w:rPr>
          <w:lang w:val="en-GB"/>
        </w:rPr>
        <w:t>million</w:t>
      </w:r>
      <w:r w:rsidR="00026614">
        <w:rPr>
          <w:lang w:val="en-GB"/>
        </w:rPr>
        <w:t xml:space="preserve">, </w:t>
      </w:r>
      <w:r w:rsidR="00EE2D5F">
        <w:rPr>
          <w:lang w:val="en-GB"/>
        </w:rPr>
        <w:t xml:space="preserve">it is </w:t>
      </w:r>
      <w:r w:rsidR="00026614" w:rsidRPr="00C737AC">
        <w:rPr>
          <w:lang w:val="en-GB"/>
        </w:rPr>
        <w:t>the</w:t>
      </w:r>
      <w:r w:rsidRPr="00C737AC">
        <w:rPr>
          <w:lang w:val="en-GB"/>
        </w:rPr>
        <w:t xml:space="preserve"> second most populated province </w:t>
      </w:r>
      <w:r>
        <w:rPr>
          <w:lang w:val="en-GB"/>
        </w:rPr>
        <w:t xml:space="preserve">and the least </w:t>
      </w:r>
      <w:r w:rsidR="00026614">
        <w:rPr>
          <w:lang w:val="en-GB"/>
        </w:rPr>
        <w:t>electrified.</w:t>
      </w:r>
      <w:r w:rsidR="006D2086">
        <w:rPr>
          <w:lang w:val="en-GB"/>
        </w:rPr>
        <w:t xml:space="preserve"> </w:t>
      </w:r>
      <w:r w:rsidRPr="00CC30DD">
        <w:rPr>
          <w:lang w:val="en-GB"/>
        </w:rPr>
        <w:t>The lack of affordable energy access in Zambezia has significant social and economic impacts. Without access to electricity, households are forced to rely on expensive and often unreliable sources of energy such as kerosene lamps or candles. This can result in increased health risks due to indoor air pollution, limited educational opportunities, and reduced economic opportunities and small businesses that cannot operate beyond daylight hours</w:t>
      </w:r>
      <w:r w:rsidR="00A10717">
        <w:rPr>
          <w:lang w:val="en-GB"/>
        </w:rPr>
        <w:t xml:space="preserve">. </w:t>
      </w:r>
    </w:p>
    <w:p w14:paraId="0A859012" w14:textId="0692113D" w:rsidR="00F566D7" w:rsidRDefault="004D60A4" w:rsidP="00C80562">
      <w:pPr>
        <w:pStyle w:val="Titolo1"/>
        <w:spacing w:after="0"/>
      </w:pPr>
      <w:bookmarkStart w:id="5" w:name="_Toc135730996"/>
      <w:r>
        <w:lastRenderedPageBreak/>
        <w:t>Methodology</w:t>
      </w:r>
      <w:bookmarkEnd w:id="5"/>
    </w:p>
    <w:p w14:paraId="325CC902" w14:textId="4CE4EE96" w:rsidR="006E0636" w:rsidRDefault="009A59B9" w:rsidP="00275956">
      <w:pPr>
        <w:spacing w:after="160" w:line="259" w:lineRule="auto"/>
        <w:rPr>
          <w:rFonts w:eastAsiaTheme="majorEastAsia" w:cstheme="majorBidi"/>
          <w:szCs w:val="16"/>
          <w:lang w:bidi="fa-IR"/>
        </w:rPr>
      </w:pPr>
      <w:r>
        <w:rPr>
          <w:rFonts w:eastAsiaTheme="majorEastAsia" w:cstheme="majorBidi"/>
          <w:szCs w:val="16"/>
          <w:lang w:bidi="fa-IR"/>
        </w:rPr>
        <w:t>Th</w:t>
      </w:r>
      <w:r w:rsidR="00C15F96">
        <w:rPr>
          <w:rFonts w:eastAsiaTheme="majorEastAsia" w:cstheme="majorBidi"/>
          <w:szCs w:val="16"/>
          <w:lang w:bidi="fa-IR"/>
        </w:rPr>
        <w:t>is short report aim</w:t>
      </w:r>
      <w:r>
        <w:rPr>
          <w:rFonts w:eastAsiaTheme="majorEastAsia" w:cstheme="majorBidi"/>
          <w:szCs w:val="16"/>
          <w:lang w:bidi="fa-IR"/>
        </w:rPr>
        <w:t xml:space="preserve">s to </w:t>
      </w:r>
      <w:r w:rsidR="008C51B0">
        <w:rPr>
          <w:rFonts w:eastAsiaTheme="majorEastAsia" w:cstheme="majorBidi"/>
          <w:szCs w:val="16"/>
          <w:lang w:bidi="fa-IR"/>
        </w:rPr>
        <w:t>introduce</w:t>
      </w:r>
      <w:r>
        <w:rPr>
          <w:rFonts w:eastAsiaTheme="majorEastAsia" w:cstheme="majorBidi"/>
          <w:szCs w:val="16"/>
          <w:lang w:bidi="fa-IR"/>
        </w:rPr>
        <w:t xml:space="preserve"> the steps of the procedure </w:t>
      </w:r>
      <w:r w:rsidR="00BF7225">
        <w:rPr>
          <w:rFonts w:eastAsiaTheme="majorEastAsia" w:cstheme="majorBidi"/>
          <w:szCs w:val="16"/>
          <w:lang w:bidi="fa-IR"/>
        </w:rPr>
        <w:t xml:space="preserve">adopted for the definition of the </w:t>
      </w:r>
      <w:r w:rsidR="00A362F7">
        <w:rPr>
          <w:rFonts w:eastAsiaTheme="majorEastAsia" w:cstheme="majorBidi"/>
          <w:szCs w:val="16"/>
          <w:lang w:bidi="fa-IR"/>
        </w:rPr>
        <w:t>best electrification strategy</w:t>
      </w:r>
      <w:r>
        <w:rPr>
          <w:rFonts w:eastAsiaTheme="majorEastAsia" w:cstheme="majorBidi"/>
          <w:szCs w:val="16"/>
          <w:lang w:bidi="fa-IR"/>
        </w:rPr>
        <w:t>. In particular, t</w:t>
      </w:r>
      <w:r w:rsidR="003B222B" w:rsidRPr="003F222F">
        <w:rPr>
          <w:rFonts w:eastAsiaTheme="majorEastAsia" w:cstheme="majorBidi"/>
          <w:szCs w:val="16"/>
          <w:lang w:bidi="fa-IR"/>
        </w:rPr>
        <w:t xml:space="preserve">he </w:t>
      </w:r>
      <w:r w:rsidR="004A27CE">
        <w:rPr>
          <w:rFonts w:eastAsiaTheme="majorEastAsia" w:cstheme="majorBidi"/>
          <w:szCs w:val="16"/>
          <w:lang w:bidi="fa-IR"/>
        </w:rPr>
        <w:t xml:space="preserve">proposed </w:t>
      </w:r>
      <w:r w:rsidR="003B222B" w:rsidRPr="003F222F">
        <w:rPr>
          <w:rFonts w:eastAsiaTheme="majorEastAsia" w:cstheme="majorBidi"/>
          <w:szCs w:val="16"/>
          <w:lang w:bidi="fa-IR"/>
        </w:rPr>
        <w:t>procedure consists of three main steps</w:t>
      </w:r>
      <w:r w:rsidR="004E4500">
        <w:rPr>
          <w:rFonts w:eastAsiaTheme="majorEastAsia" w:cstheme="majorBidi"/>
          <w:szCs w:val="16"/>
          <w:lang w:bidi="fa-IR"/>
        </w:rPr>
        <w:t xml:space="preserve"> (as depi</w:t>
      </w:r>
      <w:r w:rsidR="00034EDF">
        <w:rPr>
          <w:rFonts w:eastAsiaTheme="majorEastAsia" w:cstheme="majorBidi"/>
          <w:szCs w:val="16"/>
          <w:lang w:bidi="fa-IR"/>
        </w:rPr>
        <w:t>c</w:t>
      </w:r>
      <w:r w:rsidR="004E4500">
        <w:rPr>
          <w:rFonts w:eastAsiaTheme="majorEastAsia" w:cstheme="majorBidi"/>
          <w:szCs w:val="16"/>
          <w:lang w:bidi="fa-IR"/>
        </w:rPr>
        <w:t>ted in figure 1)</w:t>
      </w:r>
      <w:r w:rsidR="00C15F96">
        <w:rPr>
          <w:rFonts w:eastAsiaTheme="majorEastAsia" w:cstheme="majorBidi"/>
          <w:szCs w:val="16"/>
          <w:lang w:bidi="fa-IR"/>
        </w:rPr>
        <w:t>.</w:t>
      </w:r>
      <w:r w:rsidR="00275956">
        <w:rPr>
          <w:rFonts w:eastAsiaTheme="majorEastAsia" w:cstheme="majorBidi"/>
          <w:szCs w:val="16"/>
          <w:lang w:bidi="fa-IR"/>
        </w:rPr>
        <w:t xml:space="preserve"> </w:t>
      </w:r>
      <w:r w:rsidR="009D6F9B">
        <w:rPr>
          <w:rFonts w:eastAsiaTheme="majorEastAsia" w:cstheme="majorBidi"/>
          <w:szCs w:val="16"/>
          <w:lang w:bidi="fa-IR"/>
        </w:rPr>
        <w:t>In the following chapter</w:t>
      </w:r>
      <w:r w:rsidR="000E33B4">
        <w:rPr>
          <w:rFonts w:eastAsiaTheme="majorEastAsia" w:cstheme="majorBidi"/>
          <w:szCs w:val="16"/>
          <w:lang w:bidi="fa-IR"/>
        </w:rPr>
        <w:t xml:space="preserve">, each one of those steps </w:t>
      </w:r>
      <w:r w:rsidR="002E263F">
        <w:rPr>
          <w:rFonts w:eastAsiaTheme="majorEastAsia" w:cstheme="majorBidi"/>
          <w:szCs w:val="16"/>
          <w:lang w:bidi="fa-IR"/>
        </w:rPr>
        <w:t>is shortly introduced.</w:t>
      </w:r>
    </w:p>
    <w:p w14:paraId="0B630024" w14:textId="3DCC5371" w:rsidR="00F67DF7" w:rsidRDefault="009A59B9" w:rsidP="003B222B">
      <w:pPr>
        <w:spacing w:before="0" w:after="160" w:line="259" w:lineRule="auto"/>
        <w:rPr>
          <w:rFonts w:eastAsiaTheme="majorEastAsia" w:cstheme="majorBidi"/>
          <w:szCs w:val="16"/>
          <w:lang w:bidi="fa-IR"/>
        </w:rPr>
      </w:pPr>
      <w:r w:rsidRPr="00F67DF7">
        <w:rPr>
          <w:rFonts w:eastAsiaTheme="majorEastAsia" w:cstheme="majorBidi"/>
          <w:noProof/>
          <w:szCs w:val="16"/>
          <w:lang w:bidi="fa-IR"/>
        </w:rPr>
        <mc:AlternateContent>
          <mc:Choice Requires="wps">
            <w:drawing>
              <wp:anchor distT="0" distB="0" distL="114300" distR="114300" simplePos="0" relativeHeight="251676160" behindDoc="0" locked="0" layoutInCell="1" allowOverlap="1" wp14:anchorId="7669CE52" wp14:editId="62A9ED6A">
                <wp:simplePos x="0" y="0"/>
                <wp:positionH relativeFrom="margin">
                  <wp:align>right</wp:align>
                </wp:positionH>
                <wp:positionV relativeFrom="paragraph">
                  <wp:posOffset>15875</wp:posOffset>
                </wp:positionV>
                <wp:extent cx="5756275" cy="1192944"/>
                <wp:effectExtent l="0" t="0" r="0" b="7620"/>
                <wp:wrapNone/>
                <wp:docPr id="939637402" name="Figura a mano libera: forma 939637402" descr="sequenza temporale "/>
                <wp:cNvGraphicFramePr/>
                <a:graphic xmlns:a="http://schemas.openxmlformats.org/drawingml/2006/main">
                  <a:graphicData uri="http://schemas.microsoft.com/office/word/2010/wordprocessingShape">
                    <wps:wsp>
                      <wps:cNvSpPr/>
                      <wps:spPr>
                        <a:xfrm flipH="1" flipV="1">
                          <a:off x="0" y="0"/>
                          <a:ext cx="5756275" cy="1192944"/>
                        </a:xfrm>
                        <a:custGeom>
                          <a:avLst/>
                          <a:gdLst>
                            <a:gd name="connsiteX0" fmla="*/ 1192508 w 9252295"/>
                            <a:gd name="connsiteY0" fmla="*/ 2410190 h 2410190"/>
                            <a:gd name="connsiteX1" fmla="*/ 0 w 9252295"/>
                            <a:gd name="connsiteY1" fmla="*/ 1217682 h 2410190"/>
                            <a:gd name="connsiteX2" fmla="*/ 1107 w 9252295"/>
                            <a:gd name="connsiteY2" fmla="*/ 1206703 h 2410190"/>
                            <a:gd name="connsiteX3" fmla="*/ 96158 w 9252295"/>
                            <a:gd name="connsiteY3" fmla="*/ 1206703 h 2410190"/>
                            <a:gd name="connsiteX4" fmla="*/ 95051 w 9252295"/>
                            <a:gd name="connsiteY4" fmla="*/ 1217682 h 2410190"/>
                            <a:gd name="connsiteX5" fmla="*/ 1192508 w 9252295"/>
                            <a:gd name="connsiteY5" fmla="*/ 2315139 h 2410190"/>
                            <a:gd name="connsiteX6" fmla="*/ 2289965 w 9252295"/>
                            <a:gd name="connsiteY6" fmla="*/ 1217682 h 2410190"/>
                            <a:gd name="connsiteX7" fmla="*/ 2289554 w 9252295"/>
                            <a:gd name="connsiteY7" fmla="*/ 1209531 h 2410190"/>
                            <a:gd name="connsiteX8" fmla="*/ 2290085 w 9252295"/>
                            <a:gd name="connsiteY8" fmla="*/ 1209531 h 2410190"/>
                            <a:gd name="connsiteX9" fmla="*/ 2295831 w 9252295"/>
                            <a:gd name="connsiteY9" fmla="*/ 1095755 h 2410190"/>
                            <a:gd name="connsiteX10" fmla="*/ 3482182 w 9252295"/>
                            <a:gd name="connsiteY10" fmla="*/ 25174 h 2410190"/>
                            <a:gd name="connsiteX11" fmla="*/ 4668533 w 9252295"/>
                            <a:gd name="connsiteY11" fmla="*/ 1095755 h 2410190"/>
                            <a:gd name="connsiteX12" fmla="*/ 4674278 w 9252295"/>
                            <a:gd name="connsiteY12" fmla="*/ 1209531 h 2410190"/>
                            <a:gd name="connsiteX13" fmla="*/ 4673516 w 9252295"/>
                            <a:gd name="connsiteY13" fmla="*/ 1209531 h 2410190"/>
                            <a:gd name="connsiteX14" fmla="*/ 4678322 w 9252295"/>
                            <a:gd name="connsiteY14" fmla="*/ 1304717 h 2410190"/>
                            <a:gd name="connsiteX15" fmla="*/ 5770114 w 9252295"/>
                            <a:gd name="connsiteY15" fmla="*/ 2289966 h 2410190"/>
                            <a:gd name="connsiteX16" fmla="*/ 6861904 w 9252295"/>
                            <a:gd name="connsiteY16" fmla="*/ 1304717 h 2410190"/>
                            <a:gd name="connsiteX17" fmla="*/ 6867159 w 9252295"/>
                            <a:gd name="connsiteY17" fmla="*/ 1200660 h 2410190"/>
                            <a:gd name="connsiteX18" fmla="*/ 6867690 w 9252295"/>
                            <a:gd name="connsiteY18" fmla="*/ 1200660 h 2410190"/>
                            <a:gd name="connsiteX19" fmla="*/ 6867279 w 9252295"/>
                            <a:gd name="connsiteY19" fmla="*/ 1192508 h 2410190"/>
                            <a:gd name="connsiteX20" fmla="*/ 8059787 w 9252295"/>
                            <a:gd name="connsiteY20" fmla="*/ 0 h 2410190"/>
                            <a:gd name="connsiteX21" fmla="*/ 9252295 w 9252295"/>
                            <a:gd name="connsiteY21" fmla="*/ 1192508 h 2410190"/>
                            <a:gd name="connsiteX22" fmla="*/ 9251964 w 9252295"/>
                            <a:gd name="connsiteY22" fmla="*/ 1195794 h 2410190"/>
                            <a:gd name="connsiteX23" fmla="*/ 9156913 w 9252295"/>
                            <a:gd name="connsiteY23" fmla="*/ 1195794 h 2410190"/>
                            <a:gd name="connsiteX24" fmla="*/ 9157244 w 9252295"/>
                            <a:gd name="connsiteY24" fmla="*/ 1192508 h 2410190"/>
                            <a:gd name="connsiteX25" fmla="*/ 8059787 w 9252295"/>
                            <a:gd name="connsiteY25" fmla="*/ 95051 h 2410190"/>
                            <a:gd name="connsiteX26" fmla="*/ 6962330 w 9252295"/>
                            <a:gd name="connsiteY26" fmla="*/ 1192508 h 2410190"/>
                            <a:gd name="connsiteX27" fmla="*/ 6962741 w 9252295"/>
                            <a:gd name="connsiteY27" fmla="*/ 1200660 h 2410190"/>
                            <a:gd name="connsiteX28" fmla="*/ 6962209 w 9252295"/>
                            <a:gd name="connsiteY28" fmla="*/ 1200660 h 2410190"/>
                            <a:gd name="connsiteX29" fmla="*/ 6956464 w 9252295"/>
                            <a:gd name="connsiteY29" fmla="*/ 1314435 h 2410190"/>
                            <a:gd name="connsiteX30" fmla="*/ 5770114 w 9252295"/>
                            <a:gd name="connsiteY30" fmla="*/ 2385016 h 2410190"/>
                            <a:gd name="connsiteX31" fmla="*/ 4583763 w 9252295"/>
                            <a:gd name="connsiteY31" fmla="*/ 1314435 h 2410190"/>
                            <a:gd name="connsiteX32" fmla="*/ 4578017 w 9252295"/>
                            <a:gd name="connsiteY32" fmla="*/ 1200660 h 2410190"/>
                            <a:gd name="connsiteX33" fmla="*/ 4578780 w 9252295"/>
                            <a:gd name="connsiteY33" fmla="*/ 1200660 h 2410190"/>
                            <a:gd name="connsiteX34" fmla="*/ 4573974 w 9252295"/>
                            <a:gd name="connsiteY34" fmla="*/ 1105474 h 2410190"/>
                            <a:gd name="connsiteX35" fmla="*/ 3482182 w 9252295"/>
                            <a:gd name="connsiteY35" fmla="*/ 120225 h 2410190"/>
                            <a:gd name="connsiteX36" fmla="*/ 2390391 w 9252295"/>
                            <a:gd name="connsiteY36" fmla="*/ 1105474 h 2410190"/>
                            <a:gd name="connsiteX37" fmla="*/ 2385136 w 9252295"/>
                            <a:gd name="connsiteY37" fmla="*/ 1209531 h 2410190"/>
                            <a:gd name="connsiteX38" fmla="*/ 2384604 w 9252295"/>
                            <a:gd name="connsiteY38" fmla="*/ 1209531 h 2410190"/>
                            <a:gd name="connsiteX39" fmla="*/ 2385016 w 9252295"/>
                            <a:gd name="connsiteY39" fmla="*/ 1217682 h 2410190"/>
                            <a:gd name="connsiteX40" fmla="*/ 1192508 w 9252295"/>
                            <a:gd name="connsiteY40" fmla="*/ 2410190 h 2410190"/>
                            <a:gd name="connsiteX0" fmla="*/ 1192508 w 9252295"/>
                            <a:gd name="connsiteY0" fmla="*/ 2410190 h 2410190"/>
                            <a:gd name="connsiteX1" fmla="*/ 0 w 9252295"/>
                            <a:gd name="connsiteY1" fmla="*/ 1217682 h 2410190"/>
                            <a:gd name="connsiteX2" fmla="*/ 1107 w 9252295"/>
                            <a:gd name="connsiteY2" fmla="*/ 1206703 h 2410190"/>
                            <a:gd name="connsiteX3" fmla="*/ 96158 w 9252295"/>
                            <a:gd name="connsiteY3" fmla="*/ 1206703 h 2410190"/>
                            <a:gd name="connsiteX4" fmla="*/ 1192508 w 9252295"/>
                            <a:gd name="connsiteY4" fmla="*/ 2315139 h 2410190"/>
                            <a:gd name="connsiteX5" fmla="*/ 2289965 w 9252295"/>
                            <a:gd name="connsiteY5" fmla="*/ 1217682 h 2410190"/>
                            <a:gd name="connsiteX6" fmla="*/ 2289554 w 9252295"/>
                            <a:gd name="connsiteY6" fmla="*/ 1209531 h 2410190"/>
                            <a:gd name="connsiteX7" fmla="*/ 2290085 w 9252295"/>
                            <a:gd name="connsiteY7" fmla="*/ 1209531 h 2410190"/>
                            <a:gd name="connsiteX8" fmla="*/ 2295831 w 9252295"/>
                            <a:gd name="connsiteY8" fmla="*/ 1095755 h 2410190"/>
                            <a:gd name="connsiteX9" fmla="*/ 3482182 w 9252295"/>
                            <a:gd name="connsiteY9" fmla="*/ 25174 h 2410190"/>
                            <a:gd name="connsiteX10" fmla="*/ 4668533 w 9252295"/>
                            <a:gd name="connsiteY10" fmla="*/ 1095755 h 2410190"/>
                            <a:gd name="connsiteX11" fmla="*/ 4674278 w 9252295"/>
                            <a:gd name="connsiteY11" fmla="*/ 1209531 h 2410190"/>
                            <a:gd name="connsiteX12" fmla="*/ 4673516 w 9252295"/>
                            <a:gd name="connsiteY12" fmla="*/ 1209531 h 2410190"/>
                            <a:gd name="connsiteX13" fmla="*/ 4678322 w 9252295"/>
                            <a:gd name="connsiteY13" fmla="*/ 1304717 h 2410190"/>
                            <a:gd name="connsiteX14" fmla="*/ 5770114 w 9252295"/>
                            <a:gd name="connsiteY14" fmla="*/ 2289966 h 2410190"/>
                            <a:gd name="connsiteX15" fmla="*/ 6861904 w 9252295"/>
                            <a:gd name="connsiteY15" fmla="*/ 1304717 h 2410190"/>
                            <a:gd name="connsiteX16" fmla="*/ 6867159 w 9252295"/>
                            <a:gd name="connsiteY16" fmla="*/ 1200660 h 2410190"/>
                            <a:gd name="connsiteX17" fmla="*/ 6867690 w 9252295"/>
                            <a:gd name="connsiteY17" fmla="*/ 1200660 h 2410190"/>
                            <a:gd name="connsiteX18" fmla="*/ 6867279 w 9252295"/>
                            <a:gd name="connsiteY18" fmla="*/ 1192508 h 2410190"/>
                            <a:gd name="connsiteX19" fmla="*/ 8059787 w 9252295"/>
                            <a:gd name="connsiteY19" fmla="*/ 0 h 2410190"/>
                            <a:gd name="connsiteX20" fmla="*/ 9252295 w 9252295"/>
                            <a:gd name="connsiteY20" fmla="*/ 1192508 h 2410190"/>
                            <a:gd name="connsiteX21" fmla="*/ 9251964 w 9252295"/>
                            <a:gd name="connsiteY21" fmla="*/ 1195794 h 2410190"/>
                            <a:gd name="connsiteX22" fmla="*/ 9156913 w 9252295"/>
                            <a:gd name="connsiteY22" fmla="*/ 1195794 h 2410190"/>
                            <a:gd name="connsiteX23" fmla="*/ 9157244 w 9252295"/>
                            <a:gd name="connsiteY23" fmla="*/ 1192508 h 2410190"/>
                            <a:gd name="connsiteX24" fmla="*/ 8059787 w 9252295"/>
                            <a:gd name="connsiteY24" fmla="*/ 95051 h 2410190"/>
                            <a:gd name="connsiteX25" fmla="*/ 6962330 w 9252295"/>
                            <a:gd name="connsiteY25" fmla="*/ 1192508 h 2410190"/>
                            <a:gd name="connsiteX26" fmla="*/ 6962741 w 9252295"/>
                            <a:gd name="connsiteY26" fmla="*/ 1200660 h 2410190"/>
                            <a:gd name="connsiteX27" fmla="*/ 6962209 w 9252295"/>
                            <a:gd name="connsiteY27" fmla="*/ 1200660 h 2410190"/>
                            <a:gd name="connsiteX28" fmla="*/ 6956464 w 9252295"/>
                            <a:gd name="connsiteY28" fmla="*/ 1314435 h 2410190"/>
                            <a:gd name="connsiteX29" fmla="*/ 5770114 w 9252295"/>
                            <a:gd name="connsiteY29" fmla="*/ 2385016 h 2410190"/>
                            <a:gd name="connsiteX30" fmla="*/ 4583763 w 9252295"/>
                            <a:gd name="connsiteY30" fmla="*/ 1314435 h 2410190"/>
                            <a:gd name="connsiteX31" fmla="*/ 4578017 w 9252295"/>
                            <a:gd name="connsiteY31" fmla="*/ 1200660 h 2410190"/>
                            <a:gd name="connsiteX32" fmla="*/ 4578780 w 9252295"/>
                            <a:gd name="connsiteY32" fmla="*/ 1200660 h 2410190"/>
                            <a:gd name="connsiteX33" fmla="*/ 4573974 w 9252295"/>
                            <a:gd name="connsiteY33" fmla="*/ 1105474 h 2410190"/>
                            <a:gd name="connsiteX34" fmla="*/ 3482182 w 9252295"/>
                            <a:gd name="connsiteY34" fmla="*/ 120225 h 2410190"/>
                            <a:gd name="connsiteX35" fmla="*/ 2390391 w 9252295"/>
                            <a:gd name="connsiteY35" fmla="*/ 1105474 h 2410190"/>
                            <a:gd name="connsiteX36" fmla="*/ 2385136 w 9252295"/>
                            <a:gd name="connsiteY36" fmla="*/ 1209531 h 2410190"/>
                            <a:gd name="connsiteX37" fmla="*/ 2384604 w 9252295"/>
                            <a:gd name="connsiteY37" fmla="*/ 1209531 h 2410190"/>
                            <a:gd name="connsiteX38" fmla="*/ 2385016 w 9252295"/>
                            <a:gd name="connsiteY38" fmla="*/ 1217682 h 2410190"/>
                            <a:gd name="connsiteX39" fmla="*/ 1192508 w 9252295"/>
                            <a:gd name="connsiteY39" fmla="*/ 2410190 h 2410190"/>
                            <a:gd name="connsiteX0" fmla="*/ 1192508 w 9252295"/>
                            <a:gd name="connsiteY0" fmla="*/ 2410190 h 2410190"/>
                            <a:gd name="connsiteX1" fmla="*/ 0 w 9252295"/>
                            <a:gd name="connsiteY1" fmla="*/ 1217682 h 2410190"/>
                            <a:gd name="connsiteX2" fmla="*/ 96158 w 9252295"/>
                            <a:gd name="connsiteY2" fmla="*/ 1206703 h 2410190"/>
                            <a:gd name="connsiteX3" fmla="*/ 1192508 w 9252295"/>
                            <a:gd name="connsiteY3" fmla="*/ 2315139 h 2410190"/>
                            <a:gd name="connsiteX4" fmla="*/ 2289965 w 9252295"/>
                            <a:gd name="connsiteY4" fmla="*/ 1217682 h 2410190"/>
                            <a:gd name="connsiteX5" fmla="*/ 2289554 w 9252295"/>
                            <a:gd name="connsiteY5" fmla="*/ 1209531 h 2410190"/>
                            <a:gd name="connsiteX6" fmla="*/ 2290085 w 9252295"/>
                            <a:gd name="connsiteY6" fmla="*/ 1209531 h 2410190"/>
                            <a:gd name="connsiteX7" fmla="*/ 2295831 w 9252295"/>
                            <a:gd name="connsiteY7" fmla="*/ 1095755 h 2410190"/>
                            <a:gd name="connsiteX8" fmla="*/ 3482182 w 9252295"/>
                            <a:gd name="connsiteY8" fmla="*/ 25174 h 2410190"/>
                            <a:gd name="connsiteX9" fmla="*/ 4668533 w 9252295"/>
                            <a:gd name="connsiteY9" fmla="*/ 1095755 h 2410190"/>
                            <a:gd name="connsiteX10" fmla="*/ 4674278 w 9252295"/>
                            <a:gd name="connsiteY10" fmla="*/ 1209531 h 2410190"/>
                            <a:gd name="connsiteX11" fmla="*/ 4673516 w 9252295"/>
                            <a:gd name="connsiteY11" fmla="*/ 1209531 h 2410190"/>
                            <a:gd name="connsiteX12" fmla="*/ 4678322 w 9252295"/>
                            <a:gd name="connsiteY12" fmla="*/ 1304717 h 2410190"/>
                            <a:gd name="connsiteX13" fmla="*/ 5770114 w 9252295"/>
                            <a:gd name="connsiteY13" fmla="*/ 2289966 h 2410190"/>
                            <a:gd name="connsiteX14" fmla="*/ 6861904 w 9252295"/>
                            <a:gd name="connsiteY14" fmla="*/ 1304717 h 2410190"/>
                            <a:gd name="connsiteX15" fmla="*/ 6867159 w 9252295"/>
                            <a:gd name="connsiteY15" fmla="*/ 1200660 h 2410190"/>
                            <a:gd name="connsiteX16" fmla="*/ 6867690 w 9252295"/>
                            <a:gd name="connsiteY16" fmla="*/ 1200660 h 2410190"/>
                            <a:gd name="connsiteX17" fmla="*/ 6867279 w 9252295"/>
                            <a:gd name="connsiteY17" fmla="*/ 1192508 h 2410190"/>
                            <a:gd name="connsiteX18" fmla="*/ 8059787 w 9252295"/>
                            <a:gd name="connsiteY18" fmla="*/ 0 h 2410190"/>
                            <a:gd name="connsiteX19" fmla="*/ 9252295 w 9252295"/>
                            <a:gd name="connsiteY19" fmla="*/ 1192508 h 2410190"/>
                            <a:gd name="connsiteX20" fmla="*/ 9251964 w 9252295"/>
                            <a:gd name="connsiteY20" fmla="*/ 1195794 h 2410190"/>
                            <a:gd name="connsiteX21" fmla="*/ 9156913 w 9252295"/>
                            <a:gd name="connsiteY21" fmla="*/ 1195794 h 2410190"/>
                            <a:gd name="connsiteX22" fmla="*/ 9157244 w 9252295"/>
                            <a:gd name="connsiteY22" fmla="*/ 1192508 h 2410190"/>
                            <a:gd name="connsiteX23" fmla="*/ 8059787 w 9252295"/>
                            <a:gd name="connsiteY23" fmla="*/ 95051 h 2410190"/>
                            <a:gd name="connsiteX24" fmla="*/ 6962330 w 9252295"/>
                            <a:gd name="connsiteY24" fmla="*/ 1192508 h 2410190"/>
                            <a:gd name="connsiteX25" fmla="*/ 6962741 w 9252295"/>
                            <a:gd name="connsiteY25" fmla="*/ 1200660 h 2410190"/>
                            <a:gd name="connsiteX26" fmla="*/ 6962209 w 9252295"/>
                            <a:gd name="connsiteY26" fmla="*/ 1200660 h 2410190"/>
                            <a:gd name="connsiteX27" fmla="*/ 6956464 w 9252295"/>
                            <a:gd name="connsiteY27" fmla="*/ 1314435 h 2410190"/>
                            <a:gd name="connsiteX28" fmla="*/ 5770114 w 9252295"/>
                            <a:gd name="connsiteY28" fmla="*/ 2385016 h 2410190"/>
                            <a:gd name="connsiteX29" fmla="*/ 4583763 w 9252295"/>
                            <a:gd name="connsiteY29" fmla="*/ 1314435 h 2410190"/>
                            <a:gd name="connsiteX30" fmla="*/ 4578017 w 9252295"/>
                            <a:gd name="connsiteY30" fmla="*/ 1200660 h 2410190"/>
                            <a:gd name="connsiteX31" fmla="*/ 4578780 w 9252295"/>
                            <a:gd name="connsiteY31" fmla="*/ 1200660 h 2410190"/>
                            <a:gd name="connsiteX32" fmla="*/ 4573974 w 9252295"/>
                            <a:gd name="connsiteY32" fmla="*/ 1105474 h 2410190"/>
                            <a:gd name="connsiteX33" fmla="*/ 3482182 w 9252295"/>
                            <a:gd name="connsiteY33" fmla="*/ 120225 h 2410190"/>
                            <a:gd name="connsiteX34" fmla="*/ 2390391 w 9252295"/>
                            <a:gd name="connsiteY34" fmla="*/ 1105474 h 2410190"/>
                            <a:gd name="connsiteX35" fmla="*/ 2385136 w 9252295"/>
                            <a:gd name="connsiteY35" fmla="*/ 1209531 h 2410190"/>
                            <a:gd name="connsiteX36" fmla="*/ 2384604 w 9252295"/>
                            <a:gd name="connsiteY36" fmla="*/ 1209531 h 2410190"/>
                            <a:gd name="connsiteX37" fmla="*/ 2385016 w 9252295"/>
                            <a:gd name="connsiteY37" fmla="*/ 1217682 h 2410190"/>
                            <a:gd name="connsiteX38" fmla="*/ 1192508 w 9252295"/>
                            <a:gd name="connsiteY38" fmla="*/ 2410190 h 2410190"/>
                            <a:gd name="connsiteX0" fmla="*/ 1096350 w 9156137"/>
                            <a:gd name="connsiteY0" fmla="*/ 2410190 h 2410190"/>
                            <a:gd name="connsiteX1" fmla="*/ 0 w 9156137"/>
                            <a:gd name="connsiteY1" fmla="*/ 1206703 h 2410190"/>
                            <a:gd name="connsiteX2" fmla="*/ 1096350 w 9156137"/>
                            <a:gd name="connsiteY2" fmla="*/ 2315139 h 2410190"/>
                            <a:gd name="connsiteX3" fmla="*/ 2193807 w 9156137"/>
                            <a:gd name="connsiteY3" fmla="*/ 1217682 h 2410190"/>
                            <a:gd name="connsiteX4" fmla="*/ 2193396 w 9156137"/>
                            <a:gd name="connsiteY4" fmla="*/ 1209531 h 2410190"/>
                            <a:gd name="connsiteX5" fmla="*/ 2193927 w 9156137"/>
                            <a:gd name="connsiteY5" fmla="*/ 1209531 h 2410190"/>
                            <a:gd name="connsiteX6" fmla="*/ 2199673 w 9156137"/>
                            <a:gd name="connsiteY6" fmla="*/ 1095755 h 2410190"/>
                            <a:gd name="connsiteX7" fmla="*/ 3386024 w 9156137"/>
                            <a:gd name="connsiteY7" fmla="*/ 25174 h 2410190"/>
                            <a:gd name="connsiteX8" fmla="*/ 4572375 w 9156137"/>
                            <a:gd name="connsiteY8" fmla="*/ 1095755 h 2410190"/>
                            <a:gd name="connsiteX9" fmla="*/ 4578120 w 9156137"/>
                            <a:gd name="connsiteY9" fmla="*/ 1209531 h 2410190"/>
                            <a:gd name="connsiteX10" fmla="*/ 4577358 w 9156137"/>
                            <a:gd name="connsiteY10" fmla="*/ 1209531 h 2410190"/>
                            <a:gd name="connsiteX11" fmla="*/ 4582164 w 9156137"/>
                            <a:gd name="connsiteY11" fmla="*/ 1304717 h 2410190"/>
                            <a:gd name="connsiteX12" fmla="*/ 5673956 w 9156137"/>
                            <a:gd name="connsiteY12" fmla="*/ 2289966 h 2410190"/>
                            <a:gd name="connsiteX13" fmla="*/ 6765746 w 9156137"/>
                            <a:gd name="connsiteY13" fmla="*/ 1304717 h 2410190"/>
                            <a:gd name="connsiteX14" fmla="*/ 6771001 w 9156137"/>
                            <a:gd name="connsiteY14" fmla="*/ 1200660 h 2410190"/>
                            <a:gd name="connsiteX15" fmla="*/ 6771532 w 9156137"/>
                            <a:gd name="connsiteY15" fmla="*/ 1200660 h 2410190"/>
                            <a:gd name="connsiteX16" fmla="*/ 6771121 w 9156137"/>
                            <a:gd name="connsiteY16" fmla="*/ 1192508 h 2410190"/>
                            <a:gd name="connsiteX17" fmla="*/ 7963629 w 9156137"/>
                            <a:gd name="connsiteY17" fmla="*/ 0 h 2410190"/>
                            <a:gd name="connsiteX18" fmla="*/ 9156137 w 9156137"/>
                            <a:gd name="connsiteY18" fmla="*/ 1192508 h 2410190"/>
                            <a:gd name="connsiteX19" fmla="*/ 9155806 w 9156137"/>
                            <a:gd name="connsiteY19" fmla="*/ 1195794 h 2410190"/>
                            <a:gd name="connsiteX20" fmla="*/ 9060755 w 9156137"/>
                            <a:gd name="connsiteY20" fmla="*/ 1195794 h 2410190"/>
                            <a:gd name="connsiteX21" fmla="*/ 9061086 w 9156137"/>
                            <a:gd name="connsiteY21" fmla="*/ 1192508 h 2410190"/>
                            <a:gd name="connsiteX22" fmla="*/ 7963629 w 9156137"/>
                            <a:gd name="connsiteY22" fmla="*/ 95051 h 2410190"/>
                            <a:gd name="connsiteX23" fmla="*/ 6866172 w 9156137"/>
                            <a:gd name="connsiteY23" fmla="*/ 1192508 h 2410190"/>
                            <a:gd name="connsiteX24" fmla="*/ 6866583 w 9156137"/>
                            <a:gd name="connsiteY24" fmla="*/ 1200660 h 2410190"/>
                            <a:gd name="connsiteX25" fmla="*/ 6866051 w 9156137"/>
                            <a:gd name="connsiteY25" fmla="*/ 1200660 h 2410190"/>
                            <a:gd name="connsiteX26" fmla="*/ 6860306 w 9156137"/>
                            <a:gd name="connsiteY26" fmla="*/ 1314435 h 2410190"/>
                            <a:gd name="connsiteX27" fmla="*/ 5673956 w 9156137"/>
                            <a:gd name="connsiteY27" fmla="*/ 2385016 h 2410190"/>
                            <a:gd name="connsiteX28" fmla="*/ 4487605 w 9156137"/>
                            <a:gd name="connsiteY28" fmla="*/ 1314435 h 2410190"/>
                            <a:gd name="connsiteX29" fmla="*/ 4481859 w 9156137"/>
                            <a:gd name="connsiteY29" fmla="*/ 1200660 h 2410190"/>
                            <a:gd name="connsiteX30" fmla="*/ 4482622 w 9156137"/>
                            <a:gd name="connsiteY30" fmla="*/ 1200660 h 2410190"/>
                            <a:gd name="connsiteX31" fmla="*/ 4477816 w 9156137"/>
                            <a:gd name="connsiteY31" fmla="*/ 1105474 h 2410190"/>
                            <a:gd name="connsiteX32" fmla="*/ 3386024 w 9156137"/>
                            <a:gd name="connsiteY32" fmla="*/ 120225 h 2410190"/>
                            <a:gd name="connsiteX33" fmla="*/ 2294233 w 9156137"/>
                            <a:gd name="connsiteY33" fmla="*/ 1105474 h 2410190"/>
                            <a:gd name="connsiteX34" fmla="*/ 2288978 w 9156137"/>
                            <a:gd name="connsiteY34" fmla="*/ 1209531 h 2410190"/>
                            <a:gd name="connsiteX35" fmla="*/ 2288446 w 9156137"/>
                            <a:gd name="connsiteY35" fmla="*/ 1209531 h 2410190"/>
                            <a:gd name="connsiteX36" fmla="*/ 2288858 w 9156137"/>
                            <a:gd name="connsiteY36" fmla="*/ 1217682 h 2410190"/>
                            <a:gd name="connsiteX37" fmla="*/ 1096350 w 9156137"/>
                            <a:gd name="connsiteY37" fmla="*/ 2410190 h 2410190"/>
                            <a:gd name="connsiteX0" fmla="*/ 143185 w 8202972"/>
                            <a:gd name="connsiteY0" fmla="*/ 2410190 h 2513045"/>
                            <a:gd name="connsiteX1" fmla="*/ 143185 w 8202972"/>
                            <a:gd name="connsiteY1" fmla="*/ 2315139 h 2513045"/>
                            <a:gd name="connsiteX2" fmla="*/ 1240642 w 8202972"/>
                            <a:gd name="connsiteY2" fmla="*/ 1217682 h 2513045"/>
                            <a:gd name="connsiteX3" fmla="*/ 1240231 w 8202972"/>
                            <a:gd name="connsiteY3" fmla="*/ 1209531 h 2513045"/>
                            <a:gd name="connsiteX4" fmla="*/ 1240762 w 8202972"/>
                            <a:gd name="connsiteY4" fmla="*/ 1209531 h 2513045"/>
                            <a:gd name="connsiteX5" fmla="*/ 1246508 w 8202972"/>
                            <a:gd name="connsiteY5" fmla="*/ 1095755 h 2513045"/>
                            <a:gd name="connsiteX6" fmla="*/ 2432859 w 8202972"/>
                            <a:gd name="connsiteY6" fmla="*/ 25174 h 2513045"/>
                            <a:gd name="connsiteX7" fmla="*/ 3619210 w 8202972"/>
                            <a:gd name="connsiteY7" fmla="*/ 1095755 h 2513045"/>
                            <a:gd name="connsiteX8" fmla="*/ 3624955 w 8202972"/>
                            <a:gd name="connsiteY8" fmla="*/ 1209531 h 2513045"/>
                            <a:gd name="connsiteX9" fmla="*/ 3624193 w 8202972"/>
                            <a:gd name="connsiteY9" fmla="*/ 1209531 h 2513045"/>
                            <a:gd name="connsiteX10" fmla="*/ 3628999 w 8202972"/>
                            <a:gd name="connsiteY10" fmla="*/ 1304717 h 2513045"/>
                            <a:gd name="connsiteX11" fmla="*/ 4720791 w 8202972"/>
                            <a:gd name="connsiteY11" fmla="*/ 2289966 h 2513045"/>
                            <a:gd name="connsiteX12" fmla="*/ 5812581 w 8202972"/>
                            <a:gd name="connsiteY12" fmla="*/ 1304717 h 2513045"/>
                            <a:gd name="connsiteX13" fmla="*/ 5817836 w 8202972"/>
                            <a:gd name="connsiteY13" fmla="*/ 1200660 h 2513045"/>
                            <a:gd name="connsiteX14" fmla="*/ 5818367 w 8202972"/>
                            <a:gd name="connsiteY14" fmla="*/ 1200660 h 2513045"/>
                            <a:gd name="connsiteX15" fmla="*/ 5817956 w 8202972"/>
                            <a:gd name="connsiteY15" fmla="*/ 1192508 h 2513045"/>
                            <a:gd name="connsiteX16" fmla="*/ 7010464 w 8202972"/>
                            <a:gd name="connsiteY16" fmla="*/ 0 h 2513045"/>
                            <a:gd name="connsiteX17" fmla="*/ 8202972 w 8202972"/>
                            <a:gd name="connsiteY17" fmla="*/ 1192508 h 2513045"/>
                            <a:gd name="connsiteX18" fmla="*/ 8202641 w 8202972"/>
                            <a:gd name="connsiteY18" fmla="*/ 1195794 h 2513045"/>
                            <a:gd name="connsiteX19" fmla="*/ 8107590 w 8202972"/>
                            <a:gd name="connsiteY19" fmla="*/ 1195794 h 2513045"/>
                            <a:gd name="connsiteX20" fmla="*/ 8107921 w 8202972"/>
                            <a:gd name="connsiteY20" fmla="*/ 1192508 h 2513045"/>
                            <a:gd name="connsiteX21" fmla="*/ 7010464 w 8202972"/>
                            <a:gd name="connsiteY21" fmla="*/ 95051 h 2513045"/>
                            <a:gd name="connsiteX22" fmla="*/ 5913007 w 8202972"/>
                            <a:gd name="connsiteY22" fmla="*/ 1192508 h 2513045"/>
                            <a:gd name="connsiteX23" fmla="*/ 5913418 w 8202972"/>
                            <a:gd name="connsiteY23" fmla="*/ 1200660 h 2513045"/>
                            <a:gd name="connsiteX24" fmla="*/ 5912886 w 8202972"/>
                            <a:gd name="connsiteY24" fmla="*/ 1200660 h 2513045"/>
                            <a:gd name="connsiteX25" fmla="*/ 5907141 w 8202972"/>
                            <a:gd name="connsiteY25" fmla="*/ 1314435 h 2513045"/>
                            <a:gd name="connsiteX26" fmla="*/ 4720791 w 8202972"/>
                            <a:gd name="connsiteY26" fmla="*/ 2385016 h 2513045"/>
                            <a:gd name="connsiteX27" fmla="*/ 3534440 w 8202972"/>
                            <a:gd name="connsiteY27" fmla="*/ 1314435 h 2513045"/>
                            <a:gd name="connsiteX28" fmla="*/ 3528694 w 8202972"/>
                            <a:gd name="connsiteY28" fmla="*/ 1200660 h 2513045"/>
                            <a:gd name="connsiteX29" fmla="*/ 3529457 w 8202972"/>
                            <a:gd name="connsiteY29" fmla="*/ 1200660 h 2513045"/>
                            <a:gd name="connsiteX30" fmla="*/ 3524651 w 8202972"/>
                            <a:gd name="connsiteY30" fmla="*/ 1105474 h 2513045"/>
                            <a:gd name="connsiteX31" fmla="*/ 2432859 w 8202972"/>
                            <a:gd name="connsiteY31" fmla="*/ 120225 h 2513045"/>
                            <a:gd name="connsiteX32" fmla="*/ 1341068 w 8202972"/>
                            <a:gd name="connsiteY32" fmla="*/ 1105474 h 2513045"/>
                            <a:gd name="connsiteX33" fmla="*/ 1335813 w 8202972"/>
                            <a:gd name="connsiteY33" fmla="*/ 1209531 h 2513045"/>
                            <a:gd name="connsiteX34" fmla="*/ 1335281 w 8202972"/>
                            <a:gd name="connsiteY34" fmla="*/ 1209531 h 2513045"/>
                            <a:gd name="connsiteX35" fmla="*/ 1335693 w 8202972"/>
                            <a:gd name="connsiteY35" fmla="*/ 1217682 h 2513045"/>
                            <a:gd name="connsiteX36" fmla="*/ 143185 w 8202972"/>
                            <a:gd name="connsiteY36" fmla="*/ 2410190 h 2513045"/>
                            <a:gd name="connsiteX0" fmla="*/ 199 w 8059986"/>
                            <a:gd name="connsiteY0" fmla="*/ 2410190 h 2410191"/>
                            <a:gd name="connsiteX1" fmla="*/ 1097656 w 8059986"/>
                            <a:gd name="connsiteY1" fmla="*/ 1217682 h 2410191"/>
                            <a:gd name="connsiteX2" fmla="*/ 1097245 w 8059986"/>
                            <a:gd name="connsiteY2" fmla="*/ 1209531 h 2410191"/>
                            <a:gd name="connsiteX3" fmla="*/ 1097776 w 8059986"/>
                            <a:gd name="connsiteY3" fmla="*/ 1209531 h 2410191"/>
                            <a:gd name="connsiteX4" fmla="*/ 1103522 w 8059986"/>
                            <a:gd name="connsiteY4" fmla="*/ 1095755 h 2410191"/>
                            <a:gd name="connsiteX5" fmla="*/ 2289873 w 8059986"/>
                            <a:gd name="connsiteY5" fmla="*/ 25174 h 2410191"/>
                            <a:gd name="connsiteX6" fmla="*/ 3476224 w 8059986"/>
                            <a:gd name="connsiteY6" fmla="*/ 1095755 h 2410191"/>
                            <a:gd name="connsiteX7" fmla="*/ 3481969 w 8059986"/>
                            <a:gd name="connsiteY7" fmla="*/ 1209531 h 2410191"/>
                            <a:gd name="connsiteX8" fmla="*/ 3481207 w 8059986"/>
                            <a:gd name="connsiteY8" fmla="*/ 1209531 h 2410191"/>
                            <a:gd name="connsiteX9" fmla="*/ 3486013 w 8059986"/>
                            <a:gd name="connsiteY9" fmla="*/ 1304717 h 2410191"/>
                            <a:gd name="connsiteX10" fmla="*/ 4577805 w 8059986"/>
                            <a:gd name="connsiteY10" fmla="*/ 2289966 h 2410191"/>
                            <a:gd name="connsiteX11" fmla="*/ 5669595 w 8059986"/>
                            <a:gd name="connsiteY11" fmla="*/ 1304717 h 2410191"/>
                            <a:gd name="connsiteX12" fmla="*/ 5674850 w 8059986"/>
                            <a:gd name="connsiteY12" fmla="*/ 1200660 h 2410191"/>
                            <a:gd name="connsiteX13" fmla="*/ 5675381 w 8059986"/>
                            <a:gd name="connsiteY13" fmla="*/ 1200660 h 2410191"/>
                            <a:gd name="connsiteX14" fmla="*/ 5674970 w 8059986"/>
                            <a:gd name="connsiteY14" fmla="*/ 1192508 h 2410191"/>
                            <a:gd name="connsiteX15" fmla="*/ 6867478 w 8059986"/>
                            <a:gd name="connsiteY15" fmla="*/ 0 h 2410191"/>
                            <a:gd name="connsiteX16" fmla="*/ 8059986 w 8059986"/>
                            <a:gd name="connsiteY16" fmla="*/ 1192508 h 2410191"/>
                            <a:gd name="connsiteX17" fmla="*/ 8059655 w 8059986"/>
                            <a:gd name="connsiteY17" fmla="*/ 1195794 h 2410191"/>
                            <a:gd name="connsiteX18" fmla="*/ 7964604 w 8059986"/>
                            <a:gd name="connsiteY18" fmla="*/ 1195794 h 2410191"/>
                            <a:gd name="connsiteX19" fmla="*/ 7964935 w 8059986"/>
                            <a:gd name="connsiteY19" fmla="*/ 1192508 h 2410191"/>
                            <a:gd name="connsiteX20" fmla="*/ 6867478 w 8059986"/>
                            <a:gd name="connsiteY20" fmla="*/ 95051 h 2410191"/>
                            <a:gd name="connsiteX21" fmla="*/ 5770021 w 8059986"/>
                            <a:gd name="connsiteY21" fmla="*/ 1192508 h 2410191"/>
                            <a:gd name="connsiteX22" fmla="*/ 5770432 w 8059986"/>
                            <a:gd name="connsiteY22" fmla="*/ 1200660 h 2410191"/>
                            <a:gd name="connsiteX23" fmla="*/ 5769900 w 8059986"/>
                            <a:gd name="connsiteY23" fmla="*/ 1200660 h 2410191"/>
                            <a:gd name="connsiteX24" fmla="*/ 5764155 w 8059986"/>
                            <a:gd name="connsiteY24" fmla="*/ 1314435 h 2410191"/>
                            <a:gd name="connsiteX25" fmla="*/ 4577805 w 8059986"/>
                            <a:gd name="connsiteY25" fmla="*/ 2385016 h 2410191"/>
                            <a:gd name="connsiteX26" fmla="*/ 3391454 w 8059986"/>
                            <a:gd name="connsiteY26" fmla="*/ 1314435 h 2410191"/>
                            <a:gd name="connsiteX27" fmla="*/ 3385708 w 8059986"/>
                            <a:gd name="connsiteY27" fmla="*/ 1200660 h 2410191"/>
                            <a:gd name="connsiteX28" fmla="*/ 3386471 w 8059986"/>
                            <a:gd name="connsiteY28" fmla="*/ 1200660 h 2410191"/>
                            <a:gd name="connsiteX29" fmla="*/ 3381665 w 8059986"/>
                            <a:gd name="connsiteY29" fmla="*/ 1105474 h 2410191"/>
                            <a:gd name="connsiteX30" fmla="*/ 2289873 w 8059986"/>
                            <a:gd name="connsiteY30" fmla="*/ 120225 h 2410191"/>
                            <a:gd name="connsiteX31" fmla="*/ 1198082 w 8059986"/>
                            <a:gd name="connsiteY31" fmla="*/ 1105474 h 2410191"/>
                            <a:gd name="connsiteX32" fmla="*/ 1192827 w 8059986"/>
                            <a:gd name="connsiteY32" fmla="*/ 1209531 h 2410191"/>
                            <a:gd name="connsiteX33" fmla="*/ 1192295 w 8059986"/>
                            <a:gd name="connsiteY33" fmla="*/ 1209531 h 2410191"/>
                            <a:gd name="connsiteX34" fmla="*/ 1192707 w 8059986"/>
                            <a:gd name="connsiteY34" fmla="*/ 1217682 h 2410191"/>
                            <a:gd name="connsiteX35" fmla="*/ 199 w 8059986"/>
                            <a:gd name="connsiteY35" fmla="*/ 2410190 h 2410191"/>
                            <a:gd name="connsiteX0" fmla="*/ 95461 w 6962740"/>
                            <a:gd name="connsiteY0" fmla="*/ 1217682 h 2385017"/>
                            <a:gd name="connsiteX1" fmla="*/ 410 w 6962740"/>
                            <a:gd name="connsiteY1" fmla="*/ 1217682 h 2385017"/>
                            <a:gd name="connsiteX2" fmla="*/ -1 w 6962740"/>
                            <a:gd name="connsiteY2" fmla="*/ 1209531 h 2385017"/>
                            <a:gd name="connsiteX3" fmla="*/ 530 w 6962740"/>
                            <a:gd name="connsiteY3" fmla="*/ 1209531 h 2385017"/>
                            <a:gd name="connsiteX4" fmla="*/ 6276 w 6962740"/>
                            <a:gd name="connsiteY4" fmla="*/ 1095755 h 2385017"/>
                            <a:gd name="connsiteX5" fmla="*/ 1192627 w 6962740"/>
                            <a:gd name="connsiteY5" fmla="*/ 25174 h 2385017"/>
                            <a:gd name="connsiteX6" fmla="*/ 2378978 w 6962740"/>
                            <a:gd name="connsiteY6" fmla="*/ 1095755 h 2385017"/>
                            <a:gd name="connsiteX7" fmla="*/ 2384723 w 6962740"/>
                            <a:gd name="connsiteY7" fmla="*/ 1209531 h 2385017"/>
                            <a:gd name="connsiteX8" fmla="*/ 2383961 w 6962740"/>
                            <a:gd name="connsiteY8" fmla="*/ 1209531 h 2385017"/>
                            <a:gd name="connsiteX9" fmla="*/ 2388767 w 6962740"/>
                            <a:gd name="connsiteY9" fmla="*/ 1304717 h 2385017"/>
                            <a:gd name="connsiteX10" fmla="*/ 3480559 w 6962740"/>
                            <a:gd name="connsiteY10" fmla="*/ 2289966 h 2385017"/>
                            <a:gd name="connsiteX11" fmla="*/ 4572349 w 6962740"/>
                            <a:gd name="connsiteY11" fmla="*/ 1304717 h 2385017"/>
                            <a:gd name="connsiteX12" fmla="*/ 4577604 w 6962740"/>
                            <a:gd name="connsiteY12" fmla="*/ 1200660 h 2385017"/>
                            <a:gd name="connsiteX13" fmla="*/ 4578135 w 6962740"/>
                            <a:gd name="connsiteY13" fmla="*/ 1200660 h 2385017"/>
                            <a:gd name="connsiteX14" fmla="*/ 4577724 w 6962740"/>
                            <a:gd name="connsiteY14" fmla="*/ 1192508 h 2385017"/>
                            <a:gd name="connsiteX15" fmla="*/ 5770232 w 6962740"/>
                            <a:gd name="connsiteY15" fmla="*/ 0 h 2385017"/>
                            <a:gd name="connsiteX16" fmla="*/ 6962740 w 6962740"/>
                            <a:gd name="connsiteY16" fmla="*/ 1192508 h 2385017"/>
                            <a:gd name="connsiteX17" fmla="*/ 6962409 w 6962740"/>
                            <a:gd name="connsiteY17" fmla="*/ 1195794 h 2385017"/>
                            <a:gd name="connsiteX18" fmla="*/ 6867358 w 6962740"/>
                            <a:gd name="connsiteY18" fmla="*/ 1195794 h 2385017"/>
                            <a:gd name="connsiteX19" fmla="*/ 6867689 w 6962740"/>
                            <a:gd name="connsiteY19" fmla="*/ 1192508 h 2385017"/>
                            <a:gd name="connsiteX20" fmla="*/ 5770232 w 6962740"/>
                            <a:gd name="connsiteY20" fmla="*/ 95051 h 2385017"/>
                            <a:gd name="connsiteX21" fmla="*/ 4672775 w 6962740"/>
                            <a:gd name="connsiteY21" fmla="*/ 1192508 h 2385017"/>
                            <a:gd name="connsiteX22" fmla="*/ 4673186 w 6962740"/>
                            <a:gd name="connsiteY22" fmla="*/ 1200660 h 2385017"/>
                            <a:gd name="connsiteX23" fmla="*/ 4672654 w 6962740"/>
                            <a:gd name="connsiteY23" fmla="*/ 1200660 h 2385017"/>
                            <a:gd name="connsiteX24" fmla="*/ 4666909 w 6962740"/>
                            <a:gd name="connsiteY24" fmla="*/ 1314435 h 2385017"/>
                            <a:gd name="connsiteX25" fmla="*/ 3480559 w 6962740"/>
                            <a:gd name="connsiteY25" fmla="*/ 2385016 h 2385017"/>
                            <a:gd name="connsiteX26" fmla="*/ 2294208 w 6962740"/>
                            <a:gd name="connsiteY26" fmla="*/ 1314435 h 2385017"/>
                            <a:gd name="connsiteX27" fmla="*/ 2288462 w 6962740"/>
                            <a:gd name="connsiteY27" fmla="*/ 1200660 h 2385017"/>
                            <a:gd name="connsiteX28" fmla="*/ 2289225 w 6962740"/>
                            <a:gd name="connsiteY28" fmla="*/ 1200660 h 2385017"/>
                            <a:gd name="connsiteX29" fmla="*/ 2284419 w 6962740"/>
                            <a:gd name="connsiteY29" fmla="*/ 1105474 h 2385017"/>
                            <a:gd name="connsiteX30" fmla="*/ 1192627 w 6962740"/>
                            <a:gd name="connsiteY30" fmla="*/ 120225 h 2385017"/>
                            <a:gd name="connsiteX31" fmla="*/ 100836 w 6962740"/>
                            <a:gd name="connsiteY31" fmla="*/ 1105474 h 2385017"/>
                            <a:gd name="connsiteX32" fmla="*/ 95581 w 6962740"/>
                            <a:gd name="connsiteY32" fmla="*/ 1209531 h 2385017"/>
                            <a:gd name="connsiteX33" fmla="*/ 95049 w 6962740"/>
                            <a:gd name="connsiteY33" fmla="*/ 1209531 h 2385017"/>
                            <a:gd name="connsiteX34" fmla="*/ 95461 w 6962740"/>
                            <a:gd name="connsiteY34" fmla="*/ 1217682 h 238501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Lst>
                          <a:rect l="l" t="t" r="r" b="b"/>
                          <a:pathLst>
                            <a:path w="6962740" h="2385017">
                              <a:moveTo>
                                <a:pt x="95461" y="1217682"/>
                              </a:moveTo>
                              <a:cubicBezTo>
                                <a:pt x="79688" y="1219040"/>
                                <a:pt x="16320" y="1219040"/>
                                <a:pt x="410" y="1217682"/>
                              </a:cubicBezTo>
                              <a:lnTo>
                                <a:pt x="-1" y="1209531"/>
                              </a:lnTo>
                              <a:lnTo>
                                <a:pt x="530" y="1209531"/>
                              </a:lnTo>
                              <a:lnTo>
                                <a:pt x="6276" y="1095755"/>
                              </a:lnTo>
                              <a:cubicBezTo>
                                <a:pt x="67344" y="494427"/>
                                <a:pt x="575187" y="25174"/>
                                <a:pt x="1192627" y="25174"/>
                              </a:cubicBezTo>
                              <a:cubicBezTo>
                                <a:pt x="1810068" y="25174"/>
                                <a:pt x="2317910" y="494427"/>
                                <a:pt x="2378978" y="1095755"/>
                              </a:cubicBezTo>
                              <a:lnTo>
                                <a:pt x="2384723" y="1209531"/>
                              </a:lnTo>
                              <a:lnTo>
                                <a:pt x="2383961" y="1209531"/>
                              </a:lnTo>
                              <a:lnTo>
                                <a:pt x="2388767" y="1304717"/>
                              </a:lnTo>
                              <a:cubicBezTo>
                                <a:pt x="2444968" y="1858116"/>
                                <a:pt x="2912331" y="2289966"/>
                                <a:pt x="3480559" y="2289966"/>
                              </a:cubicBezTo>
                              <a:cubicBezTo>
                                <a:pt x="4048785" y="2289966"/>
                                <a:pt x="4516149" y="1858116"/>
                                <a:pt x="4572349" y="1304717"/>
                              </a:cubicBezTo>
                              <a:lnTo>
                                <a:pt x="4577604" y="1200660"/>
                              </a:lnTo>
                              <a:lnTo>
                                <a:pt x="4578135" y="1200660"/>
                              </a:lnTo>
                              <a:lnTo>
                                <a:pt x="4577724" y="1192508"/>
                              </a:lnTo>
                              <a:cubicBezTo>
                                <a:pt x="4577724" y="533905"/>
                                <a:pt x="5111628" y="0"/>
                                <a:pt x="5770232" y="0"/>
                              </a:cubicBezTo>
                              <a:cubicBezTo>
                                <a:pt x="6428835" y="0"/>
                                <a:pt x="6962740" y="533905"/>
                                <a:pt x="6962740" y="1192508"/>
                              </a:cubicBezTo>
                              <a:cubicBezTo>
                                <a:pt x="6962630" y="1193603"/>
                                <a:pt x="6962519" y="1194699"/>
                                <a:pt x="6962409" y="1195794"/>
                              </a:cubicBezTo>
                              <a:lnTo>
                                <a:pt x="6867358" y="1195794"/>
                              </a:lnTo>
                              <a:cubicBezTo>
                                <a:pt x="6867468" y="1194699"/>
                                <a:pt x="6867579" y="1193603"/>
                                <a:pt x="6867689" y="1192508"/>
                              </a:cubicBezTo>
                              <a:cubicBezTo>
                                <a:pt x="6867689" y="586400"/>
                                <a:pt x="6376340" y="95051"/>
                                <a:pt x="5770232" y="95051"/>
                              </a:cubicBezTo>
                              <a:cubicBezTo>
                                <a:pt x="5164124" y="95051"/>
                                <a:pt x="4672775" y="586400"/>
                                <a:pt x="4672775" y="1192508"/>
                              </a:cubicBezTo>
                              <a:lnTo>
                                <a:pt x="4673186" y="1200660"/>
                              </a:lnTo>
                              <a:lnTo>
                                <a:pt x="4672654" y="1200660"/>
                              </a:lnTo>
                              <a:lnTo>
                                <a:pt x="4666909" y="1314435"/>
                              </a:lnTo>
                              <a:cubicBezTo>
                                <a:pt x="4605841" y="1915764"/>
                                <a:pt x="4097999" y="2385016"/>
                                <a:pt x="3480559" y="2385016"/>
                              </a:cubicBezTo>
                              <a:cubicBezTo>
                                <a:pt x="2863117" y="2385016"/>
                                <a:pt x="2355276" y="1915764"/>
                                <a:pt x="2294208" y="1314435"/>
                              </a:cubicBezTo>
                              <a:lnTo>
                                <a:pt x="2288462" y="1200660"/>
                              </a:lnTo>
                              <a:lnTo>
                                <a:pt x="2289225" y="1200660"/>
                              </a:lnTo>
                              <a:lnTo>
                                <a:pt x="2284419" y="1105474"/>
                              </a:lnTo>
                              <a:cubicBezTo>
                                <a:pt x="2228217" y="552075"/>
                                <a:pt x="1760854" y="120225"/>
                                <a:pt x="1192627" y="120225"/>
                              </a:cubicBezTo>
                              <a:cubicBezTo>
                                <a:pt x="624401" y="120225"/>
                                <a:pt x="157037" y="552075"/>
                                <a:pt x="100836" y="1105474"/>
                              </a:cubicBezTo>
                              <a:lnTo>
                                <a:pt x="95581" y="1209531"/>
                              </a:lnTo>
                              <a:lnTo>
                                <a:pt x="95049" y="1209531"/>
                              </a:lnTo>
                              <a:cubicBezTo>
                                <a:pt x="95186" y="1212248"/>
                                <a:pt x="95324" y="1214965"/>
                                <a:pt x="95461" y="1217682"/>
                              </a:cubicBezTo>
                              <a:close/>
                            </a:path>
                          </a:pathLst>
                        </a:custGeom>
                        <a:gradFill flip="none" rotWithShape="1">
                          <a:gsLst>
                            <a:gs pos="53000">
                              <a:srgbClr val="FF0000"/>
                            </a:gs>
                            <a:gs pos="24000">
                              <a:srgbClr val="FFC000"/>
                            </a:gs>
                            <a:gs pos="85000">
                              <a:srgbClr val="00B050"/>
                            </a:gs>
                          </a:gsLst>
                          <a:lin ang="10800000" scaled="0"/>
                          <a:tileRect/>
                        </a:gradFill>
                        <a:ln w="38100">
                          <a:noFill/>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 w14:anchorId="7F80EFC9" id="Figura a mano libera: forma 939637402" o:spid="_x0000_s1026" alt="sequenza temporale " style="position:absolute;margin-left:402.05pt;margin-top:1.25pt;width:453.25pt;height:93.95pt;flip:x y;z-index:2516761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coordsize="6962740,23850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" path="m95461,1217682v-15773,1358,-79141,1358,-95051,l-1,1209531r531,l6276,1095755c67344,494427,575187,25174,1192627,25174v617441,,1125283,469253,1186351,1070581l2384723,1209531r-762,l2388767,1304717v56201,553399,523564,985249,1091792,985249c4048785,2289966,4516149,1858116,4572349,1304717r5255,-104057l4578135,1200660r-411,-8152c4577724,533905,5111628,,5770232,v658603,,1192508,533905,1192508,1192508c6962630,1193603,6962519,1194699,6962409,1195794r-95051,c6867468,1194699,6867579,1193603,6867689,1192508,6867689,586400,6376340,95051,5770232,95051v-606108,,-1097457,491349,-1097457,1097457l4673186,1200660r-532,l4666909,1314435v-61068,601329,-568910,1070581,-1186350,1070581c2863117,2385016,2355276,1915764,2294208,1314435r-5746,-113775l2289225,1200660r-4806,-95186c2228217,552075,1760854,120225,1192627,120225v-568226,,-1035590,431850,-1091791,985249l95581,1209531r-532,c95186,1212248,95324,1214965,95461,1217682xe" fillcolor="#ffc000" stroked="f" strokeweight="3pt">
                <v:fill color2="#00b050" rotate="t" angle="270" colors="0 #ffc000;15729f #ffc000;34734f red" focus="100%" type="gradient">
                  <o:fill v:ext="view" type="gradientUnscaled"/>
                </v:fill>
                <v:stroke joinstyle="miter"/>
                <v:path arrowok="t" o:connecttype="custom" o:connectlocs="78920,609063;339,609063;-1,604986;438,604986;5189,548078;985975,12592;1966762,548078;1971511,604986;1970881,604986;1974855,652597;2877467,1145401;3780078,652597;3784422,600549;3784861,600549;3784521,596472;4770398,0;5756275,596472;5756001,598115;5677420,598115;5677694,596472;4770398,47543;3863102,596472;3863442,600549;3863002,600549;3858253,657458;2877467,1192943;1896680,657458;1891930,600549;1892561,600549;1888588,552939;985975,60134;83364,552939;79019,604986;78579,604986;78920,609063" o:connectangles="0,0,0,0,0,0,0,0,0,0,0,0,0,0,0,0,0,0,0,0,0,0,0,0,0,0,0,0,0,0,0,0,0,0,0"/>
                <w10:wrap anchorx="margin"/>
              </v:shape>
            </w:pict>
          </mc:Fallback>
        </mc:AlternateContent>
      </w:r>
      <w:r w:rsidR="00DD5D10" w:rsidRPr="00F67DF7">
        <w:rPr>
          <w:rFonts w:eastAsiaTheme="majorEastAsia" w:cstheme="majorBidi"/>
          <w:noProof/>
          <w:szCs w:val="16"/>
          <w:lang w:bidi="fa-IR"/>
        </w:rPr>
        <mc:AlternateContent>
          <mc:Choice Requires="wps">
            <w:drawing>
              <wp:anchor distT="0" distB="0" distL="114300" distR="114300" simplePos="0" relativeHeight="251685376" behindDoc="0" locked="0" layoutInCell="1" allowOverlap="1" wp14:anchorId="316DBD96" wp14:editId="127210EB">
                <wp:simplePos x="0" y="0"/>
                <wp:positionH relativeFrom="column">
                  <wp:posOffset>4148648</wp:posOffset>
                </wp:positionH>
                <wp:positionV relativeFrom="paragraph">
                  <wp:posOffset>130203</wp:posOffset>
                </wp:positionV>
                <wp:extent cx="1280160" cy="715617"/>
                <wp:effectExtent l="0" t="0" r="0" b="8890"/>
                <wp:wrapNone/>
                <wp:docPr id="1671600066" name="Casella di testo 1671600066"/>
                <wp:cNvGraphicFramePr/>
                <a:graphic xmlns:a="http://schemas.openxmlformats.org/drawingml/2006/main">
                  <a:graphicData uri="http://schemas.microsoft.com/office/word/2010/wordprocessingShape">
                    <wps:wsp>
                      <wps:cNvSpPr txBox="1"/>
                      <wps:spPr>
                        <a:xfrm>
                          <a:off x="0" y="0"/>
                          <a:ext cx="1280160" cy="715617"/>
                        </a:xfrm>
                        <a:prstGeom prst="rect">
                          <a:avLst/>
                        </a:prstGeom>
                        <a:solidFill>
                          <a:schemeClr val="lt1"/>
                        </a:solidFill>
                        <a:ln w="6350">
                          <a:noFill/>
                        </a:ln>
                      </wps:spPr>
                      <wps:txbx>
                        <w:txbxContent>
                          <w:p w14:paraId="7DDBC784" w14:textId="354E05AB" w:rsidR="008225A0" w:rsidRPr="0051737F" w:rsidRDefault="008225A0" w:rsidP="00F01A99">
                            <w:pPr>
                              <w:spacing w:before="0" w:after="0"/>
                              <w:jc w:val="center"/>
                              <w:rPr>
                                <w:lang w:val="en-GB"/>
                              </w:rPr>
                            </w:pPr>
                            <w:r>
                              <w:rPr>
                                <w:lang w:val="en-GB"/>
                              </w:rPr>
                              <w:t>Preliminary energy master p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6DBD96" id="Casella di testo 1671600066" o:spid="_x0000_s1042" type="#_x0000_t202" style="position:absolute;left:0;text-align:left;margin-left:326.65pt;margin-top:10.25pt;width:100.8pt;height:56.3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" fillcolor="white [3201]" stroked="f" strokeweight=".5pt">
                <v:textbox>
                  <w:txbxContent>
                    <w:p w14:paraId="7DDBC784" w14:textId="354E05AB" w:rsidR="008225A0" w:rsidRPr="0051737F" w:rsidRDefault="008225A0" w:rsidP="00F01A99">
                      <w:pPr>
                        <w:spacing w:before="0" w:after="0"/>
                        <w:jc w:val="center"/>
                        <w:rPr>
                          <w:lang w:val="en-GB"/>
                        </w:rPr>
                      </w:pPr>
                      <w:r>
                        <w:rPr>
                          <w:lang w:val="en-GB"/>
                        </w:rPr>
                        <w:t>Preliminary energy master plan</w:t>
                      </w:r>
                    </w:p>
                  </w:txbxContent>
                </v:textbox>
              </v:shape>
            </w:pict>
          </mc:Fallback>
        </mc:AlternateContent>
      </w:r>
      <w:r w:rsidR="00F01A99" w:rsidRPr="00F67DF7">
        <w:rPr>
          <w:rFonts w:eastAsiaTheme="majorEastAsia" w:cstheme="majorBidi"/>
          <w:noProof/>
          <w:szCs w:val="16"/>
          <w:lang w:bidi="fa-IR"/>
        </w:rPr>
        <mc:AlternateContent>
          <mc:Choice Requires="wps">
            <w:drawing>
              <wp:anchor distT="0" distB="0" distL="114300" distR="114300" simplePos="0" relativeHeight="251679232" behindDoc="0" locked="0" layoutInCell="1" allowOverlap="1" wp14:anchorId="7BF109FC" wp14:editId="1D218DD5">
                <wp:simplePos x="0" y="0"/>
                <wp:positionH relativeFrom="column">
                  <wp:posOffset>292266</wp:posOffset>
                </wp:positionH>
                <wp:positionV relativeFrom="paragraph">
                  <wp:posOffset>90446</wp:posOffset>
                </wp:positionV>
                <wp:extent cx="1391478" cy="791570"/>
                <wp:effectExtent l="0" t="0" r="0" b="8890"/>
                <wp:wrapNone/>
                <wp:docPr id="1601318924" name="Casella di testo 1601318924"/>
                <wp:cNvGraphicFramePr/>
                <a:graphic xmlns:a="http://schemas.openxmlformats.org/drawingml/2006/main">
                  <a:graphicData uri="http://schemas.microsoft.com/office/word/2010/wordprocessingShape">
                    <wps:wsp>
                      <wps:cNvSpPr txBox="1"/>
                      <wps:spPr>
                        <a:xfrm>
                          <a:off x="0" y="0"/>
                          <a:ext cx="1391478" cy="791570"/>
                        </a:xfrm>
                        <a:prstGeom prst="rect">
                          <a:avLst/>
                        </a:prstGeom>
                        <a:solidFill>
                          <a:schemeClr val="lt1"/>
                        </a:solidFill>
                        <a:ln w="6350">
                          <a:noFill/>
                        </a:ln>
                      </wps:spPr>
                      <wps:txbx>
                        <w:txbxContent>
                          <w:p w14:paraId="56D88C83" w14:textId="35DD27E8" w:rsidR="008225A0" w:rsidRPr="00F01A99" w:rsidRDefault="008225A0" w:rsidP="00F01A99">
                            <w:pPr>
                              <w:spacing w:before="0" w:after="160" w:line="259" w:lineRule="auto"/>
                              <w:jc w:val="center"/>
                              <w:rPr>
                                <w:rFonts w:eastAsiaTheme="majorEastAsia" w:cstheme="majorBidi"/>
                                <w:szCs w:val="16"/>
                                <w:lang w:bidi="fa-IR"/>
                              </w:rPr>
                            </w:pPr>
                            <w:r w:rsidRPr="00F01A99">
                              <w:rPr>
                                <w:rFonts w:eastAsiaTheme="majorEastAsia" w:cstheme="majorBidi"/>
                                <w:szCs w:val="16"/>
                                <w:lang w:bidi="fa-IR"/>
                              </w:rPr>
                              <w:t>Identification and characterization of communities</w:t>
                            </w:r>
                          </w:p>
                          <w:p w14:paraId="019FC075" w14:textId="6B7A88A2" w:rsidR="008225A0" w:rsidRDefault="008225A0" w:rsidP="00F67DF7">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109FC" id="Casella di testo 1601318924" o:spid="_x0000_s1043" type="#_x0000_t202" style="position:absolute;left:0;text-align:left;margin-left:23pt;margin-top:7.1pt;width:109.55pt;height:62.3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" fillcolor="white [3201]" stroked="f" strokeweight=".5pt">
                <v:textbox>
                  <w:txbxContent>
                    <w:p w14:paraId="56D88C83" w14:textId="35DD27E8" w:rsidR="008225A0" w:rsidRPr="00F01A99" w:rsidRDefault="008225A0" w:rsidP="00F01A99">
                      <w:pPr>
                        <w:spacing w:before="0" w:after="160" w:line="259" w:lineRule="auto"/>
                        <w:jc w:val="center"/>
                        <w:rPr>
                          <w:rFonts w:eastAsiaTheme="majorEastAsia" w:cstheme="majorBidi"/>
                          <w:szCs w:val="16"/>
                          <w:lang w:bidi="fa-IR"/>
                        </w:rPr>
                      </w:pPr>
                      <w:r w:rsidRPr="00F01A99">
                        <w:rPr>
                          <w:rFonts w:eastAsiaTheme="majorEastAsia" w:cstheme="majorBidi"/>
                          <w:szCs w:val="16"/>
                          <w:lang w:bidi="fa-IR"/>
                        </w:rPr>
                        <w:t>Identification and characterization of communities</w:t>
                      </w:r>
                    </w:p>
                    <w:p w14:paraId="019FC075" w14:textId="6B7A88A2" w:rsidR="008225A0" w:rsidRDefault="008225A0" w:rsidP="00F67DF7">
                      <w:pPr>
                        <w:jc w:val="center"/>
                      </w:pPr>
                    </w:p>
                  </w:txbxContent>
                </v:textbox>
              </v:shape>
            </w:pict>
          </mc:Fallback>
        </mc:AlternateContent>
      </w:r>
    </w:p>
    <w:p w14:paraId="7D5034CE" w14:textId="712AA166" w:rsidR="00F67DF7" w:rsidRDefault="00F01A99" w:rsidP="003B222B">
      <w:pPr>
        <w:spacing w:before="0" w:after="160" w:line="259" w:lineRule="auto"/>
        <w:rPr>
          <w:rFonts w:eastAsiaTheme="majorEastAsia" w:cstheme="majorBidi"/>
          <w:szCs w:val="16"/>
          <w:lang w:bidi="fa-IR"/>
        </w:rPr>
      </w:pPr>
      <w:r w:rsidRPr="00F67DF7">
        <w:rPr>
          <w:rFonts w:eastAsiaTheme="majorEastAsia" w:cstheme="majorBidi"/>
          <w:noProof/>
          <w:szCs w:val="16"/>
          <w:lang w:bidi="fa-IR"/>
        </w:rPr>
        <mc:AlternateContent>
          <mc:Choice Requires="wps">
            <w:drawing>
              <wp:anchor distT="0" distB="0" distL="114300" distR="114300" simplePos="0" relativeHeight="251682304" behindDoc="0" locked="0" layoutInCell="1" allowOverlap="1" wp14:anchorId="017713CF" wp14:editId="16C377C7">
                <wp:simplePos x="0" y="0"/>
                <wp:positionH relativeFrom="margin">
                  <wp:align>center</wp:align>
                </wp:positionH>
                <wp:positionV relativeFrom="paragraph">
                  <wp:posOffset>45278</wp:posOffset>
                </wp:positionV>
                <wp:extent cx="1439186" cy="779089"/>
                <wp:effectExtent l="0" t="0" r="8890" b="2540"/>
                <wp:wrapNone/>
                <wp:docPr id="1016245734" name="Casella di testo 1016245734"/>
                <wp:cNvGraphicFramePr/>
                <a:graphic xmlns:a="http://schemas.openxmlformats.org/drawingml/2006/main">
                  <a:graphicData uri="http://schemas.microsoft.com/office/word/2010/wordprocessingShape">
                    <wps:wsp>
                      <wps:cNvSpPr txBox="1"/>
                      <wps:spPr>
                        <a:xfrm>
                          <a:off x="0" y="0"/>
                          <a:ext cx="1439186" cy="779089"/>
                        </a:xfrm>
                        <a:prstGeom prst="rect">
                          <a:avLst/>
                        </a:prstGeom>
                        <a:solidFill>
                          <a:schemeClr val="lt1"/>
                        </a:solidFill>
                        <a:ln w="6350">
                          <a:noFill/>
                        </a:ln>
                      </wps:spPr>
                      <wps:txbx>
                        <w:txbxContent>
                          <w:p w14:paraId="4F66AF13" w14:textId="12781DFB" w:rsidR="008225A0" w:rsidRPr="00F01A99" w:rsidRDefault="008225A0" w:rsidP="00F01A99">
                            <w:pPr>
                              <w:spacing w:before="0" w:after="0"/>
                              <w:jc w:val="center"/>
                              <w:rPr>
                                <w:lang w:val="en-GB"/>
                              </w:rPr>
                            </w:pPr>
                            <w:r>
                              <w:rPr>
                                <w:rFonts w:eastAsiaTheme="majorEastAsia" w:cstheme="majorBidi"/>
                                <w:szCs w:val="16"/>
                                <w:lang w:val="en-GB" w:bidi="fa-IR"/>
                              </w:rPr>
                              <w:t>Estimation of the energy map of Zambez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713CF" id="Casella di testo 1016245734" o:spid="_x0000_s1044" type="#_x0000_t202" style="position:absolute;left:0;text-align:left;margin-left:0;margin-top:3.55pt;width:113.3pt;height:61.35pt;z-index:2516823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" fillcolor="white [3201]" stroked="f" strokeweight=".5pt">
                <v:textbox>
                  <w:txbxContent>
                    <w:p w14:paraId="4F66AF13" w14:textId="12781DFB" w:rsidR="008225A0" w:rsidRPr="00F01A99" w:rsidRDefault="008225A0" w:rsidP="00F01A99">
                      <w:pPr>
                        <w:spacing w:before="0" w:after="0"/>
                        <w:jc w:val="center"/>
                        <w:rPr>
                          <w:lang w:val="en-GB"/>
                        </w:rPr>
                      </w:pPr>
                      <w:r>
                        <w:rPr>
                          <w:rFonts w:eastAsiaTheme="majorEastAsia" w:cstheme="majorBidi"/>
                          <w:szCs w:val="16"/>
                          <w:lang w:val="en-GB" w:bidi="fa-IR"/>
                        </w:rPr>
                        <w:t>Estimation of the energy map of Zambezia</w:t>
                      </w:r>
                    </w:p>
                  </w:txbxContent>
                </v:textbox>
                <w10:wrap anchorx="margin"/>
              </v:shape>
            </w:pict>
          </mc:Fallback>
        </mc:AlternateContent>
      </w:r>
    </w:p>
    <w:p w14:paraId="6013EF61" w14:textId="3758F6F2" w:rsidR="00F67DF7" w:rsidRDefault="00F67DF7" w:rsidP="003B222B">
      <w:pPr>
        <w:spacing w:before="0" w:after="160" w:line="259" w:lineRule="auto"/>
        <w:rPr>
          <w:rFonts w:eastAsiaTheme="majorEastAsia" w:cstheme="majorBidi"/>
          <w:szCs w:val="16"/>
          <w:lang w:bidi="fa-IR"/>
        </w:rPr>
      </w:pPr>
    </w:p>
    <w:p w14:paraId="00BF618C" w14:textId="07CD1D64" w:rsidR="00F67DF7" w:rsidRDefault="00CF2A1B" w:rsidP="003B222B">
      <w:pPr>
        <w:spacing w:before="0" w:after="160" w:line="259" w:lineRule="auto"/>
        <w:rPr>
          <w:rFonts w:eastAsiaTheme="majorEastAsia" w:cstheme="majorBidi"/>
          <w:szCs w:val="16"/>
          <w:lang w:bidi="fa-IR"/>
        </w:rPr>
      </w:pPr>
      <w:r>
        <w:rPr>
          <w:noProof/>
        </w:rPr>
        <w:drawing>
          <wp:anchor distT="0" distB="0" distL="114300" distR="114300" simplePos="0" relativeHeight="251688448" behindDoc="0" locked="0" layoutInCell="1" allowOverlap="1" wp14:anchorId="56DA352E" wp14:editId="62ED3EDF">
            <wp:simplePos x="0" y="0"/>
            <wp:positionH relativeFrom="margin">
              <wp:align>center</wp:align>
            </wp:positionH>
            <wp:positionV relativeFrom="paragraph">
              <wp:posOffset>474980</wp:posOffset>
            </wp:positionV>
            <wp:extent cx="5353050" cy="2562860"/>
            <wp:effectExtent l="0" t="0" r="0" b="8890"/>
            <wp:wrapSquare wrapText="bothSides"/>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77">
                      <a:extLst>
                        <a:ext uri="{28A0092B-C50C-407E-A947-70E740481C1C}">
                          <a14:useLocalDpi xmlns:a14="http://schemas.microsoft.com/office/drawing/2010/main" val="0"/>
                        </a:ext>
                      </a:extLst>
                    </a:blip>
                    <a:stretch>
                      <a:fillRect/>
                    </a:stretch>
                  </pic:blipFill>
                  <pic:spPr>
                    <a:xfrm>
                      <a:off x="0" y="0"/>
                      <a:ext cx="5353050" cy="2562860"/>
                    </a:xfrm>
                    <a:prstGeom prst="rect">
                      <a:avLst/>
                    </a:prstGeom>
                  </pic:spPr>
                </pic:pic>
              </a:graphicData>
            </a:graphic>
            <wp14:sizeRelH relativeFrom="margin">
              <wp14:pctWidth>0</wp14:pctWidth>
            </wp14:sizeRelH>
            <wp14:sizeRelV relativeFrom="margin">
              <wp14:pctHeight>0</wp14:pctHeight>
            </wp14:sizeRelV>
          </wp:anchor>
        </w:drawing>
      </w:r>
    </w:p>
    <w:p w14:paraId="2763AEB5" w14:textId="3E3163C4" w:rsidR="00F01A99" w:rsidRDefault="00F01A99" w:rsidP="00F01A99">
      <w:pPr>
        <w:pStyle w:val="Didascalia"/>
        <w:spacing w:before="0" w:after="0"/>
        <w:rPr>
          <w:sz w:val="20"/>
          <w:szCs w:val="20"/>
        </w:rPr>
      </w:pPr>
    </w:p>
    <w:p w14:paraId="133FFF12" w14:textId="55894247" w:rsidR="004A27CE" w:rsidRDefault="004A27CE" w:rsidP="00DD5D10">
      <w:pPr>
        <w:pStyle w:val="Didascalia"/>
        <w:spacing w:before="0" w:after="0"/>
        <w:rPr>
          <w:i/>
          <w:sz w:val="20"/>
          <w:szCs w:val="20"/>
        </w:rPr>
      </w:pPr>
      <w:r w:rsidRPr="008C7739">
        <w:rPr>
          <w:i/>
          <w:sz w:val="20"/>
          <w:szCs w:val="20"/>
        </w:rPr>
        <w:t xml:space="preserve">Figure </w:t>
      </w:r>
      <w:r w:rsidRPr="008C7739">
        <w:rPr>
          <w:i/>
          <w:sz w:val="20"/>
          <w:szCs w:val="20"/>
        </w:rPr>
        <w:fldChar w:fldCharType="begin"/>
      </w:r>
      <w:r w:rsidRPr="008C7739">
        <w:rPr>
          <w:i/>
          <w:sz w:val="20"/>
          <w:szCs w:val="20"/>
        </w:rPr>
        <w:instrText xml:space="preserve"> SEQ Figure \* ARABIC </w:instrText>
      </w:r>
      <w:r w:rsidRPr="008C7739">
        <w:rPr>
          <w:i/>
          <w:sz w:val="20"/>
          <w:szCs w:val="20"/>
        </w:rPr>
        <w:fldChar w:fldCharType="separate"/>
      </w:r>
      <w:r w:rsidR="00417CB5">
        <w:rPr>
          <w:i/>
          <w:noProof/>
          <w:sz w:val="20"/>
          <w:szCs w:val="20"/>
        </w:rPr>
        <w:t>1</w:t>
      </w:r>
      <w:r w:rsidRPr="008C7739">
        <w:rPr>
          <w:i/>
          <w:sz w:val="20"/>
          <w:szCs w:val="20"/>
        </w:rPr>
        <w:fldChar w:fldCharType="end"/>
      </w:r>
      <w:r w:rsidRPr="008C7739">
        <w:rPr>
          <w:i/>
          <w:sz w:val="20"/>
          <w:szCs w:val="20"/>
        </w:rPr>
        <w:t xml:space="preserve">. </w:t>
      </w:r>
      <w:r w:rsidR="005A3E5B">
        <w:rPr>
          <w:i/>
          <w:sz w:val="20"/>
          <w:szCs w:val="20"/>
        </w:rPr>
        <w:t>Flow chart of the proposed</w:t>
      </w:r>
      <w:r w:rsidRPr="008C7739">
        <w:rPr>
          <w:i/>
          <w:sz w:val="20"/>
          <w:szCs w:val="20"/>
        </w:rPr>
        <w:t xml:space="preserve"> procedure</w:t>
      </w:r>
    </w:p>
    <w:p w14:paraId="2A54D6A1" w14:textId="77777777" w:rsidR="00275956" w:rsidRPr="00275956" w:rsidRDefault="00275956" w:rsidP="00275956">
      <w:pPr>
        <w:rPr>
          <w:sz w:val="4"/>
          <w:szCs w:val="4"/>
        </w:rPr>
      </w:pPr>
    </w:p>
    <w:p w14:paraId="79EE120A" w14:textId="1CB00E05" w:rsidR="00E22F13" w:rsidRPr="003F222F" w:rsidRDefault="00016FE1" w:rsidP="009A59B9">
      <w:pPr>
        <w:pStyle w:val="Titolo2"/>
        <w:spacing w:before="0"/>
      </w:pPr>
      <w:bookmarkStart w:id="6" w:name="_Toc135730997"/>
      <w:r>
        <w:t xml:space="preserve">Communities </w:t>
      </w:r>
      <w:r w:rsidR="009A59B9">
        <w:t>Identification</w:t>
      </w:r>
      <w:bookmarkEnd w:id="6"/>
      <w:r w:rsidR="009A59B9">
        <w:t xml:space="preserve"> </w:t>
      </w:r>
    </w:p>
    <w:p w14:paraId="2128B897" w14:textId="153D93E4" w:rsidR="001A5F4D" w:rsidRDefault="001A5F4D" w:rsidP="00DD5D10">
      <w:r>
        <w:t>One of the major problem</w:t>
      </w:r>
      <w:r w:rsidR="0062052F">
        <w:t>s</w:t>
      </w:r>
      <w:r>
        <w:t xml:space="preserve"> in developing countries, is the lack of reliable and accurate data. In order to overcome this problem, </w:t>
      </w:r>
      <w:r w:rsidR="002151B3">
        <w:t xml:space="preserve">the </w:t>
      </w:r>
      <w:r w:rsidR="0062052F">
        <w:t xml:space="preserve">TERESA project has been based on public </w:t>
      </w:r>
      <w:r w:rsidR="002151B3">
        <w:t xml:space="preserve">GIS </w:t>
      </w:r>
      <w:r w:rsidR="0024303E">
        <w:t>data</w:t>
      </w:r>
      <w:r w:rsidR="003F640F">
        <w:t>set</w:t>
      </w:r>
      <w:r w:rsidR="0024303E">
        <w:t>s</w:t>
      </w:r>
      <w:r w:rsidR="002151B3">
        <w:t xml:space="preserve"> </w:t>
      </w:r>
      <w:r w:rsidR="00494B7F">
        <w:t>and</w:t>
      </w:r>
      <w:r w:rsidR="002151B3">
        <w:t xml:space="preserve"> as </w:t>
      </w:r>
      <w:r w:rsidR="0024303E">
        <w:t>detailed in the following, on an on-fie</w:t>
      </w:r>
      <w:r w:rsidR="00827D6C">
        <w:t>l</w:t>
      </w:r>
      <w:r w:rsidR="0024303E">
        <w:t>d campaign of interview</w:t>
      </w:r>
      <w:r w:rsidR="00D11015">
        <w:t>s</w:t>
      </w:r>
      <w:r w:rsidR="0024303E">
        <w:t xml:space="preserve"> and surveys, devoted to validating and integrating</w:t>
      </w:r>
      <w:r w:rsidR="007F5CD9">
        <w:t xml:space="preserve"> </w:t>
      </w:r>
      <w:r w:rsidR="0024303E">
        <w:t>such data</w:t>
      </w:r>
      <w:r w:rsidR="003F640F">
        <w:t>set</w:t>
      </w:r>
      <w:r w:rsidR="0024303E">
        <w:t>s.</w:t>
      </w:r>
    </w:p>
    <w:p w14:paraId="3FC384D5" w14:textId="4BEBD133" w:rsidR="008067D3" w:rsidRDefault="0024303E" w:rsidP="00DD5D10">
      <w:r>
        <w:t xml:space="preserve">In order to identify </w:t>
      </w:r>
      <w:r w:rsidR="00022A01">
        <w:t>the communities in place, a tool named</w:t>
      </w:r>
      <w:r w:rsidR="00E22F13" w:rsidRPr="003F222F">
        <w:t xml:space="preserve"> </w:t>
      </w:r>
      <w:r w:rsidR="00DD5D10" w:rsidRPr="003F222F">
        <w:t>VANIA</w:t>
      </w:r>
      <w:r w:rsidR="00022A01">
        <w:t xml:space="preserve"> has been adopted. It is designed</w:t>
      </w:r>
      <w:r w:rsidR="00E22F13" w:rsidRPr="003F222F">
        <w:t xml:space="preserve"> to gather </w:t>
      </w:r>
      <w:r w:rsidR="007A313F">
        <w:t xml:space="preserve">socio-econometric information </w:t>
      </w:r>
      <w:r w:rsidR="00725EFB">
        <w:t>and to correlate them</w:t>
      </w:r>
      <w:r w:rsidR="00C81F6C">
        <w:t xml:space="preserve"> to specific cluster</w:t>
      </w:r>
      <w:r w:rsidR="00E22F13" w:rsidRPr="003F222F">
        <w:t xml:space="preserve">. </w:t>
      </w:r>
      <w:r w:rsidR="00DD5D10">
        <w:t xml:space="preserve">In particular </w:t>
      </w:r>
      <w:r w:rsidR="00725EFB">
        <w:t xml:space="preserve">VANIA is in charge </w:t>
      </w:r>
      <w:r w:rsidR="003F640F">
        <w:t>to</w:t>
      </w:r>
      <w:r w:rsidR="00DD5D10">
        <w:t>:</w:t>
      </w:r>
    </w:p>
    <w:p w14:paraId="1D43DC6D" w14:textId="07B0B178" w:rsidR="00EA41BD" w:rsidRPr="00C80562" w:rsidRDefault="00EA41BD" w:rsidP="00655650">
      <w:pPr>
        <w:pStyle w:val="Paragrafoelenco"/>
        <w:numPr>
          <w:ilvl w:val="0"/>
          <w:numId w:val="30"/>
        </w:numPr>
        <w:spacing w:line="259" w:lineRule="auto"/>
        <w:rPr>
          <w:rFonts w:cstheme="majorBidi"/>
          <w:lang w:val="en-GB"/>
        </w:rPr>
      </w:pPr>
      <w:r w:rsidRPr="00C80562">
        <w:rPr>
          <w:rFonts w:cstheme="majorBidi"/>
          <w:lang w:val="en-GB"/>
        </w:rPr>
        <w:t>Locate all the communities in the area under investigation;</w:t>
      </w:r>
    </w:p>
    <w:p w14:paraId="68AB6B58" w14:textId="439E88B8" w:rsidR="00EA41BD" w:rsidRPr="00353CB8" w:rsidRDefault="00EA41BD" w:rsidP="00655650">
      <w:pPr>
        <w:pStyle w:val="Paragrafoelenco"/>
        <w:numPr>
          <w:ilvl w:val="0"/>
          <w:numId w:val="30"/>
        </w:numPr>
        <w:spacing w:line="259" w:lineRule="auto"/>
        <w:rPr>
          <w:rFonts w:cstheme="majorBidi"/>
          <w:lang w:val="en-GB"/>
        </w:rPr>
      </w:pPr>
      <w:r w:rsidRPr="00C80562">
        <w:rPr>
          <w:rFonts w:cstheme="majorBidi"/>
          <w:lang w:val="en-GB"/>
        </w:rPr>
        <w:t xml:space="preserve">Classify those communities among electrified and </w:t>
      </w:r>
      <w:r w:rsidR="00494B7F" w:rsidRPr="00C80562">
        <w:rPr>
          <w:rFonts w:cstheme="majorBidi"/>
          <w:lang w:val="en-GB"/>
        </w:rPr>
        <w:t>not electrified</w:t>
      </w:r>
      <w:r w:rsidRPr="00C80562">
        <w:rPr>
          <w:rFonts w:cstheme="majorBidi"/>
          <w:lang w:val="en-GB"/>
        </w:rPr>
        <w:t>;</w:t>
      </w:r>
    </w:p>
    <w:p w14:paraId="47804026" w14:textId="68945240" w:rsidR="00655650" w:rsidRPr="00655650" w:rsidRDefault="00655650" w:rsidP="00655650">
      <w:pPr>
        <w:pStyle w:val="Paragrafoelenco"/>
        <w:numPr>
          <w:ilvl w:val="0"/>
          <w:numId w:val="30"/>
        </w:numPr>
        <w:spacing w:line="259" w:lineRule="auto"/>
        <w:rPr>
          <w:rFonts w:ascii="Times New Roman" w:eastAsia="Times New Roman" w:hAnsi="Times New Roman" w:cs="Times New Roman"/>
          <w:lang w:val="en-GB"/>
        </w:rPr>
      </w:pPr>
      <w:r w:rsidRPr="00655650">
        <w:rPr>
          <w:rFonts w:cstheme="majorBidi"/>
          <w:lang w:val="en-GB"/>
        </w:rPr>
        <w:t>Processes currently available open-source dataset</w:t>
      </w:r>
      <w:r w:rsidR="00924D66">
        <w:rPr>
          <w:rFonts w:cstheme="majorBidi"/>
          <w:lang w:val="en-GB"/>
        </w:rPr>
        <w:t>s</w:t>
      </w:r>
      <w:r w:rsidRPr="00655650">
        <w:rPr>
          <w:rFonts w:cstheme="majorBidi"/>
          <w:lang w:val="en-GB"/>
        </w:rPr>
        <w:t xml:space="preserve"> to perform socio-economic parametrization of the communities.</w:t>
      </w:r>
      <w:r>
        <w:rPr>
          <w:rFonts w:cstheme="majorBidi"/>
          <w:lang w:val="en-GB"/>
        </w:rPr>
        <w:t xml:space="preserve"> </w:t>
      </w:r>
    </w:p>
    <w:p w14:paraId="42D382B7" w14:textId="13BAB9C1" w:rsidR="006E0636" w:rsidRPr="009E30EC" w:rsidRDefault="007F3FAD" w:rsidP="00275956">
      <w:pPr>
        <w:rPr>
          <w:rFonts w:cstheme="majorBidi"/>
        </w:rPr>
      </w:pPr>
      <w:r w:rsidRPr="28CAD5F8">
        <w:rPr>
          <w:rFonts w:cstheme="majorBidi"/>
        </w:rPr>
        <w:lastRenderedPageBreak/>
        <w:t xml:space="preserve">The clustering procedure </w:t>
      </w:r>
      <w:r w:rsidR="00DD5D10" w:rsidRPr="28CAD5F8">
        <w:rPr>
          <w:rFonts w:cstheme="majorBidi"/>
        </w:rPr>
        <w:t>utilizes</w:t>
      </w:r>
      <w:r w:rsidRPr="28CAD5F8">
        <w:rPr>
          <w:rFonts w:cstheme="majorBidi"/>
        </w:rPr>
        <w:t xml:space="preserve"> an iterative implementation of DBScan, a density-based algorithm.</w:t>
      </w:r>
      <w:r w:rsidR="00E22F13" w:rsidRPr="28CAD5F8">
        <w:rPr>
          <w:lang w:val="en-GB" w:bidi="fa-IR"/>
        </w:rPr>
        <w:t xml:space="preserve"> </w:t>
      </w:r>
      <w:r w:rsidR="00DD5D10" w:rsidRPr="28CAD5F8">
        <w:rPr>
          <w:lang w:val="en-GB" w:bidi="fa-IR"/>
        </w:rPr>
        <w:t xml:space="preserve">The current version of the tool defines the </w:t>
      </w:r>
      <w:r w:rsidR="45220940" w:rsidRPr="28CAD5F8">
        <w:rPr>
          <w:lang w:val="en-GB" w:bidi="fa-IR"/>
        </w:rPr>
        <w:t>communities'</w:t>
      </w:r>
      <w:r w:rsidR="000B2277" w:rsidRPr="28CAD5F8">
        <w:rPr>
          <w:lang w:val="en-GB" w:bidi="fa-IR"/>
        </w:rPr>
        <w:t xml:space="preserve"> </w:t>
      </w:r>
      <w:r w:rsidR="00DD5D10" w:rsidRPr="28CAD5F8">
        <w:rPr>
          <w:lang w:val="en-GB" w:bidi="fa-IR"/>
        </w:rPr>
        <w:t xml:space="preserve">borders based on the building </w:t>
      </w:r>
      <w:r w:rsidR="000B2277" w:rsidRPr="28CAD5F8">
        <w:rPr>
          <w:lang w:val="en-GB" w:bidi="fa-IR"/>
        </w:rPr>
        <w:t xml:space="preserve">distribution </w:t>
      </w:r>
      <w:r w:rsidR="00DD5D10" w:rsidRPr="28CAD5F8">
        <w:rPr>
          <w:lang w:val="en-GB" w:bidi="fa-IR"/>
        </w:rPr>
        <w:t xml:space="preserve">and </w:t>
      </w:r>
      <w:r w:rsidR="000B2277" w:rsidRPr="28CAD5F8">
        <w:rPr>
          <w:lang w:val="en-GB" w:bidi="fa-IR"/>
        </w:rPr>
        <w:t xml:space="preserve">on </w:t>
      </w:r>
      <w:r w:rsidR="00DD5D10" w:rsidRPr="28CAD5F8">
        <w:rPr>
          <w:lang w:val="en-GB" w:bidi="fa-IR"/>
        </w:rPr>
        <w:t xml:space="preserve">population density. </w:t>
      </w:r>
      <w:r w:rsidR="009E30EC" w:rsidRPr="28CAD5F8">
        <w:rPr>
          <w:rFonts w:cstheme="majorBidi"/>
        </w:rPr>
        <w:t>Once the boundaries of each community are defined, the procedure attributes multiple parameters for characterizing each cluster through economic, social, environmental, and infrastructural information</w:t>
      </w:r>
      <w:r w:rsidR="00CE4D16" w:rsidRPr="28CAD5F8">
        <w:rPr>
          <w:rFonts w:cstheme="majorBidi"/>
        </w:rPr>
        <w:t xml:space="preserve"> (as detailed in </w:t>
      </w:r>
      <w:r w:rsidR="00751FF9" w:rsidRPr="28CAD5F8">
        <w:rPr>
          <w:rFonts w:cstheme="majorBidi"/>
        </w:rPr>
        <w:t>table 1</w:t>
      </w:r>
      <w:r w:rsidR="00CE4D16" w:rsidRPr="28CAD5F8">
        <w:rPr>
          <w:rFonts w:cstheme="majorBidi"/>
        </w:rPr>
        <w:t>)</w:t>
      </w:r>
      <w:r w:rsidR="009E30EC" w:rsidRPr="28CAD5F8">
        <w:rPr>
          <w:rFonts w:cstheme="majorBidi"/>
        </w:rPr>
        <w:t xml:space="preserve">. </w:t>
      </w:r>
    </w:p>
    <w:p w14:paraId="4DAB2D4E" w14:textId="1EFB50C5" w:rsidR="00C614BB" w:rsidRPr="00EB1C90" w:rsidRDefault="00C614BB" w:rsidP="00C614BB">
      <w:pPr>
        <w:pStyle w:val="Didascalia"/>
        <w:keepNext/>
        <w:spacing w:after="0"/>
        <w:rPr>
          <w:i/>
          <w:sz w:val="20"/>
          <w:szCs w:val="20"/>
        </w:rPr>
      </w:pPr>
      <w:r w:rsidRPr="00EB1C90">
        <w:rPr>
          <w:i/>
          <w:sz w:val="20"/>
          <w:szCs w:val="20"/>
        </w:rPr>
        <w:t xml:space="preserve">Table </w:t>
      </w:r>
      <w:r w:rsidRPr="00EB1C90">
        <w:rPr>
          <w:i/>
          <w:sz w:val="20"/>
          <w:szCs w:val="20"/>
        </w:rPr>
        <w:fldChar w:fldCharType="begin"/>
      </w:r>
      <w:r w:rsidRPr="00EB1C90">
        <w:rPr>
          <w:i/>
          <w:sz w:val="20"/>
          <w:szCs w:val="20"/>
        </w:rPr>
        <w:instrText xml:space="preserve"> SEQ Table \* ARABIC </w:instrText>
      </w:r>
      <w:r w:rsidRPr="00EB1C90">
        <w:rPr>
          <w:i/>
          <w:sz w:val="20"/>
          <w:szCs w:val="20"/>
        </w:rPr>
        <w:fldChar w:fldCharType="separate"/>
      </w:r>
      <w:r w:rsidR="00417CB5">
        <w:rPr>
          <w:i/>
          <w:noProof/>
          <w:sz w:val="20"/>
          <w:szCs w:val="20"/>
        </w:rPr>
        <w:t>1</w:t>
      </w:r>
      <w:r w:rsidRPr="00EB1C90">
        <w:rPr>
          <w:i/>
          <w:sz w:val="20"/>
          <w:szCs w:val="20"/>
        </w:rPr>
        <w:fldChar w:fldCharType="end"/>
      </w:r>
      <w:r w:rsidRPr="00EB1C90">
        <w:rPr>
          <w:i/>
          <w:sz w:val="20"/>
          <w:szCs w:val="20"/>
          <w:lang w:val="en-GB"/>
        </w:rPr>
        <w:t>. Name and source of considered data-set</w:t>
      </w:r>
    </w:p>
    <w:tbl>
      <w:tblPr>
        <w:tblStyle w:val="Tabellaelenco2-colore2"/>
        <w:tblW w:w="9210" w:type="dxa"/>
        <w:tblLook w:val="04A0" w:firstRow="1" w:lastRow="0" w:firstColumn="1" w:lastColumn="0" w:noHBand="0" w:noVBand="1"/>
      </w:tblPr>
      <w:tblGrid>
        <w:gridCol w:w="2721"/>
        <w:gridCol w:w="2411"/>
        <w:gridCol w:w="1782"/>
        <w:gridCol w:w="2296"/>
      </w:tblGrid>
      <w:tr w:rsidR="009E30EC" w:rsidRPr="00C05832" w14:paraId="26FAB254" w14:textId="77777777" w:rsidTr="00184763">
        <w:trPr>
          <w:cnfStyle w:val="100000000000" w:firstRow="1" w:lastRow="0" w:firstColumn="0" w:lastColumn="0" w:oddVBand="0" w:evenVBand="0" w:oddHBand="0"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70C8EE" w14:textId="77777777" w:rsidR="009E30EC" w:rsidRPr="009E30EC" w:rsidRDefault="009E30EC" w:rsidP="009E30EC">
            <w:pPr>
              <w:spacing w:before="0" w:after="0"/>
              <w:jc w:val="center"/>
              <w:rPr>
                <w:rFonts w:ascii="Times New Roman" w:eastAsia="Times New Roman" w:hAnsi="Times New Roman" w:cs="Times New Roman"/>
                <w:bCs w:val="0"/>
                <w:color w:val="C45911" w:themeColor="accent2" w:themeShade="BF"/>
                <w:sz w:val="20"/>
                <w:szCs w:val="20"/>
              </w:rPr>
            </w:pPr>
            <w:r w:rsidRPr="009E30EC">
              <w:rPr>
                <w:rFonts w:ascii="Times New Roman" w:eastAsia="Times New Roman" w:hAnsi="Times New Roman" w:cs="Times New Roman"/>
                <w:bCs w:val="0"/>
                <w:color w:val="C45911" w:themeColor="accent2" w:themeShade="BF"/>
                <w:sz w:val="20"/>
                <w:szCs w:val="20"/>
              </w:rPr>
              <w:t>Name</w:t>
            </w:r>
          </w:p>
        </w:tc>
        <w:tc>
          <w:tcPr>
            <w:tcW w:w="0" w:type="auto"/>
            <w:vAlign w:val="center"/>
            <w:hideMark/>
          </w:tcPr>
          <w:p w14:paraId="56AD3ED0" w14:textId="77777777" w:rsidR="009E30EC" w:rsidRPr="009E30EC" w:rsidRDefault="009E30EC" w:rsidP="009E30EC">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C45911" w:themeColor="accent2" w:themeShade="BF"/>
                <w:sz w:val="20"/>
                <w:szCs w:val="20"/>
              </w:rPr>
            </w:pPr>
            <w:r w:rsidRPr="009E30EC">
              <w:rPr>
                <w:rFonts w:ascii="Times New Roman" w:eastAsia="Times New Roman" w:hAnsi="Times New Roman" w:cs="Times New Roman"/>
                <w:bCs w:val="0"/>
                <w:color w:val="C45911" w:themeColor="accent2" w:themeShade="BF"/>
                <w:sz w:val="20"/>
                <w:szCs w:val="20"/>
              </w:rPr>
              <w:t>Source</w:t>
            </w:r>
          </w:p>
        </w:tc>
        <w:tc>
          <w:tcPr>
            <w:tcW w:w="1782" w:type="dxa"/>
            <w:vAlign w:val="center"/>
          </w:tcPr>
          <w:p w14:paraId="4F4F9956" w14:textId="77777777" w:rsidR="009E30EC" w:rsidRPr="009E30EC" w:rsidRDefault="009E30EC" w:rsidP="009E30EC">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C45911" w:themeColor="accent2" w:themeShade="BF"/>
                <w:sz w:val="20"/>
                <w:szCs w:val="20"/>
              </w:rPr>
            </w:pPr>
            <w:r w:rsidRPr="009E30EC">
              <w:rPr>
                <w:rFonts w:ascii="Times New Roman" w:eastAsia="Times New Roman" w:hAnsi="Times New Roman" w:cs="Times New Roman"/>
                <w:bCs w:val="0"/>
                <w:color w:val="C45911" w:themeColor="accent2" w:themeShade="BF"/>
                <w:sz w:val="20"/>
                <w:szCs w:val="20"/>
              </w:rPr>
              <w:t>Name</w:t>
            </w:r>
          </w:p>
        </w:tc>
        <w:tc>
          <w:tcPr>
            <w:tcW w:w="2296" w:type="dxa"/>
            <w:vAlign w:val="center"/>
          </w:tcPr>
          <w:p w14:paraId="7935FB68" w14:textId="77777777" w:rsidR="009E30EC" w:rsidRPr="009E30EC" w:rsidRDefault="009E30EC" w:rsidP="009E30EC">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C45911" w:themeColor="accent2" w:themeShade="BF"/>
                <w:sz w:val="20"/>
                <w:szCs w:val="20"/>
              </w:rPr>
            </w:pPr>
            <w:r w:rsidRPr="009E30EC">
              <w:rPr>
                <w:rFonts w:ascii="Times New Roman" w:eastAsia="Times New Roman" w:hAnsi="Times New Roman" w:cs="Times New Roman"/>
                <w:bCs w:val="0"/>
                <w:color w:val="C45911" w:themeColor="accent2" w:themeShade="BF"/>
                <w:sz w:val="20"/>
                <w:szCs w:val="20"/>
              </w:rPr>
              <w:t>Source</w:t>
            </w:r>
          </w:p>
        </w:tc>
      </w:tr>
      <w:tr w:rsidR="009E30EC" w:rsidRPr="00C05832" w14:paraId="4A781746" w14:textId="77777777" w:rsidTr="00184763">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980991" w14:textId="77777777" w:rsidR="009E30EC" w:rsidRPr="009E30EC" w:rsidRDefault="009E30EC" w:rsidP="009E30EC">
            <w:pPr>
              <w:spacing w:before="0" w:after="0"/>
              <w:jc w:val="center"/>
              <w:rPr>
                <w:rFonts w:ascii="Times New Roman" w:eastAsia="Times New Roman" w:hAnsi="Times New Roman" w:cs="Times New Roman"/>
                <w:b w:val="0"/>
                <w:bCs w:val="0"/>
                <w:sz w:val="20"/>
                <w:szCs w:val="20"/>
              </w:rPr>
            </w:pPr>
            <w:r w:rsidRPr="009E30EC">
              <w:rPr>
                <w:rFonts w:ascii="Times New Roman" w:eastAsia="Times New Roman" w:hAnsi="Times New Roman" w:cs="Times New Roman"/>
                <w:b w:val="0"/>
                <w:bCs w:val="0"/>
                <w:sz w:val="20"/>
                <w:szCs w:val="20"/>
              </w:rPr>
              <w:t>Administrative</w:t>
            </w:r>
          </w:p>
        </w:tc>
        <w:tc>
          <w:tcPr>
            <w:tcW w:w="0" w:type="auto"/>
            <w:vAlign w:val="center"/>
            <w:hideMark/>
          </w:tcPr>
          <w:p w14:paraId="55FEC5F7" w14:textId="77777777" w:rsidR="009E30EC" w:rsidRPr="009E30EC" w:rsidRDefault="00000000" w:rsidP="009E30EC">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hyperlink r:id="rId78">
              <w:r w:rsidR="009E30EC" w:rsidRPr="009E30EC">
                <w:rPr>
                  <w:rFonts w:eastAsia="Times New Roman"/>
                  <w:sz w:val="20"/>
                  <w:szCs w:val="20"/>
                </w:rPr>
                <w:t>UN Agencies</w:t>
              </w:r>
            </w:hyperlink>
          </w:p>
        </w:tc>
        <w:tc>
          <w:tcPr>
            <w:tcW w:w="0" w:type="auto"/>
            <w:vAlign w:val="center"/>
          </w:tcPr>
          <w:p w14:paraId="29FD69B3" w14:textId="77777777" w:rsidR="009E30EC" w:rsidRPr="009E30EC" w:rsidRDefault="009E30EC" w:rsidP="009E30EC">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9E30EC">
              <w:rPr>
                <w:rFonts w:ascii="Times New Roman" w:eastAsia="Times New Roman" w:hAnsi="Times New Roman" w:cs="Times New Roman"/>
                <w:bCs/>
                <w:sz w:val="20"/>
                <w:szCs w:val="20"/>
              </w:rPr>
              <w:t>Networks</w:t>
            </w:r>
          </w:p>
        </w:tc>
        <w:tc>
          <w:tcPr>
            <w:tcW w:w="0" w:type="auto"/>
            <w:vAlign w:val="center"/>
          </w:tcPr>
          <w:p w14:paraId="417F449D" w14:textId="77777777" w:rsidR="009E30EC" w:rsidRPr="009E30EC" w:rsidRDefault="00000000" w:rsidP="009E30EC">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hyperlink r:id="rId79">
              <w:r w:rsidR="009E30EC" w:rsidRPr="009E30EC">
                <w:rPr>
                  <w:rFonts w:eastAsia="Times New Roman"/>
                  <w:sz w:val="20"/>
                  <w:szCs w:val="20"/>
                </w:rPr>
                <w:t>World Bank</w:t>
              </w:r>
            </w:hyperlink>
          </w:p>
        </w:tc>
      </w:tr>
      <w:tr w:rsidR="009E30EC" w:rsidRPr="00C05832" w14:paraId="3CD178B1" w14:textId="77777777" w:rsidTr="00184763">
        <w:trPr>
          <w:trHeight w:val="50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21A2E8" w14:textId="77777777" w:rsidR="009E30EC" w:rsidRPr="009E30EC" w:rsidRDefault="009E30EC" w:rsidP="009E30EC">
            <w:pPr>
              <w:spacing w:before="0" w:after="0"/>
              <w:jc w:val="center"/>
              <w:rPr>
                <w:rFonts w:ascii="Times New Roman" w:eastAsia="Times New Roman" w:hAnsi="Times New Roman" w:cs="Times New Roman"/>
                <w:b w:val="0"/>
                <w:bCs w:val="0"/>
                <w:sz w:val="20"/>
                <w:szCs w:val="20"/>
              </w:rPr>
            </w:pPr>
            <w:r w:rsidRPr="009E30EC">
              <w:rPr>
                <w:rFonts w:ascii="Times New Roman" w:eastAsia="Times New Roman" w:hAnsi="Times New Roman" w:cs="Times New Roman"/>
                <w:b w:val="0"/>
                <w:bCs w:val="0"/>
                <w:sz w:val="20"/>
                <w:szCs w:val="20"/>
              </w:rPr>
              <w:t>Cell towers</w:t>
            </w:r>
          </w:p>
        </w:tc>
        <w:tc>
          <w:tcPr>
            <w:tcW w:w="0" w:type="auto"/>
            <w:vAlign w:val="center"/>
            <w:hideMark/>
          </w:tcPr>
          <w:p w14:paraId="38FEAA8A" w14:textId="77777777" w:rsidR="009E30EC" w:rsidRPr="009E30EC" w:rsidRDefault="00000000" w:rsidP="009E30EC">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hyperlink r:id="rId80">
              <w:r w:rsidR="009E30EC" w:rsidRPr="009E30EC">
                <w:rPr>
                  <w:rFonts w:eastAsia="Times New Roman"/>
                  <w:sz w:val="20"/>
                  <w:szCs w:val="20"/>
                </w:rPr>
                <w:t>OpenCell</w:t>
              </w:r>
            </w:hyperlink>
          </w:p>
        </w:tc>
        <w:tc>
          <w:tcPr>
            <w:tcW w:w="0" w:type="auto"/>
            <w:vAlign w:val="center"/>
          </w:tcPr>
          <w:p w14:paraId="1CE14541" w14:textId="77777777" w:rsidR="009E30EC" w:rsidRPr="009E30EC" w:rsidRDefault="009E30EC" w:rsidP="009E30EC">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sidRPr="009E30EC">
              <w:rPr>
                <w:rFonts w:ascii="Times New Roman" w:eastAsia="Times New Roman" w:hAnsi="Times New Roman" w:cs="Times New Roman"/>
                <w:bCs/>
                <w:sz w:val="20"/>
                <w:szCs w:val="20"/>
              </w:rPr>
              <w:t>Night Lights</w:t>
            </w:r>
          </w:p>
        </w:tc>
        <w:tc>
          <w:tcPr>
            <w:tcW w:w="0" w:type="auto"/>
            <w:vAlign w:val="center"/>
          </w:tcPr>
          <w:p w14:paraId="40C76744" w14:textId="77777777" w:rsidR="009E30EC" w:rsidRPr="009E30EC" w:rsidRDefault="00000000" w:rsidP="009E30EC">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hyperlink r:id="rId81">
              <w:r w:rsidR="009E30EC" w:rsidRPr="009E30EC">
                <w:rPr>
                  <w:rFonts w:eastAsia="Times New Roman"/>
                  <w:sz w:val="20"/>
                  <w:szCs w:val="20"/>
                </w:rPr>
                <w:t>NASA</w:t>
              </w:r>
            </w:hyperlink>
          </w:p>
        </w:tc>
      </w:tr>
      <w:tr w:rsidR="009E30EC" w:rsidRPr="00C05832" w14:paraId="53771594" w14:textId="77777777" w:rsidTr="00184763">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0FE1BC" w14:textId="77777777" w:rsidR="009E30EC" w:rsidRPr="009E30EC" w:rsidRDefault="009E30EC" w:rsidP="009E30EC">
            <w:pPr>
              <w:spacing w:before="0" w:after="0"/>
              <w:jc w:val="center"/>
              <w:rPr>
                <w:rFonts w:ascii="Times New Roman" w:eastAsia="Times New Roman" w:hAnsi="Times New Roman" w:cs="Times New Roman"/>
                <w:b w:val="0"/>
                <w:bCs w:val="0"/>
                <w:sz w:val="20"/>
                <w:szCs w:val="20"/>
              </w:rPr>
            </w:pPr>
            <w:r w:rsidRPr="009E30EC">
              <w:rPr>
                <w:rFonts w:ascii="Times New Roman" w:eastAsia="Times New Roman" w:hAnsi="Times New Roman" w:cs="Times New Roman"/>
                <w:b w:val="0"/>
                <w:bCs w:val="0"/>
                <w:sz w:val="20"/>
                <w:szCs w:val="20"/>
              </w:rPr>
              <w:t>Clustering (Sub)</w:t>
            </w:r>
          </w:p>
        </w:tc>
        <w:tc>
          <w:tcPr>
            <w:tcW w:w="0" w:type="auto"/>
            <w:vAlign w:val="center"/>
            <w:hideMark/>
          </w:tcPr>
          <w:p w14:paraId="1A2F47D5" w14:textId="77777777" w:rsidR="009E30EC" w:rsidRPr="009E30EC" w:rsidRDefault="00000000" w:rsidP="009E30EC">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hyperlink r:id="rId82">
              <w:r w:rsidR="009E30EC" w:rsidRPr="009E30EC">
                <w:rPr>
                  <w:rFonts w:eastAsia="Times New Roman"/>
                  <w:sz w:val="20"/>
                  <w:szCs w:val="20"/>
                </w:rPr>
                <w:t>KTH</w:t>
              </w:r>
            </w:hyperlink>
          </w:p>
        </w:tc>
        <w:tc>
          <w:tcPr>
            <w:tcW w:w="0" w:type="auto"/>
            <w:vAlign w:val="center"/>
          </w:tcPr>
          <w:p w14:paraId="22E387AE" w14:textId="77777777" w:rsidR="009E30EC" w:rsidRPr="009E30EC" w:rsidRDefault="009E30EC" w:rsidP="009E30EC">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9E30EC">
              <w:rPr>
                <w:rFonts w:ascii="Times New Roman" w:eastAsia="Times New Roman" w:hAnsi="Times New Roman" w:cs="Times New Roman"/>
                <w:bCs/>
                <w:sz w:val="20"/>
                <w:szCs w:val="20"/>
              </w:rPr>
              <w:t>Population</w:t>
            </w:r>
          </w:p>
        </w:tc>
        <w:tc>
          <w:tcPr>
            <w:tcW w:w="0" w:type="auto"/>
            <w:vAlign w:val="center"/>
          </w:tcPr>
          <w:p w14:paraId="5266F94E" w14:textId="77777777" w:rsidR="009E30EC" w:rsidRPr="009E30EC" w:rsidRDefault="00000000" w:rsidP="009E30EC">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hyperlink r:id="rId83">
              <w:r w:rsidR="009E30EC" w:rsidRPr="009E30EC">
                <w:rPr>
                  <w:rFonts w:eastAsia="Times New Roman"/>
                  <w:sz w:val="20"/>
                  <w:szCs w:val="20"/>
                </w:rPr>
                <w:t>Facebook</w:t>
              </w:r>
            </w:hyperlink>
          </w:p>
        </w:tc>
      </w:tr>
      <w:tr w:rsidR="009E30EC" w:rsidRPr="00C05832" w14:paraId="6240F71A" w14:textId="77777777" w:rsidTr="00184763">
        <w:trPr>
          <w:trHeight w:val="50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A83AC5B" w14:textId="77777777" w:rsidR="009E30EC" w:rsidRPr="009E30EC" w:rsidRDefault="009E30EC" w:rsidP="009E30EC">
            <w:pPr>
              <w:spacing w:before="0" w:after="0"/>
              <w:jc w:val="center"/>
              <w:rPr>
                <w:rFonts w:ascii="Times New Roman" w:eastAsia="Times New Roman" w:hAnsi="Times New Roman" w:cs="Times New Roman"/>
                <w:b w:val="0"/>
                <w:bCs w:val="0"/>
                <w:sz w:val="20"/>
                <w:szCs w:val="20"/>
              </w:rPr>
            </w:pPr>
            <w:r w:rsidRPr="009E30EC">
              <w:rPr>
                <w:rFonts w:ascii="Times New Roman" w:eastAsia="Times New Roman" w:hAnsi="Times New Roman" w:cs="Times New Roman"/>
                <w:b w:val="0"/>
                <w:bCs w:val="0"/>
                <w:sz w:val="20"/>
                <w:szCs w:val="20"/>
              </w:rPr>
              <w:t>Crops</w:t>
            </w:r>
          </w:p>
        </w:tc>
        <w:tc>
          <w:tcPr>
            <w:tcW w:w="0" w:type="auto"/>
            <w:vAlign w:val="center"/>
            <w:hideMark/>
          </w:tcPr>
          <w:p w14:paraId="37140C1B" w14:textId="77777777" w:rsidR="009E30EC" w:rsidRPr="009E30EC" w:rsidRDefault="00000000" w:rsidP="009E30EC">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hyperlink r:id="rId84">
              <w:r w:rsidR="009E30EC" w:rsidRPr="009E30EC">
                <w:rPr>
                  <w:rFonts w:eastAsia="Times New Roman"/>
                  <w:sz w:val="20"/>
                  <w:szCs w:val="20"/>
                </w:rPr>
                <w:t>Harvard</w:t>
              </w:r>
            </w:hyperlink>
          </w:p>
        </w:tc>
        <w:tc>
          <w:tcPr>
            <w:tcW w:w="0" w:type="auto"/>
            <w:vAlign w:val="center"/>
          </w:tcPr>
          <w:p w14:paraId="172148C5" w14:textId="77777777" w:rsidR="009E30EC" w:rsidRPr="009E30EC" w:rsidRDefault="009E30EC" w:rsidP="009E30EC">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sidRPr="009E30EC">
              <w:rPr>
                <w:rFonts w:ascii="Times New Roman" w:eastAsia="Times New Roman" w:hAnsi="Times New Roman" w:cs="Times New Roman"/>
                <w:bCs/>
                <w:sz w:val="20"/>
                <w:szCs w:val="20"/>
              </w:rPr>
              <w:t>Population Growth</w:t>
            </w:r>
          </w:p>
        </w:tc>
        <w:tc>
          <w:tcPr>
            <w:tcW w:w="0" w:type="auto"/>
            <w:vAlign w:val="center"/>
          </w:tcPr>
          <w:p w14:paraId="3163F1D3" w14:textId="77777777" w:rsidR="009E30EC" w:rsidRPr="009E30EC" w:rsidRDefault="00000000" w:rsidP="009E30EC">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hyperlink r:id="rId85">
              <w:r w:rsidR="009E30EC" w:rsidRPr="009E30EC">
                <w:rPr>
                  <w:rFonts w:eastAsia="Times New Roman"/>
                  <w:sz w:val="20"/>
                  <w:szCs w:val="20"/>
                </w:rPr>
                <w:t>Columbia</w:t>
              </w:r>
            </w:hyperlink>
          </w:p>
        </w:tc>
      </w:tr>
      <w:tr w:rsidR="009E30EC" w:rsidRPr="00C05832" w14:paraId="21D6A907" w14:textId="77777777" w:rsidTr="00184763">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1549D46" w14:textId="77777777" w:rsidR="009E30EC" w:rsidRPr="009E30EC" w:rsidRDefault="009E30EC" w:rsidP="009E30EC">
            <w:pPr>
              <w:spacing w:before="0" w:after="0"/>
              <w:jc w:val="center"/>
              <w:rPr>
                <w:rFonts w:ascii="Times New Roman" w:eastAsia="Times New Roman" w:hAnsi="Times New Roman" w:cs="Times New Roman"/>
                <w:b w:val="0"/>
                <w:bCs w:val="0"/>
                <w:sz w:val="20"/>
                <w:szCs w:val="20"/>
              </w:rPr>
            </w:pPr>
            <w:r w:rsidRPr="009E30EC">
              <w:rPr>
                <w:rFonts w:ascii="Times New Roman" w:eastAsia="Times New Roman" w:hAnsi="Times New Roman" w:cs="Times New Roman"/>
                <w:b w:val="0"/>
                <w:bCs w:val="0"/>
                <w:sz w:val="20"/>
                <w:szCs w:val="20"/>
              </w:rPr>
              <w:t>Development Potential</w:t>
            </w:r>
          </w:p>
        </w:tc>
        <w:tc>
          <w:tcPr>
            <w:tcW w:w="0" w:type="auto"/>
            <w:vAlign w:val="center"/>
            <w:hideMark/>
          </w:tcPr>
          <w:p w14:paraId="035AA035" w14:textId="77777777" w:rsidR="009E30EC" w:rsidRPr="009E30EC" w:rsidRDefault="00000000" w:rsidP="009E30EC">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hyperlink r:id="rId86">
              <w:r w:rsidR="009E30EC" w:rsidRPr="009E30EC">
                <w:rPr>
                  <w:rFonts w:eastAsia="Times New Roman"/>
                  <w:sz w:val="20"/>
                  <w:szCs w:val="20"/>
                </w:rPr>
                <w:t>Columbia</w:t>
              </w:r>
            </w:hyperlink>
          </w:p>
        </w:tc>
        <w:tc>
          <w:tcPr>
            <w:tcW w:w="0" w:type="auto"/>
            <w:vAlign w:val="center"/>
          </w:tcPr>
          <w:p w14:paraId="46C0D597" w14:textId="77777777" w:rsidR="009E30EC" w:rsidRPr="009E30EC" w:rsidRDefault="009E30EC" w:rsidP="009E30EC">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9E30EC">
              <w:rPr>
                <w:rFonts w:ascii="Times New Roman" w:eastAsia="Times New Roman" w:hAnsi="Times New Roman" w:cs="Times New Roman"/>
                <w:bCs/>
                <w:sz w:val="20"/>
                <w:szCs w:val="20"/>
              </w:rPr>
              <w:t>Poverty</w:t>
            </w:r>
          </w:p>
        </w:tc>
        <w:tc>
          <w:tcPr>
            <w:tcW w:w="0" w:type="auto"/>
            <w:vAlign w:val="center"/>
          </w:tcPr>
          <w:p w14:paraId="0ED5241A" w14:textId="77777777" w:rsidR="009E30EC" w:rsidRPr="009E30EC" w:rsidRDefault="00000000" w:rsidP="009E30EC">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hyperlink r:id="rId87">
              <w:r w:rsidR="009E30EC" w:rsidRPr="009E30EC">
                <w:rPr>
                  <w:rFonts w:eastAsia="Times New Roman"/>
                  <w:sz w:val="20"/>
                  <w:szCs w:val="20"/>
                </w:rPr>
                <w:t>WorldPop</w:t>
              </w:r>
            </w:hyperlink>
          </w:p>
        </w:tc>
      </w:tr>
      <w:tr w:rsidR="009E30EC" w:rsidRPr="00C05832" w14:paraId="62BFD081" w14:textId="77777777" w:rsidTr="00184763">
        <w:trPr>
          <w:trHeight w:val="50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1F3222" w14:textId="77777777" w:rsidR="009E30EC" w:rsidRPr="009E30EC" w:rsidRDefault="009E30EC" w:rsidP="009E30EC">
            <w:pPr>
              <w:spacing w:before="0" w:after="0"/>
              <w:jc w:val="center"/>
              <w:rPr>
                <w:rFonts w:ascii="Times New Roman" w:eastAsia="Times New Roman" w:hAnsi="Times New Roman" w:cs="Times New Roman"/>
                <w:b w:val="0"/>
                <w:bCs w:val="0"/>
                <w:sz w:val="20"/>
                <w:szCs w:val="20"/>
              </w:rPr>
            </w:pPr>
            <w:r w:rsidRPr="009E30EC">
              <w:rPr>
                <w:rFonts w:ascii="Times New Roman" w:eastAsia="Times New Roman" w:hAnsi="Times New Roman" w:cs="Times New Roman"/>
                <w:b w:val="0"/>
                <w:bCs w:val="0"/>
                <w:sz w:val="20"/>
                <w:szCs w:val="20"/>
              </w:rPr>
              <w:t>Distance to city</w:t>
            </w:r>
          </w:p>
        </w:tc>
        <w:tc>
          <w:tcPr>
            <w:tcW w:w="0" w:type="auto"/>
            <w:vAlign w:val="center"/>
            <w:hideMark/>
          </w:tcPr>
          <w:p w14:paraId="217AB1AB" w14:textId="77777777" w:rsidR="009E30EC" w:rsidRPr="009E30EC" w:rsidRDefault="009E30EC" w:rsidP="009E30EC">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E30EC">
              <w:rPr>
                <w:rFonts w:ascii="Times New Roman" w:eastAsia="Times New Roman" w:hAnsi="Times New Roman" w:cs="Times New Roman"/>
                <w:sz w:val="20"/>
                <w:szCs w:val="20"/>
              </w:rPr>
              <w:t>-</w:t>
            </w:r>
          </w:p>
        </w:tc>
        <w:tc>
          <w:tcPr>
            <w:tcW w:w="0" w:type="auto"/>
            <w:vAlign w:val="center"/>
          </w:tcPr>
          <w:p w14:paraId="7AFEB02E" w14:textId="77777777" w:rsidR="009E30EC" w:rsidRPr="009E30EC" w:rsidRDefault="009E30EC" w:rsidP="009E30EC">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sidRPr="009E30EC">
              <w:rPr>
                <w:rFonts w:ascii="Times New Roman" w:eastAsia="Times New Roman" w:hAnsi="Times New Roman" w:cs="Times New Roman"/>
                <w:bCs/>
                <w:sz w:val="20"/>
                <w:szCs w:val="20"/>
              </w:rPr>
              <w:t>Protected areas</w:t>
            </w:r>
          </w:p>
        </w:tc>
        <w:tc>
          <w:tcPr>
            <w:tcW w:w="0" w:type="auto"/>
            <w:vAlign w:val="center"/>
          </w:tcPr>
          <w:p w14:paraId="4CAEA369" w14:textId="77777777" w:rsidR="009E30EC" w:rsidRPr="009E30EC" w:rsidRDefault="00000000" w:rsidP="009E30EC">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hyperlink r:id="rId88">
              <w:r w:rsidR="009E30EC" w:rsidRPr="009E30EC">
                <w:rPr>
                  <w:rFonts w:eastAsia="Times New Roman"/>
                  <w:sz w:val="20"/>
                  <w:szCs w:val="20"/>
                </w:rPr>
                <w:t>Protected Planet</w:t>
              </w:r>
            </w:hyperlink>
          </w:p>
        </w:tc>
      </w:tr>
      <w:tr w:rsidR="009E30EC" w:rsidRPr="00C05832" w14:paraId="225B553F" w14:textId="77777777" w:rsidTr="00184763">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3AECB23" w14:textId="77777777" w:rsidR="009E30EC" w:rsidRPr="009E30EC" w:rsidRDefault="009E30EC" w:rsidP="009E30EC">
            <w:pPr>
              <w:spacing w:before="0" w:after="0"/>
              <w:jc w:val="center"/>
              <w:rPr>
                <w:rFonts w:ascii="Times New Roman" w:eastAsia="Times New Roman" w:hAnsi="Times New Roman" w:cs="Times New Roman"/>
                <w:b w:val="0"/>
                <w:bCs w:val="0"/>
                <w:sz w:val="20"/>
                <w:szCs w:val="20"/>
              </w:rPr>
            </w:pPr>
            <w:r w:rsidRPr="009E30EC">
              <w:rPr>
                <w:rFonts w:ascii="Times New Roman" w:eastAsia="Times New Roman" w:hAnsi="Times New Roman" w:cs="Times New Roman"/>
                <w:b w:val="0"/>
                <w:bCs w:val="0"/>
                <w:sz w:val="20"/>
                <w:szCs w:val="20"/>
              </w:rPr>
              <w:t>Elevation</w:t>
            </w:r>
          </w:p>
        </w:tc>
        <w:tc>
          <w:tcPr>
            <w:tcW w:w="0" w:type="auto"/>
            <w:vAlign w:val="center"/>
            <w:hideMark/>
          </w:tcPr>
          <w:p w14:paraId="7AC7D60C" w14:textId="77777777" w:rsidR="009E30EC" w:rsidRPr="009E30EC" w:rsidRDefault="00000000" w:rsidP="009E30EC">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hyperlink r:id="rId89">
              <w:r w:rsidR="009E30EC" w:rsidRPr="009E30EC">
                <w:rPr>
                  <w:rFonts w:eastAsia="Times New Roman"/>
                  <w:sz w:val="20"/>
                  <w:szCs w:val="20"/>
                </w:rPr>
                <w:t>RCMRD</w:t>
              </w:r>
            </w:hyperlink>
          </w:p>
        </w:tc>
        <w:tc>
          <w:tcPr>
            <w:tcW w:w="0" w:type="auto"/>
            <w:vAlign w:val="center"/>
          </w:tcPr>
          <w:p w14:paraId="5F6B96C6" w14:textId="77777777" w:rsidR="009E30EC" w:rsidRPr="009E30EC" w:rsidRDefault="009E30EC" w:rsidP="009E30EC">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9E30EC">
              <w:rPr>
                <w:rFonts w:ascii="Times New Roman" w:eastAsia="Times New Roman" w:hAnsi="Times New Roman" w:cs="Times New Roman"/>
                <w:bCs/>
                <w:sz w:val="20"/>
                <w:szCs w:val="20"/>
              </w:rPr>
              <w:t>Relative Wealth</w:t>
            </w:r>
          </w:p>
        </w:tc>
        <w:tc>
          <w:tcPr>
            <w:tcW w:w="0" w:type="auto"/>
            <w:vAlign w:val="center"/>
          </w:tcPr>
          <w:p w14:paraId="0EDBD3DC" w14:textId="77777777" w:rsidR="009E30EC" w:rsidRPr="009E30EC" w:rsidRDefault="00000000" w:rsidP="009E30EC">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hyperlink r:id="rId90">
              <w:r w:rsidR="009E30EC" w:rsidRPr="009E30EC">
                <w:rPr>
                  <w:rFonts w:eastAsia="Times New Roman"/>
                  <w:sz w:val="20"/>
                  <w:szCs w:val="20"/>
                </w:rPr>
                <w:t>Facebook</w:t>
              </w:r>
            </w:hyperlink>
          </w:p>
        </w:tc>
      </w:tr>
      <w:tr w:rsidR="009E30EC" w:rsidRPr="00C05832" w14:paraId="072F14DB" w14:textId="77777777" w:rsidTr="00184763">
        <w:trPr>
          <w:trHeight w:val="50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4E21FD0" w14:textId="77777777" w:rsidR="009E30EC" w:rsidRPr="009E30EC" w:rsidRDefault="009E30EC" w:rsidP="009E30EC">
            <w:pPr>
              <w:spacing w:before="0" w:after="0"/>
              <w:jc w:val="center"/>
              <w:rPr>
                <w:rFonts w:ascii="Times New Roman" w:eastAsia="Times New Roman" w:hAnsi="Times New Roman" w:cs="Times New Roman"/>
                <w:b w:val="0"/>
                <w:bCs w:val="0"/>
                <w:sz w:val="20"/>
                <w:szCs w:val="20"/>
              </w:rPr>
            </w:pPr>
            <w:r w:rsidRPr="009E30EC">
              <w:rPr>
                <w:rFonts w:ascii="Times New Roman" w:eastAsia="Times New Roman" w:hAnsi="Times New Roman" w:cs="Times New Roman"/>
                <w:b w:val="0"/>
                <w:bCs w:val="0"/>
                <w:sz w:val="20"/>
                <w:szCs w:val="20"/>
              </w:rPr>
              <w:t>Food Insecurity</w:t>
            </w:r>
          </w:p>
        </w:tc>
        <w:tc>
          <w:tcPr>
            <w:tcW w:w="0" w:type="auto"/>
            <w:vAlign w:val="center"/>
            <w:hideMark/>
          </w:tcPr>
          <w:p w14:paraId="09BB6F4D" w14:textId="77777777" w:rsidR="009E30EC" w:rsidRPr="009E30EC" w:rsidRDefault="00000000" w:rsidP="009E30EC">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hyperlink r:id="rId91">
              <w:r w:rsidR="009E30EC" w:rsidRPr="009E30EC">
                <w:rPr>
                  <w:rFonts w:eastAsia="Times New Roman"/>
                  <w:sz w:val="20"/>
                  <w:szCs w:val="20"/>
                </w:rPr>
                <w:t>Columbia</w:t>
              </w:r>
            </w:hyperlink>
          </w:p>
        </w:tc>
        <w:tc>
          <w:tcPr>
            <w:tcW w:w="0" w:type="auto"/>
            <w:vAlign w:val="center"/>
          </w:tcPr>
          <w:p w14:paraId="76A995FD" w14:textId="77777777" w:rsidR="009E30EC" w:rsidRPr="009E30EC" w:rsidRDefault="009E30EC" w:rsidP="009E30EC">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sidRPr="009E30EC">
              <w:rPr>
                <w:rFonts w:ascii="Times New Roman" w:eastAsia="Times New Roman" w:hAnsi="Times New Roman" w:cs="Times New Roman"/>
                <w:bCs/>
                <w:sz w:val="20"/>
                <w:szCs w:val="20"/>
              </w:rPr>
              <w:t>Rivers</w:t>
            </w:r>
          </w:p>
        </w:tc>
        <w:tc>
          <w:tcPr>
            <w:tcW w:w="0" w:type="auto"/>
            <w:vAlign w:val="center"/>
          </w:tcPr>
          <w:p w14:paraId="15C37A14" w14:textId="77777777" w:rsidR="009E30EC" w:rsidRPr="009E30EC" w:rsidRDefault="00000000" w:rsidP="009E30EC">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hyperlink r:id="rId92">
              <w:r w:rsidR="009E30EC" w:rsidRPr="009E30EC">
                <w:rPr>
                  <w:rFonts w:eastAsia="Times New Roman"/>
                  <w:sz w:val="20"/>
                  <w:szCs w:val="20"/>
                </w:rPr>
                <w:t>Hydroshed</w:t>
              </w:r>
            </w:hyperlink>
          </w:p>
        </w:tc>
      </w:tr>
      <w:tr w:rsidR="009E30EC" w:rsidRPr="00C05832" w14:paraId="4A6C6D75" w14:textId="77777777" w:rsidTr="00184763">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3FC2E4" w14:textId="77777777" w:rsidR="009E30EC" w:rsidRPr="009E30EC" w:rsidRDefault="009E30EC" w:rsidP="009E30EC">
            <w:pPr>
              <w:spacing w:before="0" w:after="0"/>
              <w:jc w:val="center"/>
              <w:rPr>
                <w:rFonts w:ascii="Times New Roman" w:eastAsia="Times New Roman" w:hAnsi="Times New Roman" w:cs="Times New Roman"/>
                <w:b w:val="0"/>
                <w:bCs w:val="0"/>
                <w:sz w:val="20"/>
                <w:szCs w:val="20"/>
              </w:rPr>
            </w:pPr>
            <w:r w:rsidRPr="009E30EC">
              <w:rPr>
                <w:rFonts w:ascii="Times New Roman" w:eastAsia="Times New Roman" w:hAnsi="Times New Roman" w:cs="Times New Roman"/>
                <w:b w:val="0"/>
                <w:bCs w:val="0"/>
                <w:sz w:val="20"/>
                <w:szCs w:val="20"/>
              </w:rPr>
              <w:t>GHI</w:t>
            </w:r>
          </w:p>
        </w:tc>
        <w:tc>
          <w:tcPr>
            <w:tcW w:w="0" w:type="auto"/>
            <w:vAlign w:val="center"/>
            <w:hideMark/>
          </w:tcPr>
          <w:p w14:paraId="4B7E1EE8" w14:textId="77777777" w:rsidR="009E30EC" w:rsidRPr="009E30EC" w:rsidRDefault="00000000" w:rsidP="009E30EC">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hyperlink r:id="rId93">
              <w:r w:rsidR="009E30EC" w:rsidRPr="009E30EC">
                <w:rPr>
                  <w:rFonts w:eastAsia="Times New Roman"/>
                  <w:sz w:val="20"/>
                  <w:szCs w:val="20"/>
                </w:rPr>
                <w:t>Global Solar Atlas</w:t>
              </w:r>
            </w:hyperlink>
          </w:p>
        </w:tc>
        <w:tc>
          <w:tcPr>
            <w:tcW w:w="0" w:type="auto"/>
            <w:vAlign w:val="center"/>
          </w:tcPr>
          <w:p w14:paraId="40748026" w14:textId="77777777" w:rsidR="009E30EC" w:rsidRPr="009E30EC" w:rsidRDefault="009E30EC" w:rsidP="009E30EC">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9E30EC">
              <w:rPr>
                <w:rFonts w:ascii="Times New Roman" w:eastAsia="Times New Roman" w:hAnsi="Times New Roman" w:cs="Times New Roman"/>
                <w:bCs/>
                <w:sz w:val="20"/>
                <w:szCs w:val="20"/>
              </w:rPr>
              <w:t>Roads</w:t>
            </w:r>
          </w:p>
        </w:tc>
        <w:tc>
          <w:tcPr>
            <w:tcW w:w="0" w:type="auto"/>
            <w:vAlign w:val="center"/>
          </w:tcPr>
          <w:p w14:paraId="50684002" w14:textId="77777777" w:rsidR="009E30EC" w:rsidRPr="009E30EC" w:rsidRDefault="009E30EC" w:rsidP="009E30EC">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E30EC">
              <w:rPr>
                <w:rFonts w:ascii="Times New Roman" w:eastAsia="Times New Roman" w:hAnsi="Times New Roman" w:cs="Times New Roman"/>
                <w:sz w:val="20"/>
                <w:szCs w:val="20"/>
              </w:rPr>
              <w:t>OSM</w:t>
            </w:r>
          </w:p>
        </w:tc>
      </w:tr>
      <w:tr w:rsidR="009E30EC" w:rsidRPr="00C05832" w14:paraId="51E3E544" w14:textId="77777777" w:rsidTr="00184763">
        <w:trPr>
          <w:trHeight w:val="50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B00E73" w14:textId="77777777" w:rsidR="009E30EC" w:rsidRPr="009E30EC" w:rsidRDefault="009E30EC" w:rsidP="009E30EC">
            <w:pPr>
              <w:spacing w:before="0" w:after="0"/>
              <w:jc w:val="center"/>
              <w:rPr>
                <w:rFonts w:ascii="Times New Roman" w:eastAsia="Times New Roman" w:hAnsi="Times New Roman" w:cs="Times New Roman"/>
                <w:b w:val="0"/>
                <w:bCs w:val="0"/>
                <w:sz w:val="20"/>
                <w:szCs w:val="20"/>
              </w:rPr>
            </w:pPr>
            <w:r w:rsidRPr="009E30EC">
              <w:rPr>
                <w:rFonts w:ascii="Times New Roman" w:eastAsia="Times New Roman" w:hAnsi="Times New Roman" w:cs="Times New Roman"/>
                <w:b w:val="0"/>
                <w:bCs w:val="0"/>
                <w:sz w:val="20"/>
                <w:szCs w:val="20"/>
              </w:rPr>
              <w:t>HDI</w:t>
            </w:r>
          </w:p>
        </w:tc>
        <w:tc>
          <w:tcPr>
            <w:tcW w:w="0" w:type="auto"/>
            <w:vAlign w:val="center"/>
            <w:hideMark/>
          </w:tcPr>
          <w:p w14:paraId="7F5C5715" w14:textId="77777777" w:rsidR="009E30EC" w:rsidRPr="009E30EC" w:rsidRDefault="00000000" w:rsidP="009E30EC">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hyperlink r:id="rId94">
              <w:r w:rsidR="009E30EC" w:rsidRPr="009E30EC">
                <w:rPr>
                  <w:rFonts w:eastAsia="Times New Roman"/>
                  <w:sz w:val="20"/>
                  <w:szCs w:val="20"/>
                </w:rPr>
                <w:t>UN</w:t>
              </w:r>
            </w:hyperlink>
          </w:p>
        </w:tc>
        <w:tc>
          <w:tcPr>
            <w:tcW w:w="0" w:type="auto"/>
            <w:vAlign w:val="center"/>
          </w:tcPr>
          <w:p w14:paraId="1485C807" w14:textId="77777777" w:rsidR="009E30EC" w:rsidRPr="009E30EC" w:rsidRDefault="009E30EC" w:rsidP="009E30EC">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sidRPr="009E30EC">
              <w:rPr>
                <w:rFonts w:ascii="Times New Roman" w:eastAsia="Times New Roman" w:hAnsi="Times New Roman" w:cs="Times New Roman"/>
                <w:bCs/>
                <w:sz w:val="20"/>
                <w:szCs w:val="20"/>
              </w:rPr>
              <w:t>Schools</w:t>
            </w:r>
          </w:p>
        </w:tc>
        <w:tc>
          <w:tcPr>
            <w:tcW w:w="0" w:type="auto"/>
            <w:vAlign w:val="center"/>
          </w:tcPr>
          <w:p w14:paraId="148BCA7D" w14:textId="77777777" w:rsidR="009E30EC" w:rsidRPr="009E30EC" w:rsidRDefault="009E30EC" w:rsidP="009E30EC">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E30EC">
              <w:rPr>
                <w:rFonts w:ascii="Times New Roman" w:eastAsia="Times New Roman" w:hAnsi="Times New Roman" w:cs="Times New Roman"/>
                <w:sz w:val="20"/>
                <w:szCs w:val="20"/>
              </w:rPr>
              <w:t>OSM</w:t>
            </w:r>
          </w:p>
        </w:tc>
      </w:tr>
      <w:tr w:rsidR="009E30EC" w:rsidRPr="00C05832" w14:paraId="6C3E181C" w14:textId="77777777" w:rsidTr="00184763">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DF42F6" w14:textId="77777777" w:rsidR="009E30EC" w:rsidRPr="009E30EC" w:rsidRDefault="009E30EC" w:rsidP="009E30EC">
            <w:pPr>
              <w:spacing w:before="0" w:after="0"/>
              <w:jc w:val="center"/>
              <w:rPr>
                <w:rFonts w:ascii="Times New Roman" w:eastAsia="Times New Roman" w:hAnsi="Times New Roman" w:cs="Times New Roman"/>
                <w:b w:val="0"/>
                <w:bCs w:val="0"/>
                <w:sz w:val="20"/>
                <w:szCs w:val="20"/>
              </w:rPr>
            </w:pPr>
            <w:r w:rsidRPr="009E30EC">
              <w:rPr>
                <w:rFonts w:ascii="Times New Roman" w:eastAsia="Times New Roman" w:hAnsi="Times New Roman" w:cs="Times New Roman"/>
                <w:b w:val="0"/>
                <w:bCs w:val="0"/>
                <w:sz w:val="20"/>
                <w:szCs w:val="20"/>
              </w:rPr>
              <w:t>Hospitals</w:t>
            </w:r>
          </w:p>
        </w:tc>
        <w:tc>
          <w:tcPr>
            <w:tcW w:w="0" w:type="auto"/>
            <w:vAlign w:val="center"/>
            <w:hideMark/>
          </w:tcPr>
          <w:p w14:paraId="3AFFDF30" w14:textId="77777777" w:rsidR="009E30EC" w:rsidRPr="009E30EC" w:rsidRDefault="00000000" w:rsidP="009E30EC">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hyperlink r:id="rId95">
              <w:r w:rsidR="009E30EC" w:rsidRPr="009E30EC">
                <w:rPr>
                  <w:rFonts w:eastAsia="Times New Roman"/>
                  <w:sz w:val="20"/>
                  <w:szCs w:val="20"/>
                </w:rPr>
                <w:t>OCHA</w:t>
              </w:r>
            </w:hyperlink>
          </w:p>
        </w:tc>
        <w:tc>
          <w:tcPr>
            <w:tcW w:w="0" w:type="auto"/>
            <w:vAlign w:val="center"/>
          </w:tcPr>
          <w:p w14:paraId="05220165" w14:textId="78667FBC" w:rsidR="009E30EC" w:rsidRPr="009E30EC" w:rsidRDefault="009E30EC" w:rsidP="009E30EC">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9E30EC">
              <w:rPr>
                <w:rFonts w:ascii="Times New Roman" w:eastAsia="Times New Roman" w:hAnsi="Times New Roman" w:cs="Times New Roman"/>
                <w:bCs/>
                <w:sz w:val="20"/>
                <w:szCs w:val="20"/>
              </w:rPr>
              <w:t>Substations</w:t>
            </w:r>
          </w:p>
        </w:tc>
        <w:tc>
          <w:tcPr>
            <w:tcW w:w="0" w:type="auto"/>
            <w:vAlign w:val="center"/>
          </w:tcPr>
          <w:p w14:paraId="74C6086C" w14:textId="07F6F490" w:rsidR="009E30EC" w:rsidRPr="009E30EC" w:rsidRDefault="009E30EC" w:rsidP="009E30EC">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E30EC">
              <w:rPr>
                <w:rFonts w:ascii="Times New Roman" w:eastAsia="Times New Roman" w:hAnsi="Times New Roman" w:cs="Times New Roman"/>
                <w:sz w:val="20"/>
                <w:szCs w:val="20"/>
              </w:rPr>
              <w:t>Multiple</w:t>
            </w:r>
          </w:p>
        </w:tc>
      </w:tr>
      <w:tr w:rsidR="009E30EC" w:rsidRPr="00C05832" w14:paraId="783700CE" w14:textId="77777777" w:rsidTr="00184763">
        <w:trPr>
          <w:trHeight w:val="50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52FD433" w14:textId="77777777" w:rsidR="009E30EC" w:rsidRPr="009E30EC" w:rsidRDefault="009E30EC" w:rsidP="009E30EC">
            <w:pPr>
              <w:spacing w:before="0" w:after="0"/>
              <w:jc w:val="center"/>
              <w:rPr>
                <w:rFonts w:ascii="Times New Roman" w:eastAsia="Times New Roman" w:hAnsi="Times New Roman" w:cs="Times New Roman"/>
                <w:b w:val="0"/>
                <w:bCs w:val="0"/>
                <w:sz w:val="20"/>
                <w:szCs w:val="20"/>
              </w:rPr>
            </w:pPr>
            <w:r w:rsidRPr="009E30EC">
              <w:rPr>
                <w:rFonts w:ascii="Times New Roman" w:eastAsia="Times New Roman" w:hAnsi="Times New Roman" w:cs="Times New Roman"/>
                <w:b w:val="0"/>
                <w:bCs w:val="0"/>
                <w:sz w:val="20"/>
                <w:szCs w:val="20"/>
              </w:rPr>
              <w:t>Landcover</w:t>
            </w:r>
          </w:p>
        </w:tc>
        <w:tc>
          <w:tcPr>
            <w:tcW w:w="0" w:type="auto"/>
            <w:vAlign w:val="center"/>
            <w:hideMark/>
          </w:tcPr>
          <w:p w14:paraId="24B4E27C" w14:textId="77777777" w:rsidR="009E30EC" w:rsidRPr="009E30EC" w:rsidRDefault="00000000" w:rsidP="009E30EC">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hyperlink r:id="rId96">
              <w:r w:rsidR="009E30EC" w:rsidRPr="009E30EC">
                <w:rPr>
                  <w:rFonts w:eastAsia="Times New Roman"/>
                  <w:sz w:val="20"/>
                  <w:szCs w:val="20"/>
                </w:rPr>
                <w:t>ESA</w:t>
              </w:r>
            </w:hyperlink>
          </w:p>
        </w:tc>
        <w:tc>
          <w:tcPr>
            <w:tcW w:w="0" w:type="auto"/>
            <w:vAlign w:val="center"/>
          </w:tcPr>
          <w:p w14:paraId="4A617D59" w14:textId="2BF618C6" w:rsidR="009E30EC" w:rsidRPr="009E30EC" w:rsidRDefault="009E30EC" w:rsidP="009E30EC">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sidRPr="009E30EC">
              <w:rPr>
                <w:rFonts w:ascii="Times New Roman" w:eastAsia="Times New Roman" w:hAnsi="Times New Roman" w:cs="Times New Roman"/>
                <w:bCs/>
                <w:sz w:val="20"/>
                <w:szCs w:val="20"/>
              </w:rPr>
              <w:t>Urban</w:t>
            </w:r>
            <w:r>
              <w:rPr>
                <w:rFonts w:ascii="Times New Roman" w:eastAsia="Times New Roman" w:hAnsi="Times New Roman" w:cs="Times New Roman"/>
                <w:bCs/>
                <w:sz w:val="20"/>
                <w:szCs w:val="20"/>
              </w:rPr>
              <w:t xml:space="preserve"> percentage</w:t>
            </w:r>
          </w:p>
        </w:tc>
        <w:tc>
          <w:tcPr>
            <w:tcW w:w="0" w:type="auto"/>
            <w:vAlign w:val="center"/>
          </w:tcPr>
          <w:p w14:paraId="7879EAF0" w14:textId="60F31249" w:rsidR="009E30EC" w:rsidRPr="009E30EC" w:rsidRDefault="00000000" w:rsidP="009E30EC">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hyperlink r:id="rId97">
              <w:r w:rsidR="009E30EC" w:rsidRPr="009E30EC">
                <w:rPr>
                  <w:rFonts w:eastAsia="Times New Roman"/>
                  <w:sz w:val="20"/>
                  <w:szCs w:val="20"/>
                </w:rPr>
                <w:t>WorldPop</w:t>
              </w:r>
            </w:hyperlink>
          </w:p>
        </w:tc>
      </w:tr>
      <w:tr w:rsidR="009E30EC" w:rsidRPr="00C05832" w14:paraId="3667C115" w14:textId="77777777" w:rsidTr="00184763">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126D658" w14:textId="77777777" w:rsidR="009E30EC" w:rsidRPr="009E30EC" w:rsidRDefault="009E30EC" w:rsidP="009E30EC">
            <w:pPr>
              <w:spacing w:before="0" w:after="0"/>
              <w:jc w:val="center"/>
              <w:rPr>
                <w:rFonts w:ascii="Times New Roman" w:eastAsia="Times New Roman" w:hAnsi="Times New Roman" w:cs="Times New Roman"/>
                <w:b w:val="0"/>
                <w:bCs w:val="0"/>
                <w:sz w:val="20"/>
                <w:szCs w:val="20"/>
              </w:rPr>
            </w:pPr>
            <w:r w:rsidRPr="009E30EC">
              <w:rPr>
                <w:rFonts w:ascii="Times New Roman" w:eastAsia="Times New Roman" w:hAnsi="Times New Roman" w:cs="Times New Roman"/>
                <w:b w:val="0"/>
                <w:bCs w:val="0"/>
                <w:sz w:val="20"/>
                <w:szCs w:val="20"/>
              </w:rPr>
              <w:t>Literacy</w:t>
            </w:r>
          </w:p>
        </w:tc>
        <w:tc>
          <w:tcPr>
            <w:tcW w:w="0" w:type="auto"/>
            <w:vAlign w:val="center"/>
            <w:hideMark/>
          </w:tcPr>
          <w:p w14:paraId="0294F25C" w14:textId="77777777" w:rsidR="009E30EC" w:rsidRPr="009E30EC" w:rsidRDefault="00000000" w:rsidP="009E30EC">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hyperlink r:id="rId98">
              <w:r w:rsidR="009E30EC" w:rsidRPr="009E30EC">
                <w:rPr>
                  <w:rFonts w:eastAsia="Times New Roman"/>
                  <w:sz w:val="20"/>
                  <w:szCs w:val="20"/>
                </w:rPr>
                <w:t>WorldPop</w:t>
              </w:r>
            </w:hyperlink>
          </w:p>
        </w:tc>
        <w:tc>
          <w:tcPr>
            <w:tcW w:w="0" w:type="auto"/>
            <w:vAlign w:val="center"/>
          </w:tcPr>
          <w:p w14:paraId="2722591D" w14:textId="7F1719F9" w:rsidR="009E30EC" w:rsidRPr="009E30EC" w:rsidRDefault="009E30EC" w:rsidP="009E30EC">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9E30EC">
              <w:rPr>
                <w:rFonts w:ascii="Times New Roman" w:eastAsia="Times New Roman" w:hAnsi="Times New Roman" w:cs="Times New Roman"/>
                <w:bCs/>
                <w:sz w:val="20"/>
                <w:szCs w:val="20"/>
              </w:rPr>
              <w:t>Wind</w:t>
            </w:r>
          </w:p>
        </w:tc>
        <w:tc>
          <w:tcPr>
            <w:tcW w:w="0" w:type="auto"/>
            <w:vAlign w:val="center"/>
          </w:tcPr>
          <w:p w14:paraId="76CD2094" w14:textId="72CDAB97" w:rsidR="009E30EC" w:rsidRPr="009E30EC" w:rsidRDefault="00000000" w:rsidP="009E30EC">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hyperlink r:id="rId99">
              <w:r w:rsidR="009E30EC" w:rsidRPr="009E30EC">
                <w:rPr>
                  <w:rFonts w:eastAsia="Times New Roman"/>
                  <w:sz w:val="20"/>
                  <w:szCs w:val="20"/>
                </w:rPr>
                <w:t>Global Wind Atlas</w:t>
              </w:r>
            </w:hyperlink>
          </w:p>
        </w:tc>
      </w:tr>
      <w:tr w:rsidR="009E30EC" w:rsidRPr="00C05832" w14:paraId="19902C22" w14:textId="77777777" w:rsidTr="00184763">
        <w:trPr>
          <w:trHeight w:val="50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670B16" w14:textId="77777777" w:rsidR="009E30EC" w:rsidRPr="009E30EC" w:rsidRDefault="009E30EC" w:rsidP="009E30EC">
            <w:pPr>
              <w:spacing w:before="0" w:after="0"/>
              <w:jc w:val="center"/>
              <w:rPr>
                <w:rFonts w:ascii="Times New Roman" w:eastAsia="Times New Roman" w:hAnsi="Times New Roman" w:cs="Times New Roman"/>
                <w:b w:val="0"/>
                <w:bCs w:val="0"/>
                <w:sz w:val="20"/>
                <w:szCs w:val="20"/>
              </w:rPr>
            </w:pPr>
            <w:r w:rsidRPr="009E30EC">
              <w:rPr>
                <w:rFonts w:ascii="Times New Roman" w:eastAsia="Times New Roman" w:hAnsi="Times New Roman" w:cs="Times New Roman"/>
                <w:b w:val="0"/>
                <w:bCs w:val="0"/>
                <w:sz w:val="20"/>
                <w:szCs w:val="20"/>
              </w:rPr>
              <w:t>Locations</w:t>
            </w:r>
          </w:p>
        </w:tc>
        <w:tc>
          <w:tcPr>
            <w:tcW w:w="0" w:type="auto"/>
            <w:vAlign w:val="center"/>
            <w:hideMark/>
          </w:tcPr>
          <w:p w14:paraId="19868876" w14:textId="77777777" w:rsidR="009E30EC" w:rsidRPr="009E30EC" w:rsidRDefault="00000000" w:rsidP="009E30EC">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hyperlink r:id="rId100">
              <w:r w:rsidR="009E30EC" w:rsidRPr="009E30EC">
                <w:rPr>
                  <w:rFonts w:eastAsia="Times New Roman"/>
                  <w:sz w:val="20"/>
                  <w:szCs w:val="20"/>
                </w:rPr>
                <w:t>OpenStreetMap</w:t>
              </w:r>
            </w:hyperlink>
          </w:p>
        </w:tc>
        <w:tc>
          <w:tcPr>
            <w:tcW w:w="1782" w:type="dxa"/>
            <w:vAlign w:val="center"/>
          </w:tcPr>
          <w:p w14:paraId="592DDAE7" w14:textId="3B6F8260" w:rsidR="009E30EC" w:rsidRPr="009E30EC" w:rsidRDefault="009E30EC" w:rsidP="009E30EC">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sidRPr="009E30EC">
              <w:rPr>
                <w:rFonts w:ascii="Times New Roman" w:eastAsia="Times New Roman" w:hAnsi="Times New Roman" w:cs="Times New Roman"/>
                <w:bCs/>
                <w:sz w:val="20"/>
                <w:szCs w:val="20"/>
              </w:rPr>
              <w:t>MTF</w:t>
            </w:r>
          </w:p>
        </w:tc>
        <w:tc>
          <w:tcPr>
            <w:tcW w:w="2296" w:type="dxa"/>
            <w:vAlign w:val="center"/>
          </w:tcPr>
          <w:p w14:paraId="0B9CCDCF" w14:textId="3FE96F12" w:rsidR="009E30EC" w:rsidRPr="009E30EC" w:rsidRDefault="00000000" w:rsidP="009E30EC">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hyperlink r:id="rId101">
              <w:r w:rsidR="009E30EC" w:rsidRPr="009E30EC">
                <w:rPr>
                  <w:rFonts w:eastAsia="Times New Roman"/>
                  <w:sz w:val="20"/>
                  <w:szCs w:val="20"/>
                </w:rPr>
                <w:t>World Bank</w:t>
              </w:r>
            </w:hyperlink>
          </w:p>
        </w:tc>
      </w:tr>
    </w:tbl>
    <w:p w14:paraId="6377B8C7" w14:textId="1EA2B837" w:rsidR="009E30EC" w:rsidRPr="009E30EC" w:rsidRDefault="009E30EC" w:rsidP="009E30EC">
      <w:pPr>
        <w:pStyle w:val="Didascalia"/>
        <w:spacing w:before="0" w:after="0"/>
        <w:rPr>
          <w:rFonts w:asciiTheme="majorBidi" w:hAnsiTheme="majorBidi"/>
          <w:lang w:val="en-GB"/>
        </w:rPr>
      </w:pPr>
    </w:p>
    <w:p w14:paraId="381FB323" w14:textId="7086C872" w:rsidR="00CF2A1B" w:rsidRDefault="00DD5D10" w:rsidP="00CF2A1B">
      <w:pPr>
        <w:spacing w:before="0"/>
      </w:pPr>
      <w:r>
        <w:t xml:space="preserve">Finally, </w:t>
      </w:r>
      <w:r w:rsidR="00751FF9">
        <w:t xml:space="preserve">communities are classified </w:t>
      </w:r>
      <w:r w:rsidR="007900CC">
        <w:t>among electrified and not electrified thanks to an algorithm</w:t>
      </w:r>
      <w:r w:rsidR="00AD7960">
        <w:t xml:space="preserve"> (see figure 2)</w:t>
      </w:r>
      <w:r w:rsidR="007900CC">
        <w:t xml:space="preserve"> that proces</w:t>
      </w:r>
      <w:r w:rsidR="00A85076">
        <w:t>se</w:t>
      </w:r>
      <w:r w:rsidR="007900CC">
        <w:t xml:space="preserve">s the </w:t>
      </w:r>
      <w:r w:rsidR="009E30EC">
        <w:t>electric grid datasets and</w:t>
      </w:r>
      <w:r w:rsidR="003E3C39">
        <w:t xml:space="preserve"> the</w:t>
      </w:r>
      <w:r w:rsidR="009B127E" w:rsidRPr="009B127E">
        <w:t xml:space="preserve"> nighttime lighting</w:t>
      </w:r>
      <w:r w:rsidR="00960131">
        <w:t xml:space="preserve"> dataset. The latter is </w:t>
      </w:r>
      <w:r w:rsidR="009E30EC">
        <w:t xml:space="preserve">based on </w:t>
      </w:r>
      <w:r w:rsidR="009B127E" w:rsidRPr="009B127E">
        <w:t>a global database</w:t>
      </w:r>
      <w:r w:rsidR="009A59B9">
        <w:rPr>
          <w:rStyle w:val="Rimandonotaapidipagina"/>
        </w:rPr>
        <w:footnoteReference w:id="2"/>
      </w:r>
      <w:r w:rsidR="00960131">
        <w:t xml:space="preserve"> </w:t>
      </w:r>
      <w:r w:rsidR="00A85076">
        <w:t xml:space="preserve">reporting nighttime </w:t>
      </w:r>
      <w:r w:rsidR="00275956">
        <w:t>light</w:t>
      </w:r>
      <w:r w:rsidR="009B127E" w:rsidRPr="009B127E">
        <w:t xml:space="preserve">, with a spatial resolution of 1 km and temporal resolution of one year, from 1992 to 2018. </w:t>
      </w:r>
    </w:p>
    <w:p w14:paraId="4A9E7BF5" w14:textId="77777777" w:rsidR="006E0636" w:rsidRDefault="006E0636" w:rsidP="006E0636">
      <w:pPr>
        <w:spacing w:before="0"/>
        <w:jc w:val="center"/>
      </w:pPr>
      <w:r>
        <w:rPr>
          <w:noProof/>
        </w:rPr>
        <w:lastRenderedPageBreak/>
        <w:drawing>
          <wp:inline distT="0" distB="0" distL="0" distR="0" wp14:anchorId="34F9E590" wp14:editId="6EC940B7">
            <wp:extent cx="5448300" cy="2287170"/>
            <wp:effectExtent l="0" t="0" r="0" b="0"/>
            <wp:docPr id="1246966233" name="Immagine 1246966233" descr="Immagine che contiene testo, diagramma, schermata,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290372" name="Immagine 1771290372" descr="Immagine che contiene testo, diagramma, schermata, Carattere&#10;&#10;Descrizione generata automaticamente"/>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454006" cy="2289566"/>
                    </a:xfrm>
                    <a:prstGeom prst="rect">
                      <a:avLst/>
                    </a:prstGeom>
                    <a:noFill/>
                    <a:ln>
                      <a:noFill/>
                    </a:ln>
                  </pic:spPr>
                </pic:pic>
              </a:graphicData>
            </a:graphic>
          </wp:inline>
        </w:drawing>
      </w:r>
    </w:p>
    <w:p w14:paraId="3D0647B6" w14:textId="552CF801" w:rsidR="006E0636" w:rsidRPr="008C7739" w:rsidRDefault="006E0636" w:rsidP="006E0636">
      <w:pPr>
        <w:pStyle w:val="Didascalia"/>
        <w:rPr>
          <w:i/>
          <w:sz w:val="20"/>
          <w:szCs w:val="20"/>
          <w:lang w:val="en-GB"/>
        </w:rPr>
      </w:pPr>
      <w:r w:rsidRPr="008C7739">
        <w:rPr>
          <w:i/>
          <w:sz w:val="20"/>
          <w:szCs w:val="20"/>
        </w:rPr>
        <w:t xml:space="preserve">Figure </w:t>
      </w:r>
      <w:r w:rsidRPr="008C7739">
        <w:rPr>
          <w:i/>
          <w:sz w:val="20"/>
          <w:szCs w:val="20"/>
        </w:rPr>
        <w:fldChar w:fldCharType="begin"/>
      </w:r>
      <w:r w:rsidRPr="008C7739">
        <w:rPr>
          <w:i/>
          <w:sz w:val="20"/>
          <w:szCs w:val="20"/>
        </w:rPr>
        <w:instrText xml:space="preserve"> SEQ Figure \* ARABIC </w:instrText>
      </w:r>
      <w:r w:rsidRPr="008C7739">
        <w:rPr>
          <w:i/>
          <w:sz w:val="20"/>
          <w:szCs w:val="20"/>
        </w:rPr>
        <w:fldChar w:fldCharType="separate"/>
      </w:r>
      <w:r w:rsidR="00417CB5">
        <w:rPr>
          <w:i/>
          <w:noProof/>
          <w:sz w:val="20"/>
          <w:szCs w:val="20"/>
        </w:rPr>
        <w:t>2</w:t>
      </w:r>
      <w:r w:rsidRPr="008C7739">
        <w:rPr>
          <w:i/>
          <w:sz w:val="20"/>
          <w:szCs w:val="20"/>
        </w:rPr>
        <w:fldChar w:fldCharType="end"/>
      </w:r>
      <w:r w:rsidRPr="008C7739">
        <w:rPr>
          <w:i/>
          <w:sz w:val="20"/>
          <w:szCs w:val="20"/>
        </w:rPr>
        <w:t xml:space="preserve">. </w:t>
      </w:r>
      <w:r w:rsidRPr="008C7739">
        <w:rPr>
          <w:i/>
          <w:sz w:val="20"/>
          <w:szCs w:val="20"/>
          <w:lang w:val="en-GB"/>
        </w:rPr>
        <w:t>Definition of electrification status and type procedure</w:t>
      </w:r>
    </w:p>
    <w:p w14:paraId="3DD849B7" w14:textId="63FA2969" w:rsidR="00400B4F" w:rsidRPr="00083C6B" w:rsidRDefault="00400B4F" w:rsidP="00400B4F">
      <w:pPr>
        <w:pStyle w:val="Titolo2"/>
        <w:rPr>
          <w:lang w:val="en-GB"/>
        </w:rPr>
      </w:pPr>
      <w:bookmarkStart w:id="7" w:name="_Toc135730998"/>
      <w:r w:rsidRPr="00083C6B">
        <w:rPr>
          <w:lang w:val="en-GB" w:bidi="fa-IR"/>
        </w:rPr>
        <w:t xml:space="preserve">Estimation of the </w:t>
      </w:r>
      <w:r w:rsidR="00FF27DB" w:rsidRPr="00083C6B">
        <w:rPr>
          <w:lang w:val="en-GB" w:bidi="fa-IR"/>
        </w:rPr>
        <w:t xml:space="preserve">Zambezia </w:t>
      </w:r>
      <w:r w:rsidRPr="00083C6B">
        <w:rPr>
          <w:lang w:val="en-GB" w:bidi="fa-IR"/>
        </w:rPr>
        <w:t>energy map</w:t>
      </w:r>
      <w:bookmarkEnd w:id="7"/>
    </w:p>
    <w:p w14:paraId="2D90C8EC" w14:textId="192ECA65" w:rsidR="00400B4F" w:rsidRDefault="00400B4F" w:rsidP="00400B4F">
      <w:pPr>
        <w:spacing w:before="0" w:after="160" w:line="259" w:lineRule="auto"/>
      </w:pPr>
      <w:r w:rsidRPr="003F222F">
        <w:t>Load profile estimation is critical for planning rural electrification</w:t>
      </w:r>
      <w:r w:rsidR="00B93A5F">
        <w:t>;</w:t>
      </w:r>
      <w:r w:rsidRPr="003F222F">
        <w:t xml:space="preserve"> </w:t>
      </w:r>
      <w:r>
        <w:t>it is</w:t>
      </w:r>
      <w:r w:rsidRPr="003F222F">
        <w:t xml:space="preserve"> essential for determining the ener</w:t>
      </w:r>
      <w:r>
        <w:t>g</w:t>
      </w:r>
      <w:r w:rsidRPr="003F222F">
        <w:t xml:space="preserve">y system’s capacity and selecting the best </w:t>
      </w:r>
      <w:r w:rsidR="000C7519">
        <w:t>approach</w:t>
      </w:r>
      <w:r w:rsidRPr="003F222F">
        <w:t xml:space="preserve"> for electrification</w:t>
      </w:r>
      <w:r>
        <w:t>. The proposed procedure classifies</w:t>
      </w:r>
      <w:r w:rsidRPr="003F222F">
        <w:t xml:space="preserve"> consumers </w:t>
      </w:r>
      <w:r>
        <w:t>in</w:t>
      </w:r>
      <w:r w:rsidRPr="003F222F">
        <w:t xml:space="preserve"> different user classes</w:t>
      </w:r>
      <w:r>
        <w:t xml:space="preserve">, which refer to different </w:t>
      </w:r>
      <w:r w:rsidRPr="003F222F">
        <w:t>appliances</w:t>
      </w:r>
      <w:r>
        <w:t xml:space="preserve"> and time-usage</w:t>
      </w:r>
      <w:r w:rsidRPr="003F222F">
        <w:t xml:space="preserve">. </w:t>
      </w:r>
      <w:r>
        <w:t>The daily electric energy consumption could be calculated by knowing the appliance’s power and functioning time.</w:t>
      </w:r>
      <w:r w:rsidRPr="003F222F">
        <w:t xml:space="preserve"> </w:t>
      </w:r>
      <w:r>
        <w:rPr>
          <w:rStyle w:val="normaltextrun"/>
          <w:rFonts w:cstheme="minorHAnsi"/>
        </w:rPr>
        <w:t xml:space="preserve">The household's energy load profile is then added to other layers (each one reporting energy needs), such as commercial activities and public buildings. </w:t>
      </w:r>
      <w:r>
        <w:t>In the proposed approach</w:t>
      </w:r>
      <w:r w:rsidRPr="003F222F">
        <w:t xml:space="preserve">, all the activities and their energy needs </w:t>
      </w:r>
      <w:r>
        <w:t>are</w:t>
      </w:r>
      <w:r w:rsidRPr="003F222F">
        <w:t xml:space="preserve"> grouped into different classes based on their behavior. Through this approach it is possible to create an energy density map </w:t>
      </w:r>
      <w:r>
        <w:t xml:space="preserve">for </w:t>
      </w:r>
      <w:r w:rsidRPr="003F222F">
        <w:t xml:space="preserve">each cluster. </w:t>
      </w:r>
      <w:r>
        <w:t xml:space="preserve">The overall procedure and the different layers of the energy density map are summarized in the following. </w:t>
      </w:r>
    </w:p>
    <w:p w14:paraId="07081AFA" w14:textId="77777777" w:rsidR="00A737F6" w:rsidRDefault="00A737F6" w:rsidP="00A737F6">
      <w:pPr>
        <w:pStyle w:val="Paragrafoelenco"/>
        <w:spacing w:before="0" w:after="160" w:line="259" w:lineRule="auto"/>
        <w:rPr>
          <w:lang w:val="en-US"/>
        </w:rPr>
      </w:pPr>
      <w:r w:rsidRPr="003F222F">
        <w:rPr>
          <w:noProof/>
          <w:color w:val="2B579A"/>
          <w:shd w:val="clear" w:color="auto" w:fill="E6E6E6"/>
          <w:lang w:val="en-US"/>
        </w:rPr>
        <w:drawing>
          <wp:inline distT="0" distB="0" distL="0" distR="0" wp14:anchorId="2D62A250" wp14:editId="4E731793">
            <wp:extent cx="4986866" cy="2565400"/>
            <wp:effectExtent l="0" t="0" r="23495" b="25400"/>
            <wp:docPr id="25" name="Diagramma 25">
              <a:extLst xmlns:a="http://schemas.openxmlformats.org/drawingml/2006/main">
                <a:ext uri="{FF2B5EF4-FFF2-40B4-BE49-F238E27FC236}">
                  <a16:creationId xmlns:a16="http://schemas.microsoft.com/office/drawing/2014/main" id="{604ED496-B1E5-45E9-90EA-AFD2FAAF5EA4}"/>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3" r:lo="rId104" r:qs="rId105" r:cs="rId106"/>
              </a:graphicData>
            </a:graphic>
          </wp:inline>
        </w:drawing>
      </w:r>
    </w:p>
    <w:p w14:paraId="58BEE503" w14:textId="50630551" w:rsidR="002F7C85" w:rsidRPr="008C7739" w:rsidRDefault="002F7C85" w:rsidP="002F7C85">
      <w:pPr>
        <w:pStyle w:val="Didascalia"/>
        <w:rPr>
          <w:i/>
          <w:sz w:val="20"/>
          <w:szCs w:val="20"/>
          <w:lang w:val="en-GB"/>
        </w:rPr>
      </w:pPr>
      <w:r w:rsidRPr="008C7739">
        <w:rPr>
          <w:i/>
          <w:sz w:val="20"/>
          <w:szCs w:val="20"/>
        </w:rPr>
        <w:t xml:space="preserve">Figure </w:t>
      </w:r>
      <w:r w:rsidRPr="008C7739">
        <w:rPr>
          <w:i/>
          <w:sz w:val="20"/>
          <w:szCs w:val="20"/>
        </w:rPr>
        <w:fldChar w:fldCharType="begin"/>
      </w:r>
      <w:r w:rsidRPr="008C7739">
        <w:rPr>
          <w:i/>
          <w:sz w:val="20"/>
          <w:szCs w:val="20"/>
        </w:rPr>
        <w:instrText xml:space="preserve"> SEQ Figure \* ARABIC </w:instrText>
      </w:r>
      <w:r w:rsidRPr="008C7739">
        <w:rPr>
          <w:i/>
          <w:sz w:val="20"/>
          <w:szCs w:val="20"/>
        </w:rPr>
        <w:fldChar w:fldCharType="separate"/>
      </w:r>
      <w:r w:rsidR="00417CB5">
        <w:rPr>
          <w:i/>
          <w:noProof/>
          <w:sz w:val="20"/>
          <w:szCs w:val="20"/>
        </w:rPr>
        <w:t>3</w:t>
      </w:r>
      <w:r w:rsidRPr="008C7739">
        <w:rPr>
          <w:i/>
          <w:sz w:val="20"/>
          <w:szCs w:val="20"/>
        </w:rPr>
        <w:fldChar w:fldCharType="end"/>
      </w:r>
      <w:r w:rsidRPr="008C7739">
        <w:rPr>
          <w:i/>
          <w:sz w:val="20"/>
          <w:szCs w:val="20"/>
        </w:rPr>
        <w:t xml:space="preserve">. </w:t>
      </w:r>
      <w:r>
        <w:rPr>
          <w:i/>
          <w:sz w:val="20"/>
          <w:szCs w:val="20"/>
          <w:lang w:val="en-GB"/>
        </w:rPr>
        <w:t xml:space="preserve">Flowchart of the procedure in charge to </w:t>
      </w:r>
      <w:r w:rsidR="00F56C67">
        <w:rPr>
          <w:i/>
          <w:sz w:val="20"/>
          <w:szCs w:val="20"/>
          <w:lang w:val="en-GB"/>
        </w:rPr>
        <w:t>quantify the energy map of the area under investigation</w:t>
      </w:r>
    </w:p>
    <w:p w14:paraId="664E6F3B" w14:textId="799E3C39" w:rsidR="00EF79F8" w:rsidRPr="00CF65CB" w:rsidRDefault="00A737F6" w:rsidP="00F2616F">
      <w:pPr>
        <w:pStyle w:val="Paragrafoelenco"/>
        <w:keepNext/>
        <w:numPr>
          <w:ilvl w:val="0"/>
          <w:numId w:val="27"/>
        </w:numPr>
        <w:spacing w:before="0" w:after="0" w:line="259" w:lineRule="auto"/>
        <w:rPr>
          <w:lang w:val="en-GB"/>
        </w:rPr>
      </w:pPr>
      <w:r w:rsidRPr="00C80562">
        <w:rPr>
          <w:u w:val="single"/>
          <w:lang w:val="en-GB"/>
        </w:rPr>
        <w:lastRenderedPageBreak/>
        <w:t>Households</w:t>
      </w:r>
      <w:r w:rsidRPr="00CF65CB">
        <w:rPr>
          <w:lang w:val="en-GB"/>
        </w:rPr>
        <w:t xml:space="preserve">: </w:t>
      </w:r>
      <w:r w:rsidR="0067602E" w:rsidRPr="00CF65CB">
        <w:rPr>
          <w:lang w:val="en-GB"/>
        </w:rPr>
        <w:t xml:space="preserve">ESMAP launched MTF program to collect comprehensive data about energy access. The Framework provides a methodology for measuring access in a tiered spectrum – from Tier 0 (no access) to Tier 5 (the highest level of access). Thus, the captured data could allow a better understanding of energy access gaps and develop a potential solution for improvement. </w:t>
      </w:r>
      <w:r w:rsidR="0067602E" w:rsidRPr="00CF65CB">
        <w:rPr>
          <w:rStyle w:val="normaltextrun"/>
          <w:rFonts w:cstheme="minorHAnsi"/>
          <w:lang w:val="en-GB"/>
        </w:rPr>
        <w:t>This study uses a criterion of 5% of a household's income and expenditure to classify households into ti</w:t>
      </w:r>
      <w:r w:rsidR="00EF79F8" w:rsidRPr="00CF65CB">
        <w:rPr>
          <w:rStyle w:val="normaltextrun"/>
          <w:rFonts w:cstheme="minorHAnsi"/>
          <w:lang w:val="en-GB"/>
        </w:rPr>
        <w:t>ers. In</w:t>
      </w:r>
      <w:r w:rsidRPr="00CF65CB">
        <w:rPr>
          <w:rStyle w:val="normaltextrun"/>
          <w:rFonts w:cstheme="minorHAnsi"/>
          <w:lang w:val="en-GB"/>
        </w:rPr>
        <w:t xml:space="preserve"> this layer, there</w:t>
      </w:r>
      <w:r w:rsidRPr="00CF65CB">
        <w:rPr>
          <w:lang w:val="en-GB" w:bidi="fa-IR"/>
        </w:rPr>
        <w:t xml:space="preserve"> are five tiers of households based on their appliance ownership. As </w:t>
      </w:r>
      <w:r w:rsidR="00C51235">
        <w:rPr>
          <w:lang w:val="en-GB" w:bidi="fa-IR"/>
        </w:rPr>
        <w:t>reported</w:t>
      </w:r>
      <w:r w:rsidRPr="00CF65CB">
        <w:rPr>
          <w:lang w:val="en-GB" w:bidi="fa-IR"/>
        </w:rPr>
        <w:t xml:space="preserve"> in</w:t>
      </w:r>
      <w:r w:rsidR="00CF65CB">
        <w:rPr>
          <w:lang w:val="en-GB" w:bidi="fa-IR"/>
        </w:rPr>
        <w:t xml:space="preserve"> </w:t>
      </w:r>
      <w:r w:rsidR="00CF65CB">
        <w:rPr>
          <w:lang w:val="en-GB" w:bidi="fa-IR"/>
        </w:rPr>
        <w:fldChar w:fldCharType="begin"/>
      </w:r>
      <w:r w:rsidR="00CF65CB">
        <w:rPr>
          <w:lang w:val="en-GB" w:bidi="fa-IR"/>
        </w:rPr>
        <w:instrText xml:space="preserve"> REF _Ref135315421 \h </w:instrText>
      </w:r>
      <w:r w:rsidR="00CF65CB">
        <w:rPr>
          <w:lang w:val="en-GB" w:bidi="fa-IR"/>
        </w:rPr>
      </w:r>
      <w:r w:rsidR="00CF65CB">
        <w:rPr>
          <w:lang w:val="en-GB" w:bidi="fa-IR"/>
        </w:rPr>
        <w:fldChar w:fldCharType="separate"/>
      </w:r>
      <w:r w:rsidR="00417CB5" w:rsidRPr="00EB1C90">
        <w:rPr>
          <w:i/>
          <w:sz w:val="20"/>
          <w:szCs w:val="20"/>
        </w:rPr>
        <w:t xml:space="preserve">Table </w:t>
      </w:r>
      <w:r w:rsidR="00417CB5">
        <w:rPr>
          <w:i/>
          <w:noProof/>
          <w:sz w:val="20"/>
          <w:szCs w:val="20"/>
        </w:rPr>
        <w:t>2</w:t>
      </w:r>
      <w:r w:rsidR="00CF65CB">
        <w:rPr>
          <w:lang w:val="en-GB" w:bidi="fa-IR"/>
        </w:rPr>
        <w:fldChar w:fldCharType="end"/>
      </w:r>
      <w:r w:rsidR="004F489D">
        <w:rPr>
          <w:lang w:val="en-GB" w:bidi="fa-IR"/>
        </w:rPr>
        <w:t>,</w:t>
      </w:r>
      <w:r w:rsidR="004F489D" w:rsidRPr="00CF65CB">
        <w:rPr>
          <w:lang w:val="en-GB" w:bidi="fa-IR"/>
        </w:rPr>
        <w:t xml:space="preserve"> </w:t>
      </w:r>
      <w:r w:rsidRPr="00CF65CB">
        <w:rPr>
          <w:lang w:val="en-GB" w:bidi="fa-IR"/>
        </w:rPr>
        <w:t>for each tier</w:t>
      </w:r>
      <w:r w:rsidR="00384B5E">
        <w:rPr>
          <w:lang w:val="en-GB" w:bidi="fa-IR"/>
        </w:rPr>
        <w:t>,</w:t>
      </w:r>
      <w:r w:rsidRPr="00CF65CB">
        <w:rPr>
          <w:lang w:val="en-GB" w:bidi="fa-IR"/>
        </w:rPr>
        <w:t xml:space="preserve"> there </w:t>
      </w:r>
      <w:r w:rsidR="00AB3D29">
        <w:rPr>
          <w:lang w:val="en-GB" w:bidi="fa-IR"/>
        </w:rPr>
        <w:t>is</w:t>
      </w:r>
      <w:r w:rsidRPr="00CF65CB">
        <w:rPr>
          <w:lang w:val="en-GB" w:bidi="fa-IR"/>
        </w:rPr>
        <w:t xml:space="preserve"> detailed information about appliances</w:t>
      </w:r>
      <w:r w:rsidR="00CF65CB" w:rsidRPr="00CF65CB">
        <w:rPr>
          <w:lang w:val="en-GB" w:bidi="fa-IR"/>
        </w:rPr>
        <w:t xml:space="preserve"> and </w:t>
      </w:r>
      <w:r w:rsidRPr="00CF65CB">
        <w:rPr>
          <w:lang w:val="en-GB" w:bidi="fa-IR"/>
        </w:rPr>
        <w:t>usage window</w:t>
      </w:r>
      <w:r w:rsidR="00384B5E">
        <w:rPr>
          <w:lang w:val="en-GB" w:bidi="fa-IR"/>
        </w:rPr>
        <w:t>s</w:t>
      </w:r>
      <w:r w:rsidRPr="00CF65CB">
        <w:rPr>
          <w:lang w:val="en-GB" w:bidi="fa-IR"/>
        </w:rPr>
        <w:t xml:space="preserve">. </w:t>
      </w:r>
    </w:p>
    <w:p w14:paraId="6EF654C3" w14:textId="4F3F87BD" w:rsidR="00CF65CB" w:rsidRPr="00EB1C90" w:rsidRDefault="00CF65CB" w:rsidP="00EB1C90">
      <w:pPr>
        <w:pStyle w:val="Didascalia"/>
        <w:keepNext/>
        <w:spacing w:before="0" w:after="0"/>
        <w:rPr>
          <w:i/>
          <w:sz w:val="20"/>
          <w:szCs w:val="20"/>
        </w:rPr>
      </w:pPr>
      <w:bookmarkStart w:id="8" w:name="_Ref135315421"/>
      <w:r w:rsidRPr="00EB1C90">
        <w:rPr>
          <w:i/>
          <w:sz w:val="20"/>
          <w:szCs w:val="20"/>
        </w:rPr>
        <w:t xml:space="preserve">Table </w:t>
      </w:r>
      <w:r w:rsidRPr="00EB1C90">
        <w:rPr>
          <w:i/>
          <w:sz w:val="20"/>
          <w:szCs w:val="20"/>
        </w:rPr>
        <w:fldChar w:fldCharType="begin"/>
      </w:r>
      <w:r w:rsidRPr="00EB1C90">
        <w:rPr>
          <w:i/>
          <w:sz w:val="20"/>
          <w:szCs w:val="20"/>
        </w:rPr>
        <w:instrText xml:space="preserve"> SEQ Table \* ARABIC </w:instrText>
      </w:r>
      <w:r w:rsidRPr="00EB1C90">
        <w:rPr>
          <w:i/>
          <w:sz w:val="20"/>
          <w:szCs w:val="20"/>
        </w:rPr>
        <w:fldChar w:fldCharType="separate"/>
      </w:r>
      <w:r w:rsidR="00417CB5">
        <w:rPr>
          <w:i/>
          <w:noProof/>
          <w:sz w:val="20"/>
          <w:szCs w:val="20"/>
        </w:rPr>
        <w:t>2</w:t>
      </w:r>
      <w:r w:rsidRPr="00EB1C90">
        <w:rPr>
          <w:i/>
          <w:sz w:val="20"/>
          <w:szCs w:val="20"/>
        </w:rPr>
        <w:fldChar w:fldCharType="end"/>
      </w:r>
      <w:bookmarkEnd w:id="8"/>
      <w:r w:rsidRPr="00EB1C90">
        <w:rPr>
          <w:i/>
          <w:sz w:val="20"/>
          <w:szCs w:val="20"/>
        </w:rPr>
        <w:t>. Tiers, usage windows and appliances</w:t>
      </w:r>
    </w:p>
    <w:p w14:paraId="74F06377" w14:textId="772823EB" w:rsidR="00CF65CB" w:rsidRPr="00CF65CB" w:rsidRDefault="00CF65CB" w:rsidP="00C614BB">
      <w:pPr>
        <w:jc w:val="center"/>
        <w:rPr>
          <w:lang w:bidi="fa-IR"/>
        </w:rPr>
      </w:pPr>
      <w:r w:rsidRPr="005A267A">
        <w:rPr>
          <w:noProof/>
        </w:rPr>
        <w:drawing>
          <wp:inline distT="0" distB="0" distL="0" distR="0" wp14:anchorId="2ED38AD5" wp14:editId="6760B098">
            <wp:extent cx="5753233" cy="2307265"/>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933335" cy="2379493"/>
                    </a:xfrm>
                    <a:prstGeom prst="rect">
                      <a:avLst/>
                    </a:prstGeom>
                    <a:noFill/>
                    <a:ln>
                      <a:noFill/>
                    </a:ln>
                  </pic:spPr>
                </pic:pic>
              </a:graphicData>
            </a:graphic>
          </wp:inline>
        </w:drawing>
      </w:r>
    </w:p>
    <w:p w14:paraId="23A414C0" w14:textId="77777777" w:rsidR="00072C9A" w:rsidRPr="001850A0" w:rsidRDefault="00A737F6" w:rsidP="00072C9A">
      <w:pPr>
        <w:pStyle w:val="Paragrafoelenco"/>
        <w:numPr>
          <w:ilvl w:val="0"/>
          <w:numId w:val="27"/>
        </w:numPr>
        <w:jc w:val="left"/>
        <w:rPr>
          <w:strike/>
          <w:lang w:val="en-US" w:bidi="fa-IR"/>
        </w:rPr>
      </w:pPr>
      <w:r w:rsidRPr="00072C9A">
        <w:rPr>
          <w:u w:val="single"/>
          <w:lang w:val="en-GB"/>
        </w:rPr>
        <w:t>Education Centers</w:t>
      </w:r>
      <w:r w:rsidRPr="00072C9A">
        <w:rPr>
          <w:lang w:val="en-GB"/>
        </w:rPr>
        <w:t>: a</w:t>
      </w:r>
      <w:r w:rsidRPr="001850A0">
        <w:rPr>
          <w:lang w:val="en-US"/>
        </w:rPr>
        <w:t>ll the education centers, such as schools, universities, institutions</w:t>
      </w:r>
      <w:r w:rsidR="00C51235" w:rsidRPr="001850A0">
        <w:rPr>
          <w:lang w:val="en-US"/>
        </w:rPr>
        <w:t xml:space="preserve">, etc., </w:t>
      </w:r>
      <w:r w:rsidRPr="001850A0">
        <w:rPr>
          <w:lang w:val="en-US" w:bidi="fa-IR"/>
        </w:rPr>
        <w:t xml:space="preserve">are included in </w:t>
      </w:r>
      <w:r w:rsidR="00C51235" w:rsidRPr="001850A0">
        <w:rPr>
          <w:lang w:val="en-US" w:bidi="fa-IR"/>
        </w:rPr>
        <w:t xml:space="preserve">a </w:t>
      </w:r>
      <w:r w:rsidR="004B3A49" w:rsidRPr="001850A0">
        <w:rPr>
          <w:lang w:val="en-US" w:bidi="fa-IR"/>
        </w:rPr>
        <w:t>dedicated</w:t>
      </w:r>
      <w:r w:rsidR="00C51235" w:rsidRPr="001850A0">
        <w:rPr>
          <w:lang w:val="en-US" w:bidi="fa-IR"/>
        </w:rPr>
        <w:t xml:space="preserve"> </w:t>
      </w:r>
      <w:r w:rsidRPr="001850A0">
        <w:rPr>
          <w:lang w:val="en-US" w:bidi="fa-IR"/>
        </w:rPr>
        <w:t>layer.</w:t>
      </w:r>
      <w:r w:rsidR="004F489D" w:rsidRPr="001850A0">
        <w:rPr>
          <w:lang w:val="en-US" w:bidi="fa-IR"/>
        </w:rPr>
        <w:t xml:space="preserve"> </w:t>
      </w:r>
      <w:r w:rsidRPr="001850A0">
        <w:rPr>
          <w:lang w:val="en-US" w:bidi="fa-IR"/>
        </w:rPr>
        <w:t xml:space="preserve">Due to the lack of reliable sources, it’s hard to </w:t>
      </w:r>
      <w:r w:rsidR="00C7257C" w:rsidRPr="001850A0">
        <w:rPr>
          <w:lang w:val="en-US" w:bidi="fa-IR"/>
        </w:rPr>
        <w:t>properly process data belonging to this</w:t>
      </w:r>
      <w:r w:rsidR="006557A9" w:rsidRPr="001850A0">
        <w:rPr>
          <w:lang w:val="en-US" w:bidi="fa-IR"/>
        </w:rPr>
        <w:t xml:space="preserve"> layer</w:t>
      </w:r>
      <w:r w:rsidRPr="001850A0">
        <w:rPr>
          <w:lang w:val="en-US" w:bidi="fa-IR"/>
        </w:rPr>
        <w:t>.</w:t>
      </w:r>
    </w:p>
    <w:p w14:paraId="0C04F171" w14:textId="17333C7C" w:rsidR="00C614BB" w:rsidRPr="001850A0" w:rsidRDefault="62A12B63" w:rsidP="00072C9A">
      <w:pPr>
        <w:pStyle w:val="Paragrafoelenco"/>
        <w:numPr>
          <w:ilvl w:val="0"/>
          <w:numId w:val="27"/>
        </w:numPr>
        <w:jc w:val="left"/>
        <w:rPr>
          <w:lang w:val="en-US"/>
        </w:rPr>
      </w:pPr>
      <w:r w:rsidRPr="00072C9A">
        <w:rPr>
          <w:u w:val="single"/>
          <w:lang w:val="en-GB"/>
        </w:rPr>
        <w:t>Health Centers</w:t>
      </w:r>
      <w:r w:rsidRPr="00072C9A">
        <w:rPr>
          <w:lang w:val="en-GB"/>
        </w:rPr>
        <w:t xml:space="preserve">: </w:t>
      </w:r>
      <w:r w:rsidR="00E80855" w:rsidRPr="00072C9A">
        <w:rPr>
          <w:lang w:val="en-GB"/>
        </w:rPr>
        <w:t>t</w:t>
      </w:r>
      <w:r w:rsidR="1DA721AC" w:rsidRPr="001850A0">
        <w:rPr>
          <w:lang w:val="en-US"/>
        </w:rPr>
        <w:t>he system consists of three levels of health services and hospitals, classified with respect to the served population. A list of electrical appliances was estimated for each health center, and consequently, the energy needs have been estimated.</w:t>
      </w:r>
      <w:r w:rsidRPr="00072C9A">
        <w:rPr>
          <w:lang w:val="en-GB"/>
        </w:rPr>
        <w:t xml:space="preserve"> </w:t>
      </w:r>
    </w:p>
    <w:p w14:paraId="1B0E2271" w14:textId="6A8B4E45" w:rsidR="00C614BB" w:rsidRDefault="00C614BB" w:rsidP="00C614BB">
      <w:pPr>
        <w:pStyle w:val="Didascalia"/>
        <w:keepNext/>
        <w:spacing w:before="0" w:after="0"/>
      </w:pPr>
      <w:r>
        <w:t xml:space="preserve">Table </w:t>
      </w:r>
      <w:r>
        <w:fldChar w:fldCharType="begin"/>
      </w:r>
      <w:r>
        <w:instrText xml:space="preserve"> SEQ Table \* ARABIC </w:instrText>
      </w:r>
      <w:r>
        <w:fldChar w:fldCharType="separate"/>
      </w:r>
      <w:r w:rsidR="00417CB5">
        <w:rPr>
          <w:noProof/>
        </w:rPr>
        <w:t>3</w:t>
      </w:r>
      <w:r>
        <w:fldChar w:fldCharType="end"/>
      </w:r>
      <w:r>
        <w:t>. Tiered based health services (</w:t>
      </w:r>
      <w:r w:rsidRPr="003F222F">
        <w:t xml:space="preserve">HSDP </w:t>
      </w:r>
      <w:r>
        <w:t xml:space="preserve">with </w:t>
      </w:r>
      <w:r w:rsidRPr="003F222F">
        <w:t>WHO)</w:t>
      </w:r>
    </w:p>
    <w:tbl>
      <w:tblPr>
        <w:tblStyle w:val="Tabellaelenco1chiara-colore2"/>
        <w:tblW w:w="0" w:type="auto"/>
        <w:jc w:val="center"/>
        <w:tblLook w:val="04A0" w:firstRow="1" w:lastRow="0" w:firstColumn="1" w:lastColumn="0" w:noHBand="0" w:noVBand="1"/>
      </w:tblPr>
      <w:tblGrid>
        <w:gridCol w:w="2591"/>
        <w:gridCol w:w="2552"/>
      </w:tblGrid>
      <w:tr w:rsidR="001B6D2B" w14:paraId="43B4A15C" w14:textId="77777777" w:rsidTr="00D006CA">
        <w:trPr>
          <w:cnfStyle w:val="100000000000" w:firstRow="1" w:lastRow="0" w:firstColumn="0" w:lastColumn="0" w:oddVBand="0" w:evenVBand="0" w:oddHBand="0" w:evenHBand="0" w:firstRowFirstColumn="0" w:firstRowLastColumn="0" w:lastRowFirstColumn="0" w:lastRowLastColumn="0"/>
          <w:trHeight w:val="357"/>
          <w:jc w:val="center"/>
        </w:trPr>
        <w:tc>
          <w:tcPr>
            <w:cnfStyle w:val="001000000000" w:firstRow="0" w:lastRow="0" w:firstColumn="1" w:lastColumn="0" w:oddVBand="0" w:evenVBand="0" w:oddHBand="0" w:evenHBand="0" w:firstRowFirstColumn="0" w:firstRowLastColumn="0" w:lastRowFirstColumn="0" w:lastRowLastColumn="0"/>
            <w:tcW w:w="2591" w:type="dxa"/>
            <w:vAlign w:val="center"/>
          </w:tcPr>
          <w:p w14:paraId="09E925A3" w14:textId="5C6FBFC1" w:rsidR="001B6D2B" w:rsidRPr="00C614BB" w:rsidRDefault="001B6D2B" w:rsidP="00C614BB">
            <w:pPr>
              <w:spacing w:before="0" w:after="0"/>
              <w:jc w:val="center"/>
              <w:rPr>
                <w:rFonts w:ascii="Times New Roman" w:eastAsia="Times New Roman" w:hAnsi="Times New Roman" w:cs="Times New Roman"/>
                <w:bCs w:val="0"/>
                <w:color w:val="C45911" w:themeColor="accent2" w:themeShade="BF"/>
                <w:sz w:val="20"/>
                <w:szCs w:val="20"/>
              </w:rPr>
            </w:pPr>
            <w:r w:rsidRPr="00C614BB">
              <w:rPr>
                <w:rFonts w:ascii="Times New Roman" w:eastAsia="Times New Roman" w:hAnsi="Times New Roman" w:cs="Times New Roman"/>
                <w:bCs w:val="0"/>
                <w:color w:val="C45911" w:themeColor="accent2" w:themeShade="BF"/>
                <w:sz w:val="20"/>
                <w:szCs w:val="20"/>
              </w:rPr>
              <w:t>Type</w:t>
            </w:r>
          </w:p>
        </w:tc>
        <w:tc>
          <w:tcPr>
            <w:tcW w:w="2552" w:type="dxa"/>
            <w:vAlign w:val="center"/>
          </w:tcPr>
          <w:p w14:paraId="50558B2C" w14:textId="77777777" w:rsidR="001B6D2B" w:rsidRPr="00C614BB" w:rsidRDefault="001B6D2B" w:rsidP="00C614BB">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C45911" w:themeColor="accent2" w:themeShade="BF"/>
                <w:sz w:val="20"/>
                <w:szCs w:val="20"/>
              </w:rPr>
            </w:pPr>
            <w:r w:rsidRPr="00C614BB">
              <w:rPr>
                <w:rFonts w:ascii="Times New Roman" w:eastAsia="Times New Roman" w:hAnsi="Times New Roman" w:cs="Times New Roman"/>
                <w:bCs w:val="0"/>
                <w:color w:val="C45911" w:themeColor="accent2" w:themeShade="BF"/>
                <w:sz w:val="20"/>
                <w:szCs w:val="20"/>
              </w:rPr>
              <w:t>Served population</w:t>
            </w:r>
          </w:p>
        </w:tc>
      </w:tr>
      <w:tr w:rsidR="001B6D2B" w14:paraId="7A0E657F" w14:textId="77777777" w:rsidTr="00D006CA">
        <w:trPr>
          <w:cnfStyle w:val="000000100000" w:firstRow="0" w:lastRow="0" w:firstColumn="0" w:lastColumn="0" w:oddVBand="0" w:evenVBand="0" w:oddHBand="1" w:evenHBand="0" w:firstRowFirstColumn="0" w:firstRowLastColumn="0" w:lastRowFirstColumn="0" w:lastRowLastColumn="0"/>
          <w:trHeight w:val="367"/>
          <w:jc w:val="center"/>
        </w:trPr>
        <w:tc>
          <w:tcPr>
            <w:cnfStyle w:val="001000000000" w:firstRow="0" w:lastRow="0" w:firstColumn="1" w:lastColumn="0" w:oddVBand="0" w:evenVBand="0" w:oddHBand="0" w:evenHBand="0" w:firstRowFirstColumn="0" w:firstRowLastColumn="0" w:lastRowFirstColumn="0" w:lastRowLastColumn="0"/>
            <w:tcW w:w="2591" w:type="dxa"/>
            <w:vAlign w:val="center"/>
          </w:tcPr>
          <w:p w14:paraId="039F1A92" w14:textId="77777777" w:rsidR="001B6D2B" w:rsidRPr="00C614BB" w:rsidRDefault="001B6D2B" w:rsidP="00C614BB">
            <w:pPr>
              <w:spacing w:before="0" w:after="0"/>
              <w:jc w:val="center"/>
              <w:rPr>
                <w:rFonts w:ascii="Times New Roman" w:eastAsia="Times New Roman" w:hAnsi="Times New Roman" w:cs="Times New Roman"/>
                <w:bCs w:val="0"/>
                <w:sz w:val="20"/>
                <w:szCs w:val="20"/>
              </w:rPr>
            </w:pPr>
            <w:r w:rsidRPr="00C614BB">
              <w:rPr>
                <w:rFonts w:ascii="Times New Roman" w:eastAsia="Times New Roman" w:hAnsi="Times New Roman" w:cs="Times New Roman"/>
                <w:bCs w:val="0"/>
                <w:sz w:val="20"/>
                <w:szCs w:val="20"/>
              </w:rPr>
              <w:t>Health post</w:t>
            </w:r>
          </w:p>
        </w:tc>
        <w:tc>
          <w:tcPr>
            <w:tcW w:w="2552" w:type="dxa"/>
            <w:vAlign w:val="center"/>
          </w:tcPr>
          <w:p w14:paraId="09CB05D8" w14:textId="77777777" w:rsidR="001B6D2B" w:rsidRPr="00C614BB" w:rsidRDefault="001B6D2B" w:rsidP="00C614BB">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C614BB">
              <w:rPr>
                <w:rFonts w:ascii="Times New Roman" w:eastAsia="Times New Roman" w:hAnsi="Times New Roman" w:cs="Times New Roman"/>
                <w:bCs/>
                <w:sz w:val="20"/>
                <w:szCs w:val="20"/>
              </w:rPr>
              <w:t>3.000 – 5.000</w:t>
            </w:r>
          </w:p>
        </w:tc>
      </w:tr>
      <w:tr w:rsidR="001B6D2B" w14:paraId="431193A3" w14:textId="77777777" w:rsidTr="00D006CA">
        <w:trPr>
          <w:trHeight w:val="357"/>
          <w:jc w:val="center"/>
        </w:trPr>
        <w:tc>
          <w:tcPr>
            <w:cnfStyle w:val="001000000000" w:firstRow="0" w:lastRow="0" w:firstColumn="1" w:lastColumn="0" w:oddVBand="0" w:evenVBand="0" w:oddHBand="0" w:evenHBand="0" w:firstRowFirstColumn="0" w:firstRowLastColumn="0" w:lastRowFirstColumn="0" w:lastRowLastColumn="0"/>
            <w:tcW w:w="2591" w:type="dxa"/>
            <w:vAlign w:val="center"/>
          </w:tcPr>
          <w:p w14:paraId="1558AA5B" w14:textId="77777777" w:rsidR="001B6D2B" w:rsidRPr="00C614BB" w:rsidRDefault="001B6D2B" w:rsidP="00C614BB">
            <w:pPr>
              <w:spacing w:before="0" w:after="0"/>
              <w:jc w:val="center"/>
              <w:rPr>
                <w:rFonts w:ascii="Times New Roman" w:eastAsia="Times New Roman" w:hAnsi="Times New Roman" w:cs="Times New Roman"/>
                <w:bCs w:val="0"/>
                <w:sz w:val="20"/>
                <w:szCs w:val="20"/>
              </w:rPr>
            </w:pPr>
            <w:r w:rsidRPr="00C614BB">
              <w:rPr>
                <w:rFonts w:ascii="Times New Roman" w:eastAsia="Times New Roman" w:hAnsi="Times New Roman" w:cs="Times New Roman"/>
                <w:bCs w:val="0"/>
                <w:sz w:val="20"/>
                <w:szCs w:val="20"/>
              </w:rPr>
              <w:t>Health centre I</w:t>
            </w:r>
          </w:p>
        </w:tc>
        <w:tc>
          <w:tcPr>
            <w:tcW w:w="2552" w:type="dxa"/>
            <w:vAlign w:val="center"/>
          </w:tcPr>
          <w:p w14:paraId="058C2A39" w14:textId="77777777" w:rsidR="001B6D2B" w:rsidRPr="00C614BB" w:rsidRDefault="001B6D2B" w:rsidP="00C614BB">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sidRPr="00C614BB">
              <w:rPr>
                <w:rFonts w:ascii="Times New Roman" w:eastAsia="Times New Roman" w:hAnsi="Times New Roman" w:cs="Times New Roman"/>
                <w:bCs/>
                <w:sz w:val="20"/>
                <w:szCs w:val="20"/>
              </w:rPr>
              <w:t>15.000 – 25.000</w:t>
            </w:r>
          </w:p>
        </w:tc>
      </w:tr>
      <w:tr w:rsidR="001B6D2B" w14:paraId="700B3247" w14:textId="77777777" w:rsidTr="00D006CA">
        <w:trPr>
          <w:cnfStyle w:val="000000100000" w:firstRow="0" w:lastRow="0" w:firstColumn="0" w:lastColumn="0" w:oddVBand="0" w:evenVBand="0" w:oddHBand="1" w:evenHBand="0" w:firstRowFirstColumn="0" w:firstRowLastColumn="0" w:lastRowFirstColumn="0" w:lastRowLastColumn="0"/>
          <w:trHeight w:val="357"/>
          <w:jc w:val="center"/>
        </w:trPr>
        <w:tc>
          <w:tcPr>
            <w:cnfStyle w:val="001000000000" w:firstRow="0" w:lastRow="0" w:firstColumn="1" w:lastColumn="0" w:oddVBand="0" w:evenVBand="0" w:oddHBand="0" w:evenHBand="0" w:firstRowFirstColumn="0" w:firstRowLastColumn="0" w:lastRowFirstColumn="0" w:lastRowLastColumn="0"/>
            <w:tcW w:w="2591" w:type="dxa"/>
            <w:vAlign w:val="center"/>
          </w:tcPr>
          <w:p w14:paraId="1459AE35" w14:textId="77777777" w:rsidR="001B6D2B" w:rsidRPr="00C614BB" w:rsidRDefault="001B6D2B" w:rsidP="00C614BB">
            <w:pPr>
              <w:spacing w:before="0" w:after="0"/>
              <w:jc w:val="center"/>
              <w:rPr>
                <w:rFonts w:ascii="Times New Roman" w:eastAsia="Times New Roman" w:hAnsi="Times New Roman" w:cs="Times New Roman"/>
                <w:bCs w:val="0"/>
                <w:sz w:val="20"/>
                <w:szCs w:val="20"/>
              </w:rPr>
            </w:pPr>
            <w:r w:rsidRPr="00C614BB">
              <w:rPr>
                <w:rFonts w:ascii="Times New Roman" w:eastAsia="Times New Roman" w:hAnsi="Times New Roman" w:cs="Times New Roman"/>
                <w:bCs w:val="0"/>
                <w:sz w:val="20"/>
                <w:szCs w:val="20"/>
              </w:rPr>
              <w:t>Health centre II</w:t>
            </w:r>
          </w:p>
        </w:tc>
        <w:tc>
          <w:tcPr>
            <w:tcW w:w="2552" w:type="dxa"/>
            <w:vAlign w:val="center"/>
          </w:tcPr>
          <w:p w14:paraId="4F7CE080" w14:textId="77777777" w:rsidR="001B6D2B" w:rsidRPr="00C614BB" w:rsidRDefault="001B6D2B" w:rsidP="00C614BB">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C614BB">
              <w:rPr>
                <w:rFonts w:ascii="Times New Roman" w:eastAsia="Times New Roman" w:hAnsi="Times New Roman" w:cs="Times New Roman"/>
                <w:bCs/>
                <w:sz w:val="20"/>
                <w:szCs w:val="20"/>
              </w:rPr>
              <w:t>25.000 – 40.000</w:t>
            </w:r>
          </w:p>
        </w:tc>
      </w:tr>
      <w:tr w:rsidR="001B6D2B" w14:paraId="7B6A6A3C" w14:textId="77777777" w:rsidTr="00D006CA">
        <w:trPr>
          <w:trHeight w:val="357"/>
          <w:jc w:val="center"/>
        </w:trPr>
        <w:tc>
          <w:tcPr>
            <w:cnfStyle w:val="001000000000" w:firstRow="0" w:lastRow="0" w:firstColumn="1" w:lastColumn="0" w:oddVBand="0" w:evenVBand="0" w:oddHBand="0" w:evenHBand="0" w:firstRowFirstColumn="0" w:firstRowLastColumn="0" w:lastRowFirstColumn="0" w:lastRowLastColumn="0"/>
            <w:tcW w:w="2591" w:type="dxa"/>
            <w:vAlign w:val="center"/>
          </w:tcPr>
          <w:p w14:paraId="7894B8DD" w14:textId="77777777" w:rsidR="001B6D2B" w:rsidRPr="00C614BB" w:rsidRDefault="001B6D2B" w:rsidP="00C614BB">
            <w:pPr>
              <w:spacing w:before="0" w:after="0"/>
              <w:jc w:val="center"/>
              <w:rPr>
                <w:rFonts w:ascii="Times New Roman" w:eastAsia="Times New Roman" w:hAnsi="Times New Roman" w:cs="Times New Roman"/>
                <w:bCs w:val="0"/>
                <w:sz w:val="20"/>
                <w:szCs w:val="20"/>
              </w:rPr>
            </w:pPr>
            <w:r w:rsidRPr="00C614BB">
              <w:rPr>
                <w:rFonts w:ascii="Times New Roman" w:eastAsia="Times New Roman" w:hAnsi="Times New Roman" w:cs="Times New Roman"/>
                <w:bCs w:val="0"/>
                <w:sz w:val="20"/>
                <w:szCs w:val="20"/>
              </w:rPr>
              <w:t>General Hospital</w:t>
            </w:r>
          </w:p>
        </w:tc>
        <w:tc>
          <w:tcPr>
            <w:tcW w:w="2552" w:type="dxa"/>
            <w:vAlign w:val="center"/>
          </w:tcPr>
          <w:p w14:paraId="7C84E5DA" w14:textId="77777777" w:rsidR="001B6D2B" w:rsidRPr="00C614BB" w:rsidRDefault="001B6D2B" w:rsidP="00C614BB">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sidRPr="00C614BB">
              <w:rPr>
                <w:rFonts w:ascii="Times New Roman" w:eastAsia="Times New Roman" w:hAnsi="Times New Roman" w:cs="Times New Roman"/>
                <w:bCs/>
                <w:sz w:val="20"/>
                <w:szCs w:val="20"/>
              </w:rPr>
              <w:t>40.000 – 100.000</w:t>
            </w:r>
          </w:p>
        </w:tc>
      </w:tr>
    </w:tbl>
    <w:p w14:paraId="23C91ADD" w14:textId="7DDE9DBD" w:rsidR="00E92072" w:rsidRPr="00022BA2" w:rsidRDefault="00A737F6" w:rsidP="00022BA2">
      <w:pPr>
        <w:pStyle w:val="Paragrafoelenco"/>
        <w:numPr>
          <w:ilvl w:val="0"/>
          <w:numId w:val="27"/>
        </w:numPr>
        <w:rPr>
          <w:lang w:val="en-GB"/>
        </w:rPr>
      </w:pPr>
      <w:r w:rsidRPr="00275FA8">
        <w:rPr>
          <w:lang w:val="en-GB"/>
        </w:rPr>
        <w:t xml:space="preserve">Other: </w:t>
      </w:r>
      <w:r w:rsidR="00275FA8" w:rsidRPr="00275FA8">
        <w:rPr>
          <w:lang w:val="en-GB"/>
        </w:rPr>
        <w:t>For what concern the shops</w:t>
      </w:r>
      <w:r w:rsidR="000A566F">
        <w:rPr>
          <w:lang w:val="en-GB"/>
        </w:rPr>
        <w:t xml:space="preserve"> energy needs</w:t>
      </w:r>
      <w:r w:rsidR="00275FA8" w:rsidRPr="00275FA8">
        <w:rPr>
          <w:lang w:val="en-GB"/>
        </w:rPr>
        <w:t xml:space="preserve">, the authors refer to </w:t>
      </w:r>
      <w:r w:rsidR="00275FA8">
        <w:rPr>
          <w:lang w:val="en-GB"/>
        </w:rPr>
        <w:t>J</w:t>
      </w:r>
      <w:r w:rsidRPr="00275FA8">
        <w:rPr>
          <w:lang w:val="en-GB"/>
        </w:rPr>
        <w:t>ICA</w:t>
      </w:r>
      <w:r w:rsidR="00275FA8">
        <w:rPr>
          <w:lang w:val="en-GB"/>
        </w:rPr>
        <w:t xml:space="preserve"> energy masterplan</w:t>
      </w:r>
      <w:r w:rsidR="004E5F98">
        <w:rPr>
          <w:lang w:val="en-GB"/>
        </w:rPr>
        <w:t xml:space="preserve"> that define</w:t>
      </w:r>
      <w:r w:rsidR="00A95928">
        <w:rPr>
          <w:lang w:val="en-GB"/>
        </w:rPr>
        <w:t>s</w:t>
      </w:r>
      <w:r w:rsidR="004E5F98">
        <w:rPr>
          <w:lang w:val="en-GB"/>
        </w:rPr>
        <w:t xml:space="preserve"> the loads for ten different communities</w:t>
      </w:r>
      <w:r w:rsidR="009108DC">
        <w:rPr>
          <w:lang w:val="en-GB"/>
        </w:rPr>
        <w:t>.</w:t>
      </w:r>
      <w:r w:rsidR="00EB318A">
        <w:rPr>
          <w:lang w:val="en-GB"/>
        </w:rPr>
        <w:t xml:space="preserve"> Through</w:t>
      </w:r>
      <w:r w:rsidR="009B3764">
        <w:rPr>
          <w:lang w:val="en-GB"/>
        </w:rPr>
        <w:t xml:space="preserve"> this it has been possible to calculate </w:t>
      </w:r>
      <w:r w:rsidR="009108DC">
        <w:rPr>
          <w:lang w:val="en-GB"/>
        </w:rPr>
        <w:t>hourly key-factors used to compute each community's final shop load demand</w:t>
      </w:r>
      <w:r w:rsidR="00E92072" w:rsidRPr="00022BA2">
        <w:rPr>
          <w:lang w:val="en-GB"/>
        </w:rPr>
        <w:t>.</w:t>
      </w:r>
    </w:p>
    <w:p w14:paraId="5770132C" w14:textId="288FC38D" w:rsidR="00A00C3F" w:rsidRDefault="00EB318A" w:rsidP="00E72FB3">
      <w:r>
        <w:lastRenderedPageBreak/>
        <w:t xml:space="preserve">Once all the above layers were analyzed and computed, it </w:t>
      </w:r>
      <w:r w:rsidR="00FA6A23">
        <w:t>is</w:t>
      </w:r>
      <w:r>
        <w:t xml:space="preserve"> possible to compute </w:t>
      </w:r>
      <w:r w:rsidR="00A00C3F">
        <w:t>each community's energy load profile and peak power</w:t>
      </w:r>
      <w:r w:rsidR="00002F11">
        <w:t xml:space="preserve">. It must be noted that the loads are based on MTF approach, </w:t>
      </w:r>
      <w:r w:rsidR="008C19AF">
        <w:t>i.e. it is correlated with</w:t>
      </w:r>
      <w:r w:rsidR="00002F11">
        <w:t xml:space="preserve"> the household</w:t>
      </w:r>
      <w:r w:rsidR="004A3401">
        <w:t>'</w:t>
      </w:r>
      <w:r w:rsidR="00002F11">
        <w:t>s</w:t>
      </w:r>
      <w:r w:rsidR="00241CF6">
        <w:t xml:space="preserve"> income</w:t>
      </w:r>
      <w:r w:rsidR="00002F11">
        <w:t xml:space="preserve">. </w:t>
      </w:r>
    </w:p>
    <w:p w14:paraId="342667B0" w14:textId="33FB54E8" w:rsidR="00D010FA" w:rsidRPr="000A665B" w:rsidRDefault="00B772F4" w:rsidP="00A00FED">
      <w:pPr>
        <w:pStyle w:val="Titolo3"/>
        <w:spacing w:before="0"/>
      </w:pPr>
      <w:bookmarkStart w:id="9" w:name="_Toc135472797"/>
      <w:bookmarkStart w:id="10" w:name="_Toc135480164"/>
      <w:bookmarkStart w:id="11" w:name="_Toc135730999"/>
      <w:bookmarkEnd w:id="9"/>
      <w:bookmarkEnd w:id="10"/>
      <w:r w:rsidRPr="00C80562">
        <w:t>On-field</w:t>
      </w:r>
      <w:r w:rsidR="00D010FA" w:rsidRPr="000A665B">
        <w:t xml:space="preserve"> surveys</w:t>
      </w:r>
      <w:bookmarkEnd w:id="11"/>
    </w:p>
    <w:p w14:paraId="14F172A0" w14:textId="4C94D4E4" w:rsidR="000B223F" w:rsidRDefault="00DF296A" w:rsidP="00E72FB3">
      <w:r>
        <w:t>In order to validate and integrate public datasets, an extended</w:t>
      </w:r>
      <w:r w:rsidR="000A665B">
        <w:t xml:space="preserve"> on-filed campaign has been set up.</w:t>
      </w:r>
      <w:r w:rsidR="00884ACB">
        <w:t xml:space="preserve"> </w:t>
      </w:r>
      <w:r w:rsidR="1BB10776">
        <w:t>To facilitate the gathering of data, a comprehensive list of communities in which there are active or closed project with the local partner has been analyzed and among them different communities have been chosen</w:t>
      </w:r>
      <w:r w:rsidR="686A5A52">
        <w:t xml:space="preserve">: </w:t>
      </w:r>
      <w:r w:rsidR="0C7074D5">
        <w:t xml:space="preserve">at the end </w:t>
      </w:r>
      <w:r w:rsidR="686A5A52" w:rsidRPr="438BF158">
        <w:rPr>
          <w:lang w:val="en-GB"/>
        </w:rPr>
        <w:t>726 surveys have been done</w:t>
      </w:r>
      <w:r w:rsidR="1BB10776">
        <w:t xml:space="preserve">. In the following table </w:t>
      </w:r>
      <w:r w:rsidR="20A82C7A">
        <w:t>the</w:t>
      </w:r>
      <w:r w:rsidR="1BB10776">
        <w:t xml:space="preserve"> list of the communities that have been surveyed with the key factors is </w:t>
      </w:r>
      <w:r w:rsidR="1057E252">
        <w:t>reported.</w:t>
      </w:r>
    </w:p>
    <w:p w14:paraId="753544E8" w14:textId="33BB7973" w:rsidR="000B223F" w:rsidRDefault="000B223F" w:rsidP="000B223F">
      <w:pPr>
        <w:pStyle w:val="Didascalia"/>
        <w:keepNext/>
        <w:spacing w:before="0" w:after="0"/>
      </w:pPr>
      <w:r>
        <w:t xml:space="preserve">Table </w:t>
      </w:r>
      <w:r>
        <w:fldChar w:fldCharType="begin"/>
      </w:r>
      <w:r>
        <w:instrText xml:space="preserve"> SEQ Table \* ARABIC </w:instrText>
      </w:r>
      <w:r>
        <w:fldChar w:fldCharType="separate"/>
      </w:r>
      <w:r w:rsidR="00417CB5">
        <w:rPr>
          <w:noProof/>
        </w:rPr>
        <w:t>4</w:t>
      </w:r>
      <w:r>
        <w:fldChar w:fldCharType="end"/>
      </w:r>
      <w:r>
        <w:t xml:space="preserve">. </w:t>
      </w:r>
      <w:r w:rsidR="00884F2F">
        <w:t>List of surveyed communities</w:t>
      </w:r>
    </w:p>
    <w:tbl>
      <w:tblPr>
        <w:tblStyle w:val="Tabellaelenco1chiara-colore2"/>
        <w:tblW w:w="0" w:type="auto"/>
        <w:tblLook w:val="04A0" w:firstRow="1" w:lastRow="0" w:firstColumn="1" w:lastColumn="0" w:noHBand="0" w:noVBand="1"/>
      </w:tblPr>
      <w:tblGrid>
        <w:gridCol w:w="2400"/>
        <w:gridCol w:w="1325"/>
        <w:gridCol w:w="1890"/>
        <w:gridCol w:w="1848"/>
        <w:gridCol w:w="1571"/>
      </w:tblGrid>
      <w:tr w:rsidR="00D010FA" w14:paraId="1D0BE2FA" w14:textId="76304383" w:rsidTr="00EB1C90">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400" w:type="dxa"/>
            <w:vAlign w:val="center"/>
          </w:tcPr>
          <w:p w14:paraId="62A0C2F7" w14:textId="77777777" w:rsidR="00D010FA" w:rsidRPr="00D010FA" w:rsidRDefault="00D010FA" w:rsidP="00D010FA">
            <w:pPr>
              <w:spacing w:before="0" w:after="0"/>
              <w:jc w:val="center"/>
              <w:rPr>
                <w:rFonts w:ascii="Times New Roman" w:eastAsia="Times New Roman" w:hAnsi="Times New Roman" w:cs="Times New Roman"/>
                <w:bCs w:val="0"/>
                <w:color w:val="C45911" w:themeColor="accent2" w:themeShade="BF"/>
                <w:sz w:val="20"/>
                <w:szCs w:val="20"/>
              </w:rPr>
            </w:pPr>
            <w:r w:rsidRPr="00D010FA">
              <w:rPr>
                <w:rFonts w:ascii="Times New Roman" w:eastAsia="Times New Roman" w:hAnsi="Times New Roman" w:cs="Times New Roman"/>
                <w:bCs w:val="0"/>
                <w:color w:val="C45911" w:themeColor="accent2" w:themeShade="BF"/>
                <w:sz w:val="20"/>
                <w:szCs w:val="20"/>
              </w:rPr>
              <w:t>Type</w:t>
            </w:r>
          </w:p>
        </w:tc>
        <w:tc>
          <w:tcPr>
            <w:tcW w:w="1325" w:type="dxa"/>
            <w:vAlign w:val="center"/>
          </w:tcPr>
          <w:p w14:paraId="4C64589E" w14:textId="77777777" w:rsidR="00D010FA" w:rsidRPr="00D010FA" w:rsidRDefault="00D010FA" w:rsidP="00D010FA">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C45911" w:themeColor="accent2" w:themeShade="BF"/>
                <w:sz w:val="20"/>
                <w:szCs w:val="20"/>
              </w:rPr>
            </w:pPr>
            <w:r w:rsidRPr="00D010FA">
              <w:rPr>
                <w:rFonts w:ascii="Times New Roman" w:eastAsia="Times New Roman" w:hAnsi="Times New Roman" w:cs="Times New Roman"/>
                <w:bCs w:val="0"/>
                <w:color w:val="C45911" w:themeColor="accent2" w:themeShade="BF"/>
                <w:sz w:val="20"/>
                <w:szCs w:val="20"/>
              </w:rPr>
              <w:t>Served population</w:t>
            </w:r>
          </w:p>
        </w:tc>
        <w:tc>
          <w:tcPr>
            <w:tcW w:w="1890" w:type="dxa"/>
            <w:vAlign w:val="center"/>
          </w:tcPr>
          <w:p w14:paraId="40A88BE7" w14:textId="55E6F80D" w:rsidR="00D010FA" w:rsidRPr="00D010FA" w:rsidRDefault="00D010FA" w:rsidP="00D010FA">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C45911" w:themeColor="accent2" w:themeShade="BF"/>
                <w:sz w:val="20"/>
                <w:szCs w:val="20"/>
              </w:rPr>
            </w:pPr>
            <w:r w:rsidRPr="00D010FA">
              <w:rPr>
                <w:rFonts w:ascii="Times New Roman" w:eastAsia="Times New Roman" w:hAnsi="Times New Roman" w:cs="Times New Roman"/>
                <w:bCs w:val="0"/>
                <w:color w:val="C45911" w:themeColor="accent2" w:themeShade="BF"/>
                <w:sz w:val="20"/>
                <w:szCs w:val="20"/>
              </w:rPr>
              <w:t>Latitude</w:t>
            </w:r>
          </w:p>
        </w:tc>
        <w:tc>
          <w:tcPr>
            <w:tcW w:w="1848" w:type="dxa"/>
            <w:vAlign w:val="center"/>
          </w:tcPr>
          <w:p w14:paraId="3BA6694D" w14:textId="6FEC1C30" w:rsidR="00D010FA" w:rsidRPr="00D010FA" w:rsidRDefault="00D010FA" w:rsidP="00D010FA">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C45911" w:themeColor="accent2" w:themeShade="BF"/>
                <w:sz w:val="20"/>
                <w:szCs w:val="20"/>
              </w:rPr>
            </w:pPr>
            <w:r w:rsidRPr="00D010FA">
              <w:rPr>
                <w:rFonts w:ascii="Times New Roman" w:eastAsia="Times New Roman" w:hAnsi="Times New Roman" w:cs="Times New Roman"/>
                <w:bCs w:val="0"/>
                <w:color w:val="C45911" w:themeColor="accent2" w:themeShade="BF"/>
                <w:sz w:val="20"/>
                <w:szCs w:val="20"/>
              </w:rPr>
              <w:t>Longitude</w:t>
            </w:r>
          </w:p>
        </w:tc>
        <w:tc>
          <w:tcPr>
            <w:tcW w:w="1571" w:type="dxa"/>
            <w:vAlign w:val="center"/>
          </w:tcPr>
          <w:p w14:paraId="349AEE3A" w14:textId="22C75C42" w:rsidR="00D010FA" w:rsidRPr="00D010FA" w:rsidRDefault="00D010FA" w:rsidP="00D010FA">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C45911" w:themeColor="accent2" w:themeShade="BF"/>
                <w:sz w:val="20"/>
                <w:szCs w:val="20"/>
              </w:rPr>
            </w:pPr>
            <w:r w:rsidRPr="00D010FA">
              <w:rPr>
                <w:rFonts w:ascii="Times New Roman" w:eastAsia="Times New Roman" w:hAnsi="Times New Roman" w:cs="Times New Roman"/>
                <w:bCs w:val="0"/>
                <w:color w:val="C45911" w:themeColor="accent2" w:themeShade="BF"/>
                <w:sz w:val="20"/>
                <w:szCs w:val="20"/>
              </w:rPr>
              <w:t>Number of survey</w:t>
            </w:r>
            <w:r>
              <w:rPr>
                <w:rFonts w:ascii="Times New Roman" w:eastAsia="Times New Roman" w:hAnsi="Times New Roman" w:cs="Times New Roman"/>
                <w:bCs w:val="0"/>
                <w:color w:val="C45911" w:themeColor="accent2" w:themeShade="BF"/>
                <w:sz w:val="20"/>
                <w:szCs w:val="20"/>
              </w:rPr>
              <w:t>s</w:t>
            </w:r>
          </w:p>
        </w:tc>
      </w:tr>
      <w:tr w:rsidR="00D010FA" w14:paraId="3AC59789" w14:textId="0E6856C2" w:rsidTr="00EB1C9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400" w:type="dxa"/>
            <w:vAlign w:val="center"/>
          </w:tcPr>
          <w:p w14:paraId="6C0F644A" w14:textId="73718E49" w:rsidR="00D010FA" w:rsidRPr="00D010FA" w:rsidRDefault="00D010FA" w:rsidP="00D010FA">
            <w:pPr>
              <w:spacing w:before="0" w:after="0"/>
              <w:jc w:val="center"/>
              <w:rPr>
                <w:rFonts w:ascii="Times New Roman" w:eastAsia="Times New Roman" w:hAnsi="Times New Roman" w:cs="Times New Roman"/>
                <w:bCs w:val="0"/>
                <w:sz w:val="20"/>
                <w:szCs w:val="20"/>
              </w:rPr>
            </w:pPr>
            <w:r w:rsidRPr="00D010FA">
              <w:rPr>
                <w:rFonts w:ascii="Calibri" w:eastAsia="Times New Roman" w:hAnsi="Calibri" w:cs="Calibri"/>
                <w:color w:val="000000"/>
                <w:sz w:val="20"/>
                <w:szCs w:val="20"/>
                <w:lang w:eastAsia="it-IT"/>
              </w:rPr>
              <w:t>Quelimane</w:t>
            </w:r>
          </w:p>
        </w:tc>
        <w:tc>
          <w:tcPr>
            <w:tcW w:w="1325" w:type="dxa"/>
            <w:vAlign w:val="center"/>
          </w:tcPr>
          <w:p w14:paraId="25875210" w14:textId="44CE8941" w:rsidR="00D010FA" w:rsidRPr="00D010FA" w:rsidRDefault="00D010FA" w:rsidP="00D010FA">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Navilembo</w:t>
            </w:r>
          </w:p>
        </w:tc>
        <w:tc>
          <w:tcPr>
            <w:tcW w:w="1890" w:type="dxa"/>
            <w:vAlign w:val="center"/>
          </w:tcPr>
          <w:p w14:paraId="5363E7EF" w14:textId="18C6E0AC" w:rsidR="00D010FA" w:rsidRPr="00D010FA" w:rsidRDefault="00D010FA" w:rsidP="00D010FA">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17,65°</w:t>
            </w:r>
          </w:p>
        </w:tc>
        <w:tc>
          <w:tcPr>
            <w:tcW w:w="1848" w:type="dxa"/>
            <w:vAlign w:val="center"/>
          </w:tcPr>
          <w:p w14:paraId="4076E01B" w14:textId="50025FD0" w:rsidR="00D010FA" w:rsidRPr="00D010FA" w:rsidRDefault="00D010FA" w:rsidP="00D010FA">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36,69°</w:t>
            </w:r>
          </w:p>
        </w:tc>
        <w:tc>
          <w:tcPr>
            <w:tcW w:w="1571" w:type="dxa"/>
            <w:vAlign w:val="center"/>
          </w:tcPr>
          <w:p w14:paraId="53D51ACE" w14:textId="3216A5A4" w:rsidR="00D010FA" w:rsidRPr="00D010FA" w:rsidRDefault="00D010FA" w:rsidP="00D010FA">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it-IT"/>
              </w:rPr>
            </w:pPr>
            <w:r w:rsidRPr="00D010FA">
              <w:rPr>
                <w:rFonts w:ascii="Calibri" w:eastAsia="Times New Roman" w:hAnsi="Calibri" w:cs="Calibri"/>
                <w:b/>
                <w:bCs/>
                <w:sz w:val="20"/>
                <w:szCs w:val="20"/>
                <w:lang w:eastAsia="it-IT"/>
              </w:rPr>
              <w:t>63</w:t>
            </w:r>
          </w:p>
        </w:tc>
      </w:tr>
      <w:tr w:rsidR="00D010FA" w14:paraId="3ACFECB6" w14:textId="4D228BD3" w:rsidTr="00EB1C90">
        <w:trPr>
          <w:trHeight w:val="454"/>
        </w:trPr>
        <w:tc>
          <w:tcPr>
            <w:cnfStyle w:val="001000000000" w:firstRow="0" w:lastRow="0" w:firstColumn="1" w:lastColumn="0" w:oddVBand="0" w:evenVBand="0" w:oddHBand="0" w:evenHBand="0" w:firstRowFirstColumn="0" w:firstRowLastColumn="0" w:lastRowFirstColumn="0" w:lastRowLastColumn="0"/>
            <w:tcW w:w="2400" w:type="dxa"/>
            <w:vAlign w:val="center"/>
          </w:tcPr>
          <w:p w14:paraId="49534932" w14:textId="6AD58BD5" w:rsidR="00D010FA" w:rsidRPr="00D010FA" w:rsidRDefault="00D010FA" w:rsidP="00D010FA">
            <w:pPr>
              <w:spacing w:before="0" w:after="0"/>
              <w:jc w:val="center"/>
              <w:rPr>
                <w:rFonts w:ascii="Times New Roman" w:eastAsia="Times New Roman" w:hAnsi="Times New Roman" w:cs="Times New Roman"/>
                <w:bCs w:val="0"/>
                <w:sz w:val="20"/>
                <w:szCs w:val="20"/>
              </w:rPr>
            </w:pPr>
            <w:r w:rsidRPr="00D010FA">
              <w:rPr>
                <w:rFonts w:ascii="Calibri" w:eastAsia="Times New Roman" w:hAnsi="Calibri" w:cs="Calibri"/>
                <w:color w:val="000000"/>
                <w:sz w:val="20"/>
                <w:szCs w:val="20"/>
                <w:lang w:eastAsia="it-IT"/>
              </w:rPr>
              <w:t>Quelimane</w:t>
            </w:r>
          </w:p>
        </w:tc>
        <w:tc>
          <w:tcPr>
            <w:tcW w:w="1325" w:type="dxa"/>
            <w:vAlign w:val="center"/>
          </w:tcPr>
          <w:p w14:paraId="1B2BE89F" w14:textId="42746704" w:rsidR="00D010FA" w:rsidRPr="00D010FA" w:rsidRDefault="00D010FA" w:rsidP="00D010FA">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Mucor</w:t>
            </w:r>
          </w:p>
        </w:tc>
        <w:tc>
          <w:tcPr>
            <w:tcW w:w="1890" w:type="dxa"/>
            <w:vAlign w:val="center"/>
          </w:tcPr>
          <w:p w14:paraId="7E87CCFC" w14:textId="17F9DCF9" w:rsidR="00D010FA" w:rsidRPr="00D010FA" w:rsidRDefault="00D010FA" w:rsidP="00D010FA">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17,</w:t>
            </w:r>
            <w:r w:rsidR="0050606F">
              <w:rPr>
                <w:rFonts w:ascii="Calibri" w:eastAsia="Times New Roman" w:hAnsi="Calibri" w:cs="Calibri"/>
                <w:color w:val="000000"/>
                <w:sz w:val="20"/>
                <w:szCs w:val="20"/>
                <w:lang w:eastAsia="it-IT"/>
              </w:rPr>
              <w:t>80</w:t>
            </w:r>
            <w:r w:rsidRPr="00D010FA">
              <w:rPr>
                <w:rFonts w:ascii="Calibri" w:eastAsia="Times New Roman" w:hAnsi="Calibri" w:cs="Calibri"/>
                <w:color w:val="000000"/>
                <w:sz w:val="20"/>
                <w:szCs w:val="20"/>
                <w:lang w:eastAsia="it-IT"/>
              </w:rPr>
              <w:t>°</w:t>
            </w:r>
          </w:p>
        </w:tc>
        <w:tc>
          <w:tcPr>
            <w:tcW w:w="1848" w:type="dxa"/>
            <w:vAlign w:val="center"/>
          </w:tcPr>
          <w:p w14:paraId="4195CB20" w14:textId="201AC9D5" w:rsidR="00D010FA" w:rsidRPr="00D010FA" w:rsidRDefault="0050606F" w:rsidP="00D010FA">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Pr>
                <w:rFonts w:ascii="Calibri" w:eastAsia="Times New Roman" w:hAnsi="Calibri" w:cs="Calibri"/>
                <w:color w:val="000000"/>
                <w:sz w:val="20"/>
                <w:szCs w:val="20"/>
                <w:lang w:eastAsia="it-IT"/>
              </w:rPr>
              <w:t>37,01</w:t>
            </w:r>
            <w:r w:rsidR="00D010FA" w:rsidRPr="00D010FA">
              <w:rPr>
                <w:rFonts w:ascii="Calibri" w:eastAsia="Times New Roman" w:hAnsi="Calibri" w:cs="Calibri"/>
                <w:color w:val="000000"/>
                <w:sz w:val="20"/>
                <w:szCs w:val="20"/>
                <w:lang w:eastAsia="it-IT"/>
              </w:rPr>
              <w:t>°</w:t>
            </w:r>
          </w:p>
        </w:tc>
        <w:tc>
          <w:tcPr>
            <w:tcW w:w="1571" w:type="dxa"/>
            <w:vAlign w:val="center"/>
          </w:tcPr>
          <w:p w14:paraId="415B0594" w14:textId="29DD4B2A" w:rsidR="00D010FA" w:rsidRPr="00D010FA" w:rsidRDefault="00D010FA" w:rsidP="00D010FA">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it-IT"/>
              </w:rPr>
            </w:pPr>
            <w:r w:rsidRPr="00D010FA">
              <w:rPr>
                <w:rFonts w:ascii="Calibri" w:eastAsia="Times New Roman" w:hAnsi="Calibri" w:cs="Calibri"/>
                <w:b/>
                <w:bCs/>
                <w:sz w:val="20"/>
                <w:szCs w:val="20"/>
                <w:lang w:eastAsia="it-IT"/>
              </w:rPr>
              <w:t>67</w:t>
            </w:r>
          </w:p>
        </w:tc>
      </w:tr>
      <w:tr w:rsidR="00D010FA" w14:paraId="19C1C549" w14:textId="7F33672D" w:rsidTr="00EB1C9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400" w:type="dxa"/>
            <w:vAlign w:val="center"/>
          </w:tcPr>
          <w:p w14:paraId="55B8E40C" w14:textId="62C81180" w:rsidR="00D010FA" w:rsidRPr="00D010FA" w:rsidRDefault="00D010FA" w:rsidP="00D010FA">
            <w:pPr>
              <w:spacing w:before="0" w:after="0"/>
              <w:jc w:val="center"/>
              <w:rPr>
                <w:rFonts w:ascii="Times New Roman" w:eastAsia="Times New Roman" w:hAnsi="Times New Roman" w:cs="Times New Roman"/>
                <w:bCs w:val="0"/>
                <w:sz w:val="20"/>
                <w:szCs w:val="20"/>
              </w:rPr>
            </w:pPr>
            <w:r w:rsidRPr="00D010FA">
              <w:rPr>
                <w:rFonts w:ascii="Calibri" w:eastAsia="Times New Roman" w:hAnsi="Calibri" w:cs="Calibri"/>
                <w:color w:val="000000"/>
                <w:sz w:val="20"/>
                <w:szCs w:val="20"/>
                <w:lang w:eastAsia="it-IT"/>
              </w:rPr>
              <w:t>Nicoadala</w:t>
            </w:r>
          </w:p>
        </w:tc>
        <w:tc>
          <w:tcPr>
            <w:tcW w:w="1325" w:type="dxa"/>
            <w:vAlign w:val="center"/>
          </w:tcPr>
          <w:p w14:paraId="311189B6" w14:textId="06A0ED95" w:rsidR="00D010FA" w:rsidRPr="00D010FA" w:rsidRDefault="00D010FA" w:rsidP="00D010FA">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Mucelo novo</w:t>
            </w:r>
          </w:p>
        </w:tc>
        <w:tc>
          <w:tcPr>
            <w:tcW w:w="1890" w:type="dxa"/>
            <w:vAlign w:val="center"/>
          </w:tcPr>
          <w:p w14:paraId="08DCCD6F" w14:textId="155147EC" w:rsidR="00D010FA" w:rsidRPr="00D010FA" w:rsidRDefault="00D010FA" w:rsidP="00D010FA">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17,62°</w:t>
            </w:r>
          </w:p>
        </w:tc>
        <w:tc>
          <w:tcPr>
            <w:tcW w:w="1848" w:type="dxa"/>
            <w:vAlign w:val="center"/>
          </w:tcPr>
          <w:p w14:paraId="4DE30A50" w14:textId="76282577" w:rsidR="00D010FA" w:rsidRPr="00D010FA" w:rsidRDefault="00D010FA" w:rsidP="00D010FA">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36,76°</w:t>
            </w:r>
          </w:p>
        </w:tc>
        <w:tc>
          <w:tcPr>
            <w:tcW w:w="1571" w:type="dxa"/>
            <w:vAlign w:val="center"/>
          </w:tcPr>
          <w:p w14:paraId="720A37EF" w14:textId="33076030" w:rsidR="00D010FA" w:rsidRPr="00D010FA" w:rsidRDefault="0050606F" w:rsidP="00D010FA">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it-IT"/>
              </w:rPr>
            </w:pPr>
            <w:r>
              <w:rPr>
                <w:rFonts w:ascii="Calibri" w:eastAsia="Times New Roman" w:hAnsi="Calibri" w:cs="Calibri"/>
                <w:b/>
                <w:bCs/>
                <w:sz w:val="20"/>
                <w:szCs w:val="20"/>
                <w:lang w:eastAsia="it-IT"/>
              </w:rPr>
              <w:t>70</w:t>
            </w:r>
          </w:p>
        </w:tc>
      </w:tr>
      <w:tr w:rsidR="00D010FA" w14:paraId="5017C733" w14:textId="4392A40C" w:rsidTr="00EB1C90">
        <w:trPr>
          <w:trHeight w:val="454"/>
        </w:trPr>
        <w:tc>
          <w:tcPr>
            <w:cnfStyle w:val="001000000000" w:firstRow="0" w:lastRow="0" w:firstColumn="1" w:lastColumn="0" w:oddVBand="0" w:evenVBand="0" w:oddHBand="0" w:evenHBand="0" w:firstRowFirstColumn="0" w:firstRowLastColumn="0" w:lastRowFirstColumn="0" w:lastRowLastColumn="0"/>
            <w:tcW w:w="2400" w:type="dxa"/>
            <w:vAlign w:val="center"/>
          </w:tcPr>
          <w:p w14:paraId="39BA5092" w14:textId="29D1394E" w:rsidR="00D010FA" w:rsidRPr="00D010FA" w:rsidRDefault="00D010FA" w:rsidP="00D010FA">
            <w:pPr>
              <w:spacing w:before="0" w:after="0"/>
              <w:jc w:val="center"/>
              <w:rPr>
                <w:rFonts w:ascii="Times New Roman" w:eastAsia="Times New Roman" w:hAnsi="Times New Roman" w:cs="Times New Roman"/>
                <w:bCs w:val="0"/>
                <w:sz w:val="20"/>
                <w:szCs w:val="20"/>
              </w:rPr>
            </w:pPr>
            <w:r w:rsidRPr="00D010FA">
              <w:rPr>
                <w:rFonts w:ascii="Calibri" w:eastAsia="Times New Roman" w:hAnsi="Calibri" w:cs="Calibri"/>
                <w:color w:val="000000"/>
                <w:sz w:val="20"/>
                <w:szCs w:val="20"/>
                <w:lang w:eastAsia="it-IT"/>
              </w:rPr>
              <w:t>Nicoadala</w:t>
            </w:r>
          </w:p>
        </w:tc>
        <w:tc>
          <w:tcPr>
            <w:tcW w:w="1325" w:type="dxa"/>
            <w:vAlign w:val="center"/>
          </w:tcPr>
          <w:p w14:paraId="3BB1BCB8" w14:textId="66C71A89" w:rsidR="00D010FA" w:rsidRPr="00D010FA" w:rsidRDefault="00D010FA" w:rsidP="00D010FA">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25 de junho</w:t>
            </w:r>
          </w:p>
        </w:tc>
        <w:tc>
          <w:tcPr>
            <w:tcW w:w="1890" w:type="dxa"/>
            <w:vAlign w:val="center"/>
          </w:tcPr>
          <w:p w14:paraId="2CA1A3DB" w14:textId="6A40E44D" w:rsidR="00D010FA" w:rsidRPr="00D010FA" w:rsidRDefault="00D010FA" w:rsidP="00D010FA">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17,58°</w:t>
            </w:r>
          </w:p>
        </w:tc>
        <w:tc>
          <w:tcPr>
            <w:tcW w:w="1848" w:type="dxa"/>
            <w:vAlign w:val="center"/>
          </w:tcPr>
          <w:p w14:paraId="70B82116" w14:textId="7D3245AE" w:rsidR="00D010FA" w:rsidRPr="00D010FA" w:rsidRDefault="00D010FA" w:rsidP="00D010FA">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36,70°</w:t>
            </w:r>
          </w:p>
        </w:tc>
        <w:tc>
          <w:tcPr>
            <w:tcW w:w="1571" w:type="dxa"/>
            <w:vAlign w:val="center"/>
          </w:tcPr>
          <w:p w14:paraId="6BAC36C0" w14:textId="777D5FFB" w:rsidR="00D010FA" w:rsidRPr="00D010FA" w:rsidRDefault="00D010FA" w:rsidP="00D010FA">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it-IT"/>
              </w:rPr>
            </w:pPr>
            <w:r w:rsidRPr="00D010FA">
              <w:rPr>
                <w:rFonts w:ascii="Calibri" w:eastAsia="Times New Roman" w:hAnsi="Calibri" w:cs="Calibri"/>
                <w:b/>
                <w:bCs/>
                <w:sz w:val="20"/>
                <w:szCs w:val="20"/>
                <w:lang w:eastAsia="it-IT"/>
              </w:rPr>
              <w:t>64</w:t>
            </w:r>
          </w:p>
        </w:tc>
      </w:tr>
      <w:tr w:rsidR="00D010FA" w14:paraId="5C6B7FE8" w14:textId="4254CD45" w:rsidTr="00EB1C9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400" w:type="dxa"/>
            <w:vAlign w:val="center"/>
          </w:tcPr>
          <w:p w14:paraId="46AC8C23" w14:textId="680E72F6" w:rsidR="00D010FA" w:rsidRPr="00D010FA" w:rsidRDefault="00D010FA" w:rsidP="00D010FA">
            <w:pPr>
              <w:spacing w:before="0" w:after="0"/>
              <w:jc w:val="center"/>
              <w:rPr>
                <w:rFonts w:ascii="Times New Roman" w:eastAsia="Times New Roman" w:hAnsi="Times New Roman" w:cs="Times New Roman"/>
                <w:bCs w:val="0"/>
                <w:sz w:val="20"/>
                <w:szCs w:val="20"/>
              </w:rPr>
            </w:pPr>
            <w:r w:rsidRPr="00D010FA">
              <w:rPr>
                <w:rFonts w:ascii="Calibri" w:eastAsia="Times New Roman" w:hAnsi="Calibri" w:cs="Calibri"/>
                <w:color w:val="000000"/>
                <w:sz w:val="20"/>
                <w:szCs w:val="20"/>
                <w:lang w:eastAsia="it-IT"/>
              </w:rPr>
              <w:t>Namacurra</w:t>
            </w:r>
          </w:p>
        </w:tc>
        <w:tc>
          <w:tcPr>
            <w:tcW w:w="1325" w:type="dxa"/>
            <w:vAlign w:val="center"/>
          </w:tcPr>
          <w:p w14:paraId="648906AF" w14:textId="7F51D674" w:rsidR="00D010FA" w:rsidRPr="00D010FA" w:rsidRDefault="00D010FA" w:rsidP="00D010FA">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Muebele</w:t>
            </w:r>
          </w:p>
        </w:tc>
        <w:tc>
          <w:tcPr>
            <w:tcW w:w="1890" w:type="dxa"/>
            <w:vAlign w:val="center"/>
          </w:tcPr>
          <w:p w14:paraId="77D25DF5" w14:textId="68CDE7FE" w:rsidR="00D010FA" w:rsidRPr="00D010FA" w:rsidRDefault="00D010FA" w:rsidP="00D010FA">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17,</w:t>
            </w:r>
            <w:r w:rsidR="0050606F">
              <w:rPr>
                <w:rFonts w:ascii="Calibri" w:eastAsia="Times New Roman" w:hAnsi="Calibri" w:cs="Calibri"/>
                <w:color w:val="000000"/>
                <w:sz w:val="20"/>
                <w:szCs w:val="20"/>
                <w:lang w:eastAsia="it-IT"/>
              </w:rPr>
              <w:t>62</w:t>
            </w:r>
            <w:r w:rsidRPr="00D010FA">
              <w:rPr>
                <w:rFonts w:ascii="Calibri" w:eastAsia="Times New Roman" w:hAnsi="Calibri" w:cs="Calibri"/>
                <w:color w:val="000000"/>
                <w:sz w:val="20"/>
                <w:szCs w:val="20"/>
                <w:lang w:eastAsia="it-IT"/>
              </w:rPr>
              <w:t>°</w:t>
            </w:r>
          </w:p>
        </w:tc>
        <w:tc>
          <w:tcPr>
            <w:tcW w:w="1848" w:type="dxa"/>
            <w:vAlign w:val="center"/>
          </w:tcPr>
          <w:p w14:paraId="3632DBE7" w14:textId="45EA485E" w:rsidR="00D010FA" w:rsidRPr="00D010FA" w:rsidRDefault="0050606F" w:rsidP="00D010FA">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Pr>
                <w:rFonts w:ascii="Calibri" w:eastAsia="Times New Roman" w:hAnsi="Calibri" w:cs="Calibri"/>
                <w:color w:val="000000"/>
                <w:sz w:val="20"/>
                <w:szCs w:val="20"/>
                <w:lang w:eastAsia="it-IT"/>
              </w:rPr>
              <w:t>37,14</w:t>
            </w:r>
            <w:r w:rsidR="00D010FA" w:rsidRPr="00D010FA">
              <w:rPr>
                <w:rFonts w:ascii="Calibri" w:eastAsia="Times New Roman" w:hAnsi="Calibri" w:cs="Calibri"/>
                <w:color w:val="000000"/>
                <w:sz w:val="20"/>
                <w:szCs w:val="20"/>
                <w:lang w:eastAsia="it-IT"/>
              </w:rPr>
              <w:t>°</w:t>
            </w:r>
          </w:p>
        </w:tc>
        <w:tc>
          <w:tcPr>
            <w:tcW w:w="1571" w:type="dxa"/>
            <w:vAlign w:val="center"/>
          </w:tcPr>
          <w:p w14:paraId="4A53A45C" w14:textId="1FD82795" w:rsidR="00D010FA" w:rsidRPr="00D010FA" w:rsidRDefault="00D010FA" w:rsidP="00D010FA">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it-IT"/>
              </w:rPr>
            </w:pPr>
            <w:r w:rsidRPr="00D010FA">
              <w:rPr>
                <w:rFonts w:ascii="Calibri" w:eastAsia="Times New Roman" w:hAnsi="Calibri" w:cs="Calibri"/>
                <w:b/>
                <w:bCs/>
                <w:sz w:val="20"/>
                <w:szCs w:val="20"/>
                <w:lang w:eastAsia="it-IT"/>
              </w:rPr>
              <w:t>133</w:t>
            </w:r>
          </w:p>
        </w:tc>
      </w:tr>
      <w:tr w:rsidR="00D010FA" w14:paraId="56963FB1" w14:textId="1CB59E21" w:rsidTr="00EB1C90">
        <w:trPr>
          <w:trHeight w:val="454"/>
        </w:trPr>
        <w:tc>
          <w:tcPr>
            <w:cnfStyle w:val="001000000000" w:firstRow="0" w:lastRow="0" w:firstColumn="1" w:lastColumn="0" w:oddVBand="0" w:evenVBand="0" w:oddHBand="0" w:evenHBand="0" w:firstRowFirstColumn="0" w:firstRowLastColumn="0" w:lastRowFirstColumn="0" w:lastRowLastColumn="0"/>
            <w:tcW w:w="2400" w:type="dxa"/>
            <w:vAlign w:val="center"/>
          </w:tcPr>
          <w:p w14:paraId="2316C385" w14:textId="4BCF3D65" w:rsidR="00D010FA" w:rsidRPr="00D010FA" w:rsidRDefault="00D010FA" w:rsidP="00D010FA">
            <w:pPr>
              <w:spacing w:before="0" w:after="0"/>
              <w:jc w:val="center"/>
              <w:rPr>
                <w:rFonts w:ascii="Times New Roman" w:eastAsia="Times New Roman" w:hAnsi="Times New Roman" w:cs="Times New Roman"/>
                <w:bCs w:val="0"/>
                <w:sz w:val="20"/>
                <w:szCs w:val="20"/>
              </w:rPr>
            </w:pPr>
            <w:r w:rsidRPr="00D010FA">
              <w:rPr>
                <w:rFonts w:ascii="Calibri" w:eastAsia="Times New Roman" w:hAnsi="Calibri" w:cs="Calibri"/>
                <w:color w:val="000000"/>
                <w:sz w:val="20"/>
                <w:szCs w:val="20"/>
                <w:lang w:eastAsia="it-IT"/>
              </w:rPr>
              <w:t>Mocubela</w:t>
            </w:r>
          </w:p>
        </w:tc>
        <w:tc>
          <w:tcPr>
            <w:tcW w:w="1325" w:type="dxa"/>
            <w:vAlign w:val="center"/>
          </w:tcPr>
          <w:p w14:paraId="3B578FCC" w14:textId="019D146F" w:rsidR="00D010FA" w:rsidRPr="00D010FA" w:rsidRDefault="00D010FA" w:rsidP="00D010FA">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Gurai</w:t>
            </w:r>
          </w:p>
        </w:tc>
        <w:tc>
          <w:tcPr>
            <w:tcW w:w="1890" w:type="dxa"/>
            <w:vAlign w:val="center"/>
          </w:tcPr>
          <w:p w14:paraId="29344DB7" w14:textId="0553FD78" w:rsidR="00D010FA" w:rsidRPr="00D010FA" w:rsidRDefault="00D010FA" w:rsidP="00D010FA">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17.31°</w:t>
            </w:r>
          </w:p>
        </w:tc>
        <w:tc>
          <w:tcPr>
            <w:tcW w:w="1848" w:type="dxa"/>
            <w:vAlign w:val="center"/>
          </w:tcPr>
          <w:p w14:paraId="027DA882" w14:textId="29618A11" w:rsidR="00D010FA" w:rsidRPr="00D010FA" w:rsidRDefault="00D010FA" w:rsidP="00D010FA">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37.97°</w:t>
            </w:r>
          </w:p>
        </w:tc>
        <w:tc>
          <w:tcPr>
            <w:tcW w:w="1571" w:type="dxa"/>
            <w:vAlign w:val="center"/>
          </w:tcPr>
          <w:p w14:paraId="7E801BCB" w14:textId="42733B4C" w:rsidR="00D010FA" w:rsidRPr="00D010FA" w:rsidRDefault="00D010FA" w:rsidP="00D010FA">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it-IT"/>
              </w:rPr>
            </w:pPr>
            <w:r w:rsidRPr="00D010FA">
              <w:rPr>
                <w:rFonts w:ascii="Calibri" w:eastAsia="Times New Roman" w:hAnsi="Calibri" w:cs="Calibri"/>
                <w:b/>
                <w:bCs/>
                <w:sz w:val="20"/>
                <w:szCs w:val="20"/>
                <w:lang w:eastAsia="it-IT"/>
              </w:rPr>
              <w:t>72</w:t>
            </w:r>
          </w:p>
        </w:tc>
      </w:tr>
      <w:tr w:rsidR="00D010FA" w14:paraId="28DC337D" w14:textId="2DB3B921" w:rsidTr="00EB1C9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400" w:type="dxa"/>
            <w:vAlign w:val="center"/>
          </w:tcPr>
          <w:p w14:paraId="5D165DD0" w14:textId="2636EFC7" w:rsidR="00D010FA" w:rsidRPr="00D010FA" w:rsidRDefault="00D010FA" w:rsidP="00D010FA">
            <w:pPr>
              <w:spacing w:before="0" w:after="0"/>
              <w:jc w:val="center"/>
              <w:rPr>
                <w:rFonts w:ascii="Times New Roman" w:eastAsia="Times New Roman" w:hAnsi="Times New Roman" w:cs="Times New Roman"/>
                <w:bCs w:val="0"/>
                <w:sz w:val="20"/>
                <w:szCs w:val="20"/>
              </w:rPr>
            </w:pPr>
            <w:r w:rsidRPr="00D010FA">
              <w:rPr>
                <w:rFonts w:ascii="Calibri" w:eastAsia="Times New Roman" w:hAnsi="Calibri" w:cs="Calibri"/>
                <w:color w:val="000000"/>
                <w:sz w:val="20"/>
                <w:szCs w:val="20"/>
                <w:lang w:eastAsia="it-IT"/>
              </w:rPr>
              <w:t>Maganja da costa</w:t>
            </w:r>
          </w:p>
        </w:tc>
        <w:tc>
          <w:tcPr>
            <w:tcW w:w="1325" w:type="dxa"/>
            <w:vAlign w:val="center"/>
          </w:tcPr>
          <w:p w14:paraId="3E19DFB6" w14:textId="02259635" w:rsidR="00D010FA" w:rsidRPr="00D010FA" w:rsidRDefault="00D010FA" w:rsidP="00D010FA">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Mussaia</w:t>
            </w:r>
          </w:p>
        </w:tc>
        <w:tc>
          <w:tcPr>
            <w:tcW w:w="1890" w:type="dxa"/>
            <w:vAlign w:val="center"/>
          </w:tcPr>
          <w:p w14:paraId="01A81938" w14:textId="022F8E8F" w:rsidR="00D010FA" w:rsidRPr="00D010FA" w:rsidRDefault="00D010FA" w:rsidP="00D010FA">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17,41°</w:t>
            </w:r>
          </w:p>
        </w:tc>
        <w:tc>
          <w:tcPr>
            <w:tcW w:w="1848" w:type="dxa"/>
            <w:vAlign w:val="center"/>
          </w:tcPr>
          <w:p w14:paraId="086FC3CF" w14:textId="1DFA7B81" w:rsidR="00D010FA" w:rsidRPr="00D010FA" w:rsidRDefault="00D010FA" w:rsidP="00D010FA">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37,35°</w:t>
            </w:r>
          </w:p>
        </w:tc>
        <w:tc>
          <w:tcPr>
            <w:tcW w:w="1571" w:type="dxa"/>
            <w:vAlign w:val="center"/>
          </w:tcPr>
          <w:p w14:paraId="62D1F270" w14:textId="59B6A6FA" w:rsidR="00D010FA" w:rsidRPr="00D010FA" w:rsidRDefault="00D010FA" w:rsidP="00D010FA">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it-IT"/>
              </w:rPr>
            </w:pPr>
            <w:r w:rsidRPr="00D010FA">
              <w:rPr>
                <w:rFonts w:ascii="Calibri" w:eastAsia="Times New Roman" w:hAnsi="Calibri" w:cs="Calibri"/>
                <w:b/>
                <w:bCs/>
                <w:sz w:val="20"/>
                <w:szCs w:val="20"/>
                <w:lang w:eastAsia="it-IT"/>
              </w:rPr>
              <w:t>65</w:t>
            </w:r>
          </w:p>
        </w:tc>
      </w:tr>
      <w:tr w:rsidR="00D010FA" w14:paraId="3280C23D" w14:textId="7A6CB8CE" w:rsidTr="00EB1C90">
        <w:trPr>
          <w:trHeight w:val="454"/>
        </w:trPr>
        <w:tc>
          <w:tcPr>
            <w:cnfStyle w:val="001000000000" w:firstRow="0" w:lastRow="0" w:firstColumn="1" w:lastColumn="0" w:oddVBand="0" w:evenVBand="0" w:oddHBand="0" w:evenHBand="0" w:firstRowFirstColumn="0" w:firstRowLastColumn="0" w:lastRowFirstColumn="0" w:lastRowLastColumn="0"/>
            <w:tcW w:w="2400" w:type="dxa"/>
            <w:vAlign w:val="center"/>
          </w:tcPr>
          <w:p w14:paraId="22B01A74" w14:textId="2AA46718" w:rsidR="00D010FA" w:rsidRPr="00D010FA" w:rsidRDefault="00D010FA" w:rsidP="00D010FA">
            <w:pPr>
              <w:spacing w:before="0" w:after="0"/>
              <w:jc w:val="center"/>
              <w:rPr>
                <w:rFonts w:ascii="Times New Roman" w:eastAsia="Times New Roman" w:hAnsi="Times New Roman" w:cs="Times New Roman"/>
                <w:bCs w:val="0"/>
                <w:sz w:val="20"/>
                <w:szCs w:val="20"/>
              </w:rPr>
            </w:pPr>
            <w:r w:rsidRPr="00D010FA">
              <w:rPr>
                <w:rFonts w:ascii="Calibri" w:eastAsia="Times New Roman" w:hAnsi="Calibri" w:cs="Calibri"/>
                <w:color w:val="000000"/>
                <w:sz w:val="20"/>
                <w:szCs w:val="20"/>
                <w:lang w:eastAsia="it-IT"/>
              </w:rPr>
              <w:t>Namacurra</w:t>
            </w:r>
          </w:p>
        </w:tc>
        <w:tc>
          <w:tcPr>
            <w:tcW w:w="1325" w:type="dxa"/>
            <w:vAlign w:val="center"/>
          </w:tcPr>
          <w:p w14:paraId="58F3A387" w14:textId="7700255A" w:rsidR="00D010FA" w:rsidRPr="00D010FA" w:rsidRDefault="00D010FA" w:rsidP="00D010FA">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Mazuau</w:t>
            </w:r>
          </w:p>
        </w:tc>
        <w:tc>
          <w:tcPr>
            <w:tcW w:w="1890" w:type="dxa"/>
            <w:vAlign w:val="center"/>
          </w:tcPr>
          <w:p w14:paraId="15D549E6" w14:textId="757CACA2" w:rsidR="00D010FA" w:rsidRPr="00D010FA" w:rsidRDefault="00D010FA" w:rsidP="00D010FA">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17,69°</w:t>
            </w:r>
          </w:p>
        </w:tc>
        <w:tc>
          <w:tcPr>
            <w:tcW w:w="1848" w:type="dxa"/>
            <w:vAlign w:val="center"/>
          </w:tcPr>
          <w:p w14:paraId="35D4C3D3" w14:textId="2D60C8B9" w:rsidR="00D010FA" w:rsidRPr="00D010FA" w:rsidRDefault="00D010FA" w:rsidP="00D010FA">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37,24°</w:t>
            </w:r>
          </w:p>
        </w:tc>
        <w:tc>
          <w:tcPr>
            <w:tcW w:w="1571" w:type="dxa"/>
            <w:vAlign w:val="center"/>
          </w:tcPr>
          <w:p w14:paraId="37FAC0EE" w14:textId="4F30B2E4" w:rsidR="00D010FA" w:rsidRPr="00D010FA" w:rsidRDefault="00D010FA" w:rsidP="00D010FA">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it-IT"/>
              </w:rPr>
            </w:pPr>
            <w:r w:rsidRPr="00D010FA">
              <w:rPr>
                <w:rFonts w:ascii="Calibri" w:eastAsia="Times New Roman" w:hAnsi="Calibri" w:cs="Calibri"/>
                <w:b/>
                <w:bCs/>
                <w:sz w:val="20"/>
                <w:szCs w:val="20"/>
                <w:lang w:eastAsia="it-IT"/>
              </w:rPr>
              <w:t>113</w:t>
            </w:r>
          </w:p>
        </w:tc>
      </w:tr>
      <w:tr w:rsidR="00D010FA" w14:paraId="1D3F0E29" w14:textId="43F06374" w:rsidTr="00EB1C9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400" w:type="dxa"/>
            <w:vAlign w:val="center"/>
          </w:tcPr>
          <w:p w14:paraId="31E3ABE5" w14:textId="16E4F954" w:rsidR="00D010FA" w:rsidRPr="00D010FA" w:rsidRDefault="00D010FA" w:rsidP="00D010FA">
            <w:pPr>
              <w:spacing w:before="0" w:after="0"/>
              <w:jc w:val="center"/>
              <w:rPr>
                <w:rFonts w:ascii="Times New Roman" w:eastAsia="Times New Roman" w:hAnsi="Times New Roman" w:cs="Times New Roman"/>
                <w:bCs w:val="0"/>
                <w:sz w:val="20"/>
                <w:szCs w:val="20"/>
              </w:rPr>
            </w:pPr>
            <w:r w:rsidRPr="00D010FA">
              <w:rPr>
                <w:rFonts w:ascii="Calibri" w:eastAsia="Times New Roman" w:hAnsi="Calibri" w:cs="Calibri"/>
                <w:color w:val="000000"/>
                <w:sz w:val="20"/>
                <w:szCs w:val="20"/>
                <w:lang w:eastAsia="it-IT"/>
              </w:rPr>
              <w:t>Maganja da costa</w:t>
            </w:r>
          </w:p>
        </w:tc>
        <w:tc>
          <w:tcPr>
            <w:tcW w:w="1325" w:type="dxa"/>
            <w:vAlign w:val="center"/>
          </w:tcPr>
          <w:p w14:paraId="06464ED4" w14:textId="3D14FF00" w:rsidR="00D010FA" w:rsidRPr="00D010FA" w:rsidRDefault="00D010FA" w:rsidP="00D010FA">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Masqueira</w:t>
            </w:r>
          </w:p>
        </w:tc>
        <w:tc>
          <w:tcPr>
            <w:tcW w:w="1890" w:type="dxa"/>
            <w:vAlign w:val="center"/>
          </w:tcPr>
          <w:p w14:paraId="524ADE4D" w14:textId="5B2D743B" w:rsidR="00D010FA" w:rsidRPr="00D010FA" w:rsidRDefault="00D010FA" w:rsidP="00D010FA">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17,55°</w:t>
            </w:r>
          </w:p>
        </w:tc>
        <w:tc>
          <w:tcPr>
            <w:tcW w:w="1848" w:type="dxa"/>
            <w:vAlign w:val="center"/>
          </w:tcPr>
          <w:p w14:paraId="5138CAD4" w14:textId="5B3EE0E0" w:rsidR="00D010FA" w:rsidRPr="00D010FA" w:rsidRDefault="00D010FA" w:rsidP="00D010FA">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color w:val="000000"/>
                <w:sz w:val="20"/>
                <w:szCs w:val="20"/>
                <w:lang w:eastAsia="it-IT"/>
              </w:rPr>
              <w:t>37,46°</w:t>
            </w:r>
          </w:p>
        </w:tc>
        <w:tc>
          <w:tcPr>
            <w:tcW w:w="1571" w:type="dxa"/>
            <w:vAlign w:val="center"/>
          </w:tcPr>
          <w:p w14:paraId="782420C5" w14:textId="1645E2E5" w:rsidR="00D010FA" w:rsidRPr="00D010FA" w:rsidRDefault="00D010FA" w:rsidP="00D010FA">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sidRPr="00D010FA">
              <w:rPr>
                <w:rFonts w:ascii="Calibri" w:eastAsia="Times New Roman" w:hAnsi="Calibri" w:cs="Calibri"/>
                <w:b/>
                <w:bCs/>
                <w:sz w:val="20"/>
                <w:szCs w:val="20"/>
                <w:lang w:eastAsia="it-IT"/>
              </w:rPr>
              <w:t>79</w:t>
            </w:r>
          </w:p>
        </w:tc>
      </w:tr>
    </w:tbl>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5"/>
        <w:gridCol w:w="4726"/>
      </w:tblGrid>
      <w:tr w:rsidR="009E04C9" w14:paraId="47BD6405" w14:textId="77777777" w:rsidTr="00275956">
        <w:trPr>
          <w:trHeight w:val="3062"/>
        </w:trPr>
        <w:tc>
          <w:tcPr>
            <w:tcW w:w="4390" w:type="dxa"/>
          </w:tcPr>
          <w:p w14:paraId="4BBB10A8" w14:textId="454F111B" w:rsidR="0050606F" w:rsidRDefault="0050606F" w:rsidP="009E04C9">
            <w:pPr>
              <w:jc w:val="center"/>
              <w:rPr>
                <w:lang w:val="en-GB"/>
              </w:rPr>
            </w:pPr>
            <w:r>
              <w:rPr>
                <w:noProof/>
                <w:lang w:val="en-GB"/>
              </w:rPr>
              <w:drawing>
                <wp:inline distT="0" distB="0" distL="0" distR="0" wp14:anchorId="3B728FE0" wp14:editId="2D3D4A40">
                  <wp:extent cx="2680855" cy="2018401"/>
                  <wp:effectExtent l="0" t="0" r="5715" b="1270"/>
                  <wp:docPr id="1883231343" name="Immagine 1883231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a:extLst>
                              <a:ext uri="{28A0092B-C50C-407E-A947-70E740481C1C}">
                                <a14:useLocalDpi xmlns:a14="http://schemas.microsoft.com/office/drawing/2010/main" val="0"/>
                              </a:ext>
                            </a:extLst>
                          </a:blip>
                          <a:srcRect l="1409" t="6107" r="9893" b="1723"/>
                          <a:stretch/>
                        </pic:blipFill>
                        <pic:spPr bwMode="auto">
                          <a:xfrm>
                            <a:off x="0" y="0"/>
                            <a:ext cx="2752258" cy="2072160"/>
                          </a:xfrm>
                          <a:prstGeom prst="rect">
                            <a:avLst/>
                          </a:prstGeom>
                          <a:noFill/>
                          <a:ln>
                            <a:noFill/>
                          </a:ln>
                          <a:extLst>
                            <a:ext uri="{53640926-AAD7-44D8-BBD7-CCE9431645EC}">
                              <a14:shadowObscured xmlns:a14="http://schemas.microsoft.com/office/drawing/2010/main"/>
                            </a:ext>
                          </a:extLst>
                        </pic:spPr>
                      </pic:pic>
                    </a:graphicData>
                  </a:graphic>
                </wp:inline>
              </w:drawing>
            </w:r>
          </w:p>
          <w:p w14:paraId="320989DA" w14:textId="717B39CA" w:rsidR="0050606F" w:rsidRPr="00EB1C90" w:rsidRDefault="0050606F" w:rsidP="00EB1C90">
            <w:pPr>
              <w:jc w:val="center"/>
              <w:rPr>
                <w:i/>
                <w:noProof/>
                <w:sz w:val="20"/>
                <w:szCs w:val="20"/>
                <w:lang w:val="en-GB"/>
              </w:rPr>
            </w:pPr>
            <w:bookmarkStart w:id="12" w:name="_Toc130821806"/>
            <w:bookmarkStart w:id="13" w:name="_Toc134537682"/>
            <w:r w:rsidRPr="008C7739">
              <w:rPr>
                <w:i/>
                <w:sz w:val="20"/>
                <w:szCs w:val="20"/>
                <w:lang w:val="en-GB"/>
              </w:rPr>
              <w:t xml:space="preserve">Figure </w:t>
            </w:r>
            <w:r w:rsidRPr="008C7739">
              <w:rPr>
                <w:i/>
                <w:sz w:val="20"/>
                <w:szCs w:val="20"/>
              </w:rPr>
              <w:fldChar w:fldCharType="begin"/>
            </w:r>
            <w:r w:rsidRPr="008C7739">
              <w:rPr>
                <w:i/>
                <w:sz w:val="20"/>
                <w:szCs w:val="20"/>
                <w:lang w:val="en-GB"/>
              </w:rPr>
              <w:instrText xml:space="preserve"> SEQ Figure \* ARABIC </w:instrText>
            </w:r>
            <w:r w:rsidRPr="008C7739">
              <w:rPr>
                <w:i/>
                <w:sz w:val="20"/>
                <w:szCs w:val="20"/>
              </w:rPr>
              <w:fldChar w:fldCharType="separate"/>
            </w:r>
            <w:r w:rsidR="00417CB5">
              <w:rPr>
                <w:i/>
                <w:noProof/>
                <w:sz w:val="20"/>
                <w:szCs w:val="20"/>
                <w:lang w:val="en-GB"/>
              </w:rPr>
              <w:t>4</w:t>
            </w:r>
            <w:r w:rsidRPr="008C7739">
              <w:rPr>
                <w:i/>
                <w:noProof/>
                <w:sz w:val="20"/>
                <w:szCs w:val="20"/>
              </w:rPr>
              <w:fldChar w:fldCharType="end"/>
            </w:r>
            <w:r w:rsidRPr="008C7739">
              <w:rPr>
                <w:i/>
                <w:sz w:val="20"/>
                <w:szCs w:val="20"/>
                <w:lang w:val="en-GB"/>
              </w:rPr>
              <w:t>. Population and gender of different surveyed communities</w:t>
            </w:r>
            <w:bookmarkEnd w:id="12"/>
            <w:bookmarkEnd w:id="13"/>
          </w:p>
        </w:tc>
        <w:tc>
          <w:tcPr>
            <w:tcW w:w="4670" w:type="dxa"/>
          </w:tcPr>
          <w:p w14:paraId="19FD0A81" w14:textId="7CA68D2C" w:rsidR="0050606F" w:rsidRDefault="0050606F" w:rsidP="009E04C9">
            <w:pPr>
              <w:jc w:val="center"/>
              <w:rPr>
                <w:lang w:val="en-GB"/>
              </w:rPr>
            </w:pPr>
            <w:r w:rsidRPr="00A34986">
              <w:rPr>
                <w:noProof/>
                <w:lang w:val="en-GB"/>
              </w:rPr>
              <w:drawing>
                <wp:inline distT="0" distB="0" distL="0" distR="0" wp14:anchorId="7C1C1964" wp14:editId="1C17DDCE">
                  <wp:extent cx="2931160" cy="1981200"/>
                  <wp:effectExtent l="0" t="0" r="2540" b="0"/>
                  <wp:docPr id="63" name="Immagine 63" descr="Immagine che contiene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descr="Immagine che contiene diagramma&#10;&#10;Descrizione generata automaticamente"/>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14817" r="11265"/>
                          <a:stretch/>
                        </pic:blipFill>
                        <pic:spPr bwMode="auto">
                          <a:xfrm>
                            <a:off x="0" y="0"/>
                            <a:ext cx="3019244" cy="2040737"/>
                          </a:xfrm>
                          <a:prstGeom prst="rect">
                            <a:avLst/>
                          </a:prstGeom>
                          <a:noFill/>
                          <a:ln>
                            <a:noFill/>
                          </a:ln>
                          <a:extLst>
                            <a:ext uri="{53640926-AAD7-44D8-BBD7-CCE9431645EC}">
                              <a14:shadowObscured xmlns:a14="http://schemas.microsoft.com/office/drawing/2010/main"/>
                            </a:ext>
                          </a:extLst>
                        </pic:spPr>
                      </pic:pic>
                    </a:graphicData>
                  </a:graphic>
                </wp:inline>
              </w:drawing>
            </w:r>
          </w:p>
          <w:p w14:paraId="32FA4F35" w14:textId="12A7A4BE" w:rsidR="0050606F" w:rsidRPr="008C7739" w:rsidRDefault="0050606F" w:rsidP="009E04C9">
            <w:pPr>
              <w:jc w:val="center"/>
              <w:rPr>
                <w:i/>
                <w:sz w:val="20"/>
                <w:szCs w:val="20"/>
                <w:lang w:val="en-GB"/>
              </w:rPr>
            </w:pPr>
            <w:bookmarkStart w:id="14" w:name="_Ref130722561"/>
            <w:bookmarkStart w:id="15" w:name="_Toc130821805"/>
            <w:bookmarkStart w:id="16" w:name="_Toc134537681"/>
            <w:r w:rsidRPr="008C7739">
              <w:rPr>
                <w:i/>
                <w:iCs/>
                <w:sz w:val="20"/>
                <w:szCs w:val="20"/>
                <w:lang w:val="en-GB"/>
              </w:rPr>
              <w:t xml:space="preserve">Figure </w:t>
            </w:r>
            <w:r w:rsidRPr="008C7739">
              <w:rPr>
                <w:i/>
                <w:iCs/>
                <w:sz w:val="20"/>
                <w:szCs w:val="20"/>
                <w:lang w:val="en-GB"/>
              </w:rPr>
              <w:fldChar w:fldCharType="begin"/>
            </w:r>
            <w:r w:rsidRPr="008C7739">
              <w:rPr>
                <w:i/>
                <w:iCs/>
                <w:sz w:val="20"/>
                <w:szCs w:val="20"/>
                <w:lang w:val="en-GB"/>
              </w:rPr>
              <w:instrText xml:space="preserve"> SEQ Figure \* ARABIC </w:instrText>
            </w:r>
            <w:r w:rsidRPr="008C7739">
              <w:rPr>
                <w:i/>
                <w:iCs/>
                <w:sz w:val="20"/>
                <w:szCs w:val="20"/>
                <w:lang w:val="en-GB"/>
              </w:rPr>
              <w:fldChar w:fldCharType="separate"/>
            </w:r>
            <w:r w:rsidR="00417CB5">
              <w:rPr>
                <w:i/>
                <w:iCs/>
                <w:noProof/>
                <w:sz w:val="20"/>
                <w:szCs w:val="20"/>
                <w:lang w:val="en-GB"/>
              </w:rPr>
              <w:t>5</w:t>
            </w:r>
            <w:r w:rsidRPr="008C7739">
              <w:rPr>
                <w:i/>
                <w:iCs/>
                <w:sz w:val="20"/>
                <w:szCs w:val="20"/>
                <w:lang w:val="en-GB"/>
              </w:rPr>
              <w:fldChar w:fldCharType="end"/>
            </w:r>
            <w:bookmarkEnd w:id="14"/>
            <w:r w:rsidRPr="008C7739">
              <w:rPr>
                <w:i/>
                <w:iCs/>
                <w:sz w:val="20"/>
                <w:szCs w:val="20"/>
                <w:lang w:val="en-GB"/>
              </w:rPr>
              <w:t>. Share of survey</w:t>
            </w:r>
            <w:r w:rsidR="000A18A3">
              <w:rPr>
                <w:i/>
                <w:iCs/>
                <w:sz w:val="20"/>
                <w:szCs w:val="20"/>
                <w:lang w:val="en-GB"/>
              </w:rPr>
              <w:t xml:space="preserve"> performed</w:t>
            </w:r>
            <w:r w:rsidRPr="008C7739">
              <w:rPr>
                <w:i/>
                <w:iCs/>
                <w:sz w:val="20"/>
                <w:szCs w:val="20"/>
                <w:lang w:val="en-GB"/>
              </w:rPr>
              <w:t xml:space="preserve"> in the different communities</w:t>
            </w:r>
            <w:bookmarkEnd w:id="15"/>
            <w:bookmarkEnd w:id="16"/>
          </w:p>
        </w:tc>
      </w:tr>
    </w:tbl>
    <w:p w14:paraId="38F4B2EE" w14:textId="6A9DB8D8" w:rsidR="00275956" w:rsidRPr="00275956" w:rsidRDefault="00275956" w:rsidP="00776599">
      <w:pPr>
        <w:pStyle w:val="Didascalia"/>
        <w:spacing w:before="0"/>
        <w:jc w:val="both"/>
      </w:pPr>
      <w:r w:rsidRPr="00D010FA">
        <w:rPr>
          <w:iCs w:val="0"/>
          <w:szCs w:val="22"/>
          <w:lang w:val="en-GB"/>
        </w:rPr>
        <w:t xml:space="preserve">The surveys have been carried out through local enumerators </w:t>
      </w:r>
      <w:r>
        <w:rPr>
          <w:iCs w:val="0"/>
          <w:szCs w:val="22"/>
          <w:lang w:val="en-GB"/>
        </w:rPr>
        <w:t>with</w:t>
      </w:r>
      <w:r w:rsidRPr="00D010FA">
        <w:rPr>
          <w:iCs w:val="0"/>
          <w:szCs w:val="22"/>
          <w:lang w:val="en-GB"/>
        </w:rPr>
        <w:t xml:space="preserve"> experience in data gathering and capacity building, fastening the data acquisition and improving the reliability of the acquired data, thanks to relationships with local communities they built in previous projects</w:t>
      </w:r>
      <w:r>
        <w:rPr>
          <w:lang w:val="en-GB"/>
        </w:rPr>
        <w:t xml:space="preserve">. </w:t>
      </w:r>
      <w:r>
        <w:t xml:space="preserve">Though the survey was possible to analyze the income, the </w:t>
      </w:r>
      <w:r w:rsidR="001837B0">
        <w:lastRenderedPageBreak/>
        <w:t>expenditure,</w:t>
      </w:r>
      <w:r>
        <w:t xml:space="preserve"> and the willingness to pay of the households, as well as information about the appliances, the </w:t>
      </w:r>
      <w:r w:rsidR="001837B0">
        <w:t>outages,</w:t>
      </w:r>
      <w:r>
        <w:t xml:space="preserve"> and others. Results clearly point out a correlation between the income and the expenditure, while no direct links result for the income and the willingness to pay. </w:t>
      </w:r>
    </w:p>
    <w:p w14:paraId="3B99C14D" w14:textId="6FE81A8F" w:rsidR="00C4526F" w:rsidRDefault="00EB1C90" w:rsidP="00C4526F">
      <w:pPr>
        <w:pStyle w:val="Didascalia"/>
        <w:spacing w:before="0" w:after="0"/>
        <w:rPr>
          <w:iCs w:val="0"/>
          <w:szCs w:val="22"/>
          <w:lang w:val="en-GB"/>
        </w:rPr>
      </w:pPr>
      <w:r>
        <w:rPr>
          <w:noProof/>
          <w:lang w:val="en-GB"/>
        </w:rPr>
        <w:drawing>
          <wp:inline distT="0" distB="0" distL="0" distR="0" wp14:anchorId="18451316" wp14:editId="5B9CCFB6">
            <wp:extent cx="3208867" cy="2238228"/>
            <wp:effectExtent l="0" t="0" r="0" b="0"/>
            <wp:docPr id="67" name="Immagine 67" descr="Immagine che contiene graf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magine 57" descr="Immagine che contiene grafico&#10;&#10;Descrizione generata automaticamente"/>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t="8284"/>
                    <a:stretch/>
                  </pic:blipFill>
                  <pic:spPr bwMode="auto">
                    <a:xfrm>
                      <a:off x="0" y="0"/>
                      <a:ext cx="3212957" cy="2241081"/>
                    </a:xfrm>
                    <a:prstGeom prst="rect">
                      <a:avLst/>
                    </a:prstGeom>
                    <a:noFill/>
                    <a:ln>
                      <a:noFill/>
                    </a:ln>
                    <a:extLst>
                      <a:ext uri="{53640926-AAD7-44D8-BBD7-CCE9431645EC}">
                        <a14:shadowObscured xmlns:a14="http://schemas.microsoft.com/office/drawing/2010/main"/>
                      </a:ext>
                    </a:extLst>
                  </pic:spPr>
                </pic:pic>
              </a:graphicData>
            </a:graphic>
          </wp:inline>
        </w:drawing>
      </w:r>
    </w:p>
    <w:p w14:paraId="0705C901" w14:textId="4E69E57B" w:rsidR="00C4526F" w:rsidRDefault="00C4526F" w:rsidP="00C4526F">
      <w:pPr>
        <w:pStyle w:val="Didascalia"/>
        <w:spacing w:before="0" w:after="0"/>
        <w:rPr>
          <w:i/>
          <w:sz w:val="20"/>
          <w:szCs w:val="20"/>
          <w:lang w:val="en-GB"/>
        </w:rPr>
      </w:pPr>
      <w:r w:rsidRPr="00EB1C90">
        <w:rPr>
          <w:i/>
          <w:sz w:val="20"/>
          <w:szCs w:val="20"/>
          <w:lang w:val="en-GB"/>
        </w:rPr>
        <w:t xml:space="preserve">Figure </w:t>
      </w:r>
      <w:r w:rsidRPr="00EB1C90">
        <w:rPr>
          <w:i/>
          <w:sz w:val="20"/>
          <w:szCs w:val="20"/>
          <w:lang w:val="en-GB"/>
        </w:rPr>
        <w:fldChar w:fldCharType="begin"/>
      </w:r>
      <w:r w:rsidRPr="00EB1C90">
        <w:rPr>
          <w:i/>
          <w:sz w:val="20"/>
          <w:szCs w:val="20"/>
          <w:lang w:val="en-GB"/>
        </w:rPr>
        <w:instrText xml:space="preserve"> SEQ Figure \* ARABIC </w:instrText>
      </w:r>
      <w:r w:rsidRPr="00EB1C90">
        <w:rPr>
          <w:i/>
          <w:sz w:val="20"/>
          <w:szCs w:val="20"/>
          <w:lang w:val="en-GB"/>
        </w:rPr>
        <w:fldChar w:fldCharType="separate"/>
      </w:r>
      <w:r w:rsidR="00417CB5">
        <w:rPr>
          <w:i/>
          <w:noProof/>
          <w:sz w:val="20"/>
          <w:szCs w:val="20"/>
          <w:lang w:val="en-GB"/>
        </w:rPr>
        <w:t>6</w:t>
      </w:r>
      <w:r w:rsidRPr="00EB1C90">
        <w:rPr>
          <w:i/>
          <w:sz w:val="20"/>
          <w:szCs w:val="20"/>
          <w:lang w:val="en-GB"/>
        </w:rPr>
        <w:fldChar w:fldCharType="end"/>
      </w:r>
      <w:r w:rsidRPr="009E04C9">
        <w:rPr>
          <w:i/>
          <w:sz w:val="20"/>
          <w:szCs w:val="20"/>
          <w:lang w:val="en-GB"/>
        </w:rPr>
        <w:t xml:space="preserve">. Comparison between income, </w:t>
      </w:r>
      <w:r w:rsidR="002308FC" w:rsidRPr="009E04C9">
        <w:rPr>
          <w:i/>
          <w:sz w:val="20"/>
          <w:szCs w:val="20"/>
          <w:lang w:val="en-GB"/>
        </w:rPr>
        <w:t>expenditure,</w:t>
      </w:r>
      <w:r w:rsidRPr="009E04C9">
        <w:rPr>
          <w:i/>
          <w:sz w:val="20"/>
          <w:szCs w:val="20"/>
          <w:lang w:val="en-GB"/>
        </w:rPr>
        <w:t xml:space="preserve"> and willingness to </w:t>
      </w:r>
      <w:r w:rsidR="001837B0" w:rsidRPr="009E04C9">
        <w:rPr>
          <w:i/>
          <w:sz w:val="20"/>
          <w:szCs w:val="20"/>
          <w:lang w:val="en-GB"/>
        </w:rPr>
        <w:t>pay.</w:t>
      </w:r>
    </w:p>
    <w:p w14:paraId="5640253A" w14:textId="77777777" w:rsidR="00603323" w:rsidRPr="00C80562" w:rsidRDefault="00603323" w:rsidP="00C80562">
      <w:pPr>
        <w:rPr>
          <w:sz w:val="4"/>
          <w:szCs w:val="4"/>
          <w:lang w:val="en-GB"/>
        </w:rPr>
      </w:pPr>
    </w:p>
    <w:p w14:paraId="3A5593F6" w14:textId="1622440F" w:rsidR="001018E0" w:rsidRDefault="00EB1C90" w:rsidP="00C80562">
      <w:pPr>
        <w:pStyle w:val="Didascalia"/>
        <w:spacing w:before="0" w:after="0"/>
        <w:rPr>
          <w:iCs w:val="0"/>
          <w:szCs w:val="22"/>
          <w:lang w:val="en-GB"/>
        </w:rPr>
      </w:pPr>
      <w:r>
        <w:rPr>
          <w:noProof/>
          <w:lang w:val="en-GB"/>
        </w:rPr>
        <w:drawing>
          <wp:inline distT="0" distB="0" distL="0" distR="0" wp14:anchorId="2E3E545F" wp14:editId="6232B09F">
            <wp:extent cx="3552678" cy="2253627"/>
            <wp:effectExtent l="0" t="0" r="0" b="0"/>
            <wp:docPr id="69" name="Immagine 69" descr="Immagine che contiene graf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magine 60" descr="Immagine che contiene grafico&#10;&#10;Descrizione generata automaticamente"/>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t="6892"/>
                    <a:stretch/>
                  </pic:blipFill>
                  <pic:spPr bwMode="auto">
                    <a:xfrm>
                      <a:off x="0" y="0"/>
                      <a:ext cx="3565882" cy="2262003"/>
                    </a:xfrm>
                    <a:prstGeom prst="rect">
                      <a:avLst/>
                    </a:prstGeom>
                    <a:noFill/>
                    <a:ln>
                      <a:noFill/>
                    </a:ln>
                    <a:extLst>
                      <a:ext uri="{53640926-AAD7-44D8-BBD7-CCE9431645EC}">
                        <a14:shadowObscured xmlns:a14="http://schemas.microsoft.com/office/drawing/2010/main"/>
                      </a:ext>
                    </a:extLst>
                  </pic:spPr>
                </pic:pic>
              </a:graphicData>
            </a:graphic>
          </wp:inline>
        </w:drawing>
      </w:r>
    </w:p>
    <w:p w14:paraId="2E39E689" w14:textId="418E2E05" w:rsidR="00C4526F" w:rsidRDefault="00C4526F" w:rsidP="00C4526F">
      <w:pPr>
        <w:pStyle w:val="Didascalia"/>
        <w:spacing w:before="0" w:after="0"/>
        <w:rPr>
          <w:i/>
          <w:sz w:val="20"/>
          <w:szCs w:val="20"/>
        </w:rPr>
      </w:pPr>
      <w:bookmarkStart w:id="17" w:name="_Ref135381919"/>
      <w:r w:rsidRPr="008C7739">
        <w:rPr>
          <w:i/>
          <w:sz w:val="20"/>
          <w:szCs w:val="20"/>
        </w:rPr>
        <w:t xml:space="preserve">Figure </w:t>
      </w:r>
      <w:r w:rsidRPr="008C7739">
        <w:rPr>
          <w:i/>
          <w:sz w:val="20"/>
          <w:szCs w:val="20"/>
        </w:rPr>
        <w:fldChar w:fldCharType="begin"/>
      </w:r>
      <w:r w:rsidRPr="008C7739">
        <w:rPr>
          <w:i/>
          <w:sz w:val="20"/>
          <w:szCs w:val="20"/>
        </w:rPr>
        <w:instrText xml:space="preserve"> SEQ Figure \* ARABIC </w:instrText>
      </w:r>
      <w:r w:rsidRPr="008C7739">
        <w:rPr>
          <w:i/>
          <w:sz w:val="20"/>
          <w:szCs w:val="20"/>
        </w:rPr>
        <w:fldChar w:fldCharType="separate"/>
      </w:r>
      <w:r w:rsidR="00417CB5">
        <w:rPr>
          <w:i/>
          <w:noProof/>
          <w:sz w:val="20"/>
          <w:szCs w:val="20"/>
        </w:rPr>
        <w:t>7</w:t>
      </w:r>
      <w:r w:rsidRPr="008C7739">
        <w:rPr>
          <w:i/>
          <w:sz w:val="20"/>
          <w:szCs w:val="20"/>
        </w:rPr>
        <w:fldChar w:fldCharType="end"/>
      </w:r>
      <w:bookmarkEnd w:id="17"/>
      <w:r w:rsidRPr="008C7739">
        <w:rPr>
          <w:i/>
          <w:sz w:val="20"/>
          <w:szCs w:val="20"/>
        </w:rPr>
        <w:t>. Comparison between share of tiers and electrification ratio</w:t>
      </w:r>
    </w:p>
    <w:p w14:paraId="5025862E" w14:textId="77777777" w:rsidR="00603323" w:rsidRPr="00C80562" w:rsidRDefault="00603323" w:rsidP="00C80562">
      <w:pPr>
        <w:rPr>
          <w:sz w:val="4"/>
          <w:szCs w:val="4"/>
        </w:rPr>
      </w:pPr>
    </w:p>
    <w:p w14:paraId="35AB07CC" w14:textId="77777777" w:rsidR="00C4526F" w:rsidRDefault="00C4526F" w:rsidP="00C4526F">
      <w:pPr>
        <w:pStyle w:val="Didascalia"/>
        <w:spacing w:before="0" w:after="0"/>
        <w:rPr>
          <w:iCs w:val="0"/>
          <w:szCs w:val="22"/>
          <w:lang w:val="en-GB"/>
        </w:rPr>
      </w:pPr>
      <w:r>
        <w:rPr>
          <w:noProof/>
          <w:lang w:val="en-GB"/>
        </w:rPr>
        <w:drawing>
          <wp:inline distT="0" distB="0" distL="0" distR="0" wp14:anchorId="6A45CEC7" wp14:editId="04F02F96">
            <wp:extent cx="3250225" cy="2025590"/>
            <wp:effectExtent l="0" t="0" r="7620" b="0"/>
            <wp:docPr id="1785180300" name="Immagine 1785180300" descr="Immagine che contiene graf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magine 58" descr="Immagine che contiene grafico&#10;&#10;Descrizione generata automaticamente"/>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t="6923"/>
                    <a:stretch/>
                  </pic:blipFill>
                  <pic:spPr bwMode="auto">
                    <a:xfrm>
                      <a:off x="0" y="0"/>
                      <a:ext cx="3268723" cy="2037118"/>
                    </a:xfrm>
                    <a:prstGeom prst="rect">
                      <a:avLst/>
                    </a:prstGeom>
                    <a:noFill/>
                    <a:ln>
                      <a:noFill/>
                    </a:ln>
                    <a:extLst>
                      <a:ext uri="{53640926-AAD7-44D8-BBD7-CCE9431645EC}">
                        <a14:shadowObscured xmlns:a14="http://schemas.microsoft.com/office/drawing/2010/main"/>
                      </a:ext>
                    </a:extLst>
                  </pic:spPr>
                </pic:pic>
              </a:graphicData>
            </a:graphic>
          </wp:inline>
        </w:drawing>
      </w:r>
    </w:p>
    <w:p w14:paraId="4E28DA4F" w14:textId="6FD82B54" w:rsidR="00C4526F" w:rsidRPr="00134D6D" w:rsidRDefault="00C4526F" w:rsidP="00C4526F">
      <w:pPr>
        <w:pStyle w:val="Didascalia"/>
        <w:spacing w:before="0"/>
        <w:rPr>
          <w:noProof/>
        </w:rPr>
      </w:pPr>
      <w:bookmarkStart w:id="18" w:name="_Ref135381921"/>
      <w:r w:rsidRPr="009E04C9">
        <w:rPr>
          <w:i/>
          <w:sz w:val="20"/>
          <w:szCs w:val="20"/>
          <w:lang w:val="en-GB"/>
        </w:rPr>
        <w:t xml:space="preserve">Figure </w:t>
      </w:r>
      <w:r w:rsidRPr="009E04C9">
        <w:rPr>
          <w:i/>
          <w:sz w:val="20"/>
          <w:szCs w:val="20"/>
          <w:lang w:val="en-GB"/>
        </w:rPr>
        <w:fldChar w:fldCharType="begin"/>
      </w:r>
      <w:r w:rsidRPr="009E04C9">
        <w:rPr>
          <w:i/>
          <w:sz w:val="20"/>
          <w:szCs w:val="20"/>
          <w:lang w:val="en-GB"/>
        </w:rPr>
        <w:instrText xml:space="preserve"> SEQ Figure \* ARABIC </w:instrText>
      </w:r>
      <w:r w:rsidRPr="009E04C9">
        <w:rPr>
          <w:i/>
          <w:sz w:val="20"/>
          <w:szCs w:val="20"/>
          <w:lang w:val="en-GB"/>
        </w:rPr>
        <w:fldChar w:fldCharType="separate"/>
      </w:r>
      <w:r w:rsidR="00417CB5">
        <w:rPr>
          <w:i/>
          <w:noProof/>
          <w:sz w:val="20"/>
          <w:szCs w:val="20"/>
          <w:lang w:val="en-GB"/>
        </w:rPr>
        <w:t>8</w:t>
      </w:r>
      <w:r w:rsidRPr="009E04C9">
        <w:rPr>
          <w:i/>
          <w:sz w:val="20"/>
          <w:szCs w:val="20"/>
          <w:lang w:val="en-GB"/>
        </w:rPr>
        <w:fldChar w:fldCharType="end"/>
      </w:r>
      <w:bookmarkEnd w:id="18"/>
      <w:r>
        <w:rPr>
          <w:i/>
          <w:sz w:val="20"/>
          <w:szCs w:val="20"/>
          <w:lang w:val="en-GB"/>
        </w:rPr>
        <w:t>.</w:t>
      </w:r>
      <w:r w:rsidRPr="009E04C9">
        <w:rPr>
          <w:i/>
          <w:sz w:val="20"/>
          <w:szCs w:val="20"/>
          <w:lang w:val="en-GB"/>
        </w:rPr>
        <w:t xml:space="preserve"> Perception of the causes for lack of electricity</w:t>
      </w:r>
    </w:p>
    <w:p w14:paraId="16BDCBC2" w14:textId="27F5CE43" w:rsidR="00357572" w:rsidRDefault="00FF5B8D" w:rsidP="00E93BBA">
      <w:pPr>
        <w:pStyle w:val="Didascalia"/>
        <w:spacing w:before="0" w:after="0"/>
        <w:jc w:val="both"/>
      </w:pPr>
      <w:r>
        <w:rPr>
          <w:lang w:val="en-GB"/>
        </w:rPr>
        <w:lastRenderedPageBreak/>
        <w:t>Moreover,</w:t>
      </w:r>
      <w:r w:rsidR="00D010FA">
        <w:rPr>
          <w:lang w:val="en-GB"/>
        </w:rPr>
        <w:t xml:space="preserve"> the usage of electricity in economic activities</w:t>
      </w:r>
      <w:r>
        <w:rPr>
          <w:lang w:val="en-GB"/>
        </w:rPr>
        <w:t xml:space="preserve"> has been investigated</w:t>
      </w:r>
      <w:r w:rsidR="00D010FA">
        <w:rPr>
          <w:lang w:val="en-GB"/>
        </w:rPr>
        <w:t xml:space="preserve">. Focusing on the partially electrified communities, only the 5.5% of surveyed working people use electricity </w:t>
      </w:r>
      <w:r>
        <w:rPr>
          <w:lang w:val="en-GB"/>
        </w:rPr>
        <w:t>to generate income</w:t>
      </w:r>
      <w:r w:rsidR="008C7739">
        <w:rPr>
          <w:lang w:val="en-GB"/>
        </w:rPr>
        <w:t>.</w:t>
      </w:r>
      <w:r w:rsidR="00EB1C90">
        <w:rPr>
          <w:lang w:val="en-GB"/>
        </w:rPr>
        <w:t xml:space="preserve"> </w:t>
      </w:r>
      <w:r w:rsidR="00E93BBA">
        <w:rPr>
          <w:lang w:val="en-GB"/>
        </w:rPr>
        <w:t xml:space="preserve"> </w:t>
      </w:r>
      <w:r w:rsidR="008C7739" w:rsidRPr="00FF5B8D">
        <w:rPr>
          <w:lang w:val="en-GB"/>
        </w:rPr>
        <w:fldChar w:fldCharType="begin"/>
      </w:r>
      <w:r w:rsidR="008C7739" w:rsidRPr="00FF5B8D">
        <w:rPr>
          <w:lang w:val="en-GB"/>
        </w:rPr>
        <w:instrText xml:space="preserve"> REF _Ref135381919 \h </w:instrText>
      </w:r>
      <w:r>
        <w:rPr>
          <w:lang w:val="en-GB"/>
        </w:rPr>
        <w:instrText xml:space="preserve"> \* MERGEFORMAT </w:instrText>
      </w:r>
      <w:r w:rsidR="008C7739" w:rsidRPr="00FF5B8D">
        <w:rPr>
          <w:lang w:val="en-GB"/>
        </w:rPr>
      </w:r>
      <w:r w:rsidR="008C7739" w:rsidRPr="00FF5B8D">
        <w:rPr>
          <w:lang w:val="en-GB"/>
        </w:rPr>
        <w:fldChar w:fldCharType="separate"/>
      </w:r>
      <w:r w:rsidR="00417CB5" w:rsidRPr="00417CB5">
        <w:rPr>
          <w:lang w:val="en-GB"/>
        </w:rPr>
        <w:t>Figure 7</w:t>
      </w:r>
      <w:r w:rsidR="008C7739" w:rsidRPr="00FF5B8D">
        <w:rPr>
          <w:lang w:val="en-GB"/>
        </w:rPr>
        <w:fldChar w:fldCharType="end"/>
      </w:r>
      <w:r w:rsidR="4C0B2EE2" w:rsidRPr="00C80562">
        <w:rPr>
          <w:lang w:val="en-GB"/>
        </w:rPr>
        <w:t xml:space="preserve"> and </w:t>
      </w:r>
      <w:r w:rsidR="008C7739" w:rsidRPr="00FF5B8D">
        <w:rPr>
          <w:lang w:val="en-GB"/>
        </w:rPr>
        <w:fldChar w:fldCharType="begin"/>
      </w:r>
      <w:r w:rsidR="008C7739" w:rsidRPr="00FF5B8D">
        <w:rPr>
          <w:lang w:val="en-GB"/>
        </w:rPr>
        <w:instrText xml:space="preserve"> REF _Ref135381921 \h </w:instrText>
      </w:r>
      <w:r>
        <w:rPr>
          <w:lang w:val="en-GB"/>
        </w:rPr>
        <w:instrText xml:space="preserve"> \* MERGEFORMAT </w:instrText>
      </w:r>
      <w:r w:rsidR="008C7739" w:rsidRPr="00FF5B8D">
        <w:rPr>
          <w:lang w:val="en-GB"/>
        </w:rPr>
      </w:r>
      <w:r w:rsidR="008C7739" w:rsidRPr="00FF5B8D">
        <w:rPr>
          <w:lang w:val="en-GB"/>
        </w:rPr>
        <w:fldChar w:fldCharType="separate"/>
      </w:r>
      <w:r w:rsidR="00417CB5" w:rsidRPr="00417CB5">
        <w:rPr>
          <w:lang w:val="en-GB"/>
        </w:rPr>
        <w:t>Figure 8</w:t>
      </w:r>
      <w:r w:rsidR="008C7739" w:rsidRPr="00FF5B8D">
        <w:rPr>
          <w:lang w:val="en-GB"/>
        </w:rPr>
        <w:fldChar w:fldCharType="end"/>
      </w:r>
      <w:r w:rsidR="4C0B2EE2" w:rsidRPr="00C80562">
        <w:rPr>
          <w:lang w:val="en-GB"/>
        </w:rPr>
        <w:t xml:space="preserve"> </w:t>
      </w:r>
      <w:r w:rsidR="609EA4F4">
        <w:t>draw attention to an interesting and thought-provoking observation: the electrification ratio consistently falls short of the 50% mark, with the lowest values nearing 10%. This striking statistic prompts further analysis by examining the division into tiers: the majority of the population resides in Tier 1 and Tier 2, indicating a higher likelihood of electrification and implying that a significant proportion of individuals in these areas c</w:t>
      </w:r>
      <w:r w:rsidR="6499F5E7">
        <w:t>ould</w:t>
      </w:r>
      <w:r w:rsidR="609EA4F4">
        <w:t xml:space="preserve"> enjoy the benefits of basic appliances, such as phones and lights. However, the relatively lower percentage of electrification in Tier 3 regions sheds light on the complex challenges </w:t>
      </w:r>
      <w:r w:rsidR="45D6F8CB">
        <w:t>a considerable portion of the population faces</w:t>
      </w:r>
      <w:r w:rsidR="609EA4F4">
        <w:t>. These challenges encompass not only financial constraints</w:t>
      </w:r>
      <w:r w:rsidR="45D6F8CB">
        <w:t xml:space="preserve"> (</w:t>
      </w:r>
      <w:r w:rsidR="29B43F78">
        <w:t xml:space="preserve">theoretically </w:t>
      </w:r>
      <w:r w:rsidR="45D6F8CB">
        <w:t xml:space="preserve">less critical for Tier 3 </w:t>
      </w:r>
      <w:r w:rsidR="29B43F78">
        <w:t>people)</w:t>
      </w:r>
      <w:r w:rsidR="609EA4F4">
        <w:t xml:space="preserve"> but also territorial limitations that </w:t>
      </w:r>
      <w:r w:rsidR="7F6B40BC">
        <w:t>bounds</w:t>
      </w:r>
      <w:r w:rsidR="609EA4F4">
        <w:t xml:space="preserve"> access to </w:t>
      </w:r>
      <w:r w:rsidR="7F6B40BC">
        <w:t xml:space="preserve">a </w:t>
      </w:r>
      <w:r w:rsidR="609EA4F4">
        <w:t>reliable electricity</w:t>
      </w:r>
      <w:r w:rsidR="7F6B40BC">
        <w:t xml:space="preserve"> provision</w:t>
      </w:r>
      <w:r w:rsidR="609EA4F4">
        <w:t>.</w:t>
      </w:r>
      <w:r w:rsidR="00E93BBA">
        <w:rPr>
          <w:lang w:val="en-GB"/>
        </w:rPr>
        <w:t xml:space="preserve"> </w:t>
      </w:r>
      <w:r w:rsidR="0060448C" w:rsidRPr="0060448C">
        <w:rPr>
          <w:iCs w:val="0"/>
          <w:lang w:val="en-GB"/>
        </w:rPr>
        <w:t xml:space="preserve">These findings </w:t>
      </w:r>
      <w:r w:rsidR="00F64DF8">
        <w:rPr>
          <w:iCs w:val="0"/>
          <w:lang w:val="en-GB"/>
        </w:rPr>
        <w:t>pointed out</w:t>
      </w:r>
      <w:r w:rsidR="0060448C" w:rsidRPr="0060448C">
        <w:rPr>
          <w:iCs w:val="0"/>
          <w:lang w:val="en-GB"/>
        </w:rPr>
        <w:t xml:space="preserve"> the multifaceted factors </w:t>
      </w:r>
      <w:r w:rsidR="0032447D">
        <w:rPr>
          <w:iCs w:val="0"/>
          <w:lang w:val="en-GB"/>
        </w:rPr>
        <w:t>contributing</w:t>
      </w:r>
      <w:r w:rsidR="0060448C" w:rsidRPr="0060448C">
        <w:rPr>
          <w:iCs w:val="0"/>
          <w:lang w:val="en-GB"/>
        </w:rPr>
        <w:t xml:space="preserve"> to the disparities in electrification rates across different tiers</w:t>
      </w:r>
      <w:r w:rsidR="0060448C">
        <w:rPr>
          <w:iCs w:val="0"/>
          <w:lang w:val="en-GB"/>
        </w:rPr>
        <w:t>. T</w:t>
      </w:r>
      <w:r w:rsidR="0060448C" w:rsidRPr="0060448C">
        <w:rPr>
          <w:iCs w:val="0"/>
          <w:lang w:val="en-GB"/>
        </w:rPr>
        <w:t>erritorial limitations</w:t>
      </w:r>
      <w:r w:rsidR="00A43E31">
        <w:rPr>
          <w:iCs w:val="0"/>
          <w:lang w:val="en-GB"/>
        </w:rPr>
        <w:t>,</w:t>
      </w:r>
      <w:r w:rsidR="0060448C" w:rsidRPr="0060448C">
        <w:rPr>
          <w:iCs w:val="0"/>
          <w:lang w:val="en-GB"/>
        </w:rPr>
        <w:t xml:space="preserve"> </w:t>
      </w:r>
      <w:r w:rsidR="00A43E31">
        <w:rPr>
          <w:iCs w:val="0"/>
          <w:lang w:val="en-GB"/>
        </w:rPr>
        <w:t xml:space="preserve">i.e. </w:t>
      </w:r>
      <w:r w:rsidR="0060448C" w:rsidRPr="0060448C">
        <w:rPr>
          <w:iCs w:val="0"/>
          <w:lang w:val="en-GB"/>
        </w:rPr>
        <w:t xml:space="preserve">geographical barriers or remote locations that make it </w:t>
      </w:r>
      <w:r w:rsidR="0032447D">
        <w:rPr>
          <w:iCs w:val="0"/>
          <w:lang w:val="en-GB"/>
        </w:rPr>
        <w:t>challenging</w:t>
      </w:r>
      <w:r w:rsidR="0032447D" w:rsidRPr="0060448C">
        <w:rPr>
          <w:iCs w:val="0"/>
          <w:lang w:val="en-GB"/>
        </w:rPr>
        <w:t xml:space="preserve"> </w:t>
      </w:r>
      <w:r w:rsidR="0060448C" w:rsidRPr="0060448C">
        <w:rPr>
          <w:iCs w:val="0"/>
          <w:lang w:val="en-GB"/>
        </w:rPr>
        <w:t xml:space="preserve">to </w:t>
      </w:r>
      <w:r w:rsidR="0032447D">
        <w:rPr>
          <w:iCs w:val="0"/>
          <w:lang w:val="en-GB"/>
        </w:rPr>
        <w:t>deploy</w:t>
      </w:r>
      <w:r w:rsidR="0032447D" w:rsidRPr="0060448C">
        <w:rPr>
          <w:iCs w:val="0"/>
          <w:lang w:val="en-GB"/>
        </w:rPr>
        <w:t xml:space="preserve"> </w:t>
      </w:r>
      <w:r w:rsidR="0060448C" w:rsidRPr="0060448C">
        <w:rPr>
          <w:iCs w:val="0"/>
          <w:lang w:val="en-GB"/>
        </w:rPr>
        <w:t>power infrastructure</w:t>
      </w:r>
      <w:r w:rsidR="00A43E31">
        <w:rPr>
          <w:iCs w:val="0"/>
          <w:lang w:val="en-GB"/>
        </w:rPr>
        <w:t>, play a not minor role</w:t>
      </w:r>
      <w:r w:rsidR="0060448C" w:rsidRPr="0060448C">
        <w:rPr>
          <w:iCs w:val="0"/>
          <w:lang w:val="en-GB"/>
        </w:rPr>
        <w:t>. On the other hand, the lack of financial resources may restrict individuals to access and utilize electricity.</w:t>
      </w:r>
      <w:r w:rsidR="0060448C">
        <w:rPr>
          <w:iCs w:val="0"/>
          <w:lang w:val="en-GB"/>
        </w:rPr>
        <w:t xml:space="preserve"> Hence, </w:t>
      </w:r>
      <w:r w:rsidR="00D010FA">
        <w:t xml:space="preserve">only the 30% of people declared to have access to reliable electricity. </w:t>
      </w:r>
    </w:p>
    <w:p w14:paraId="19976B28" w14:textId="2E728FD1" w:rsidR="00D010FA" w:rsidRDefault="004BFF99" w:rsidP="00EB1C90">
      <w:pPr>
        <w:pStyle w:val="Didascalia"/>
        <w:spacing w:before="0" w:after="0"/>
        <w:jc w:val="both"/>
      </w:pPr>
      <w:r>
        <w:t>In particular, i</w:t>
      </w:r>
      <w:r w:rsidR="1BB10776">
        <w:t xml:space="preserve">n </w:t>
      </w:r>
      <w:r w:rsidR="029892D9">
        <w:t>the investigated rural areas t</w:t>
      </w:r>
      <w:r w:rsidR="623B77CB">
        <w:t xml:space="preserve">he </w:t>
      </w:r>
      <w:r w:rsidR="1BB10776">
        <w:t xml:space="preserve">costs of national grid </w:t>
      </w:r>
      <w:r w:rsidR="623B77CB">
        <w:t xml:space="preserve">deployment </w:t>
      </w:r>
      <w:r w:rsidR="00EA3944">
        <w:t>are</w:t>
      </w:r>
      <w:r w:rsidR="1BB10776">
        <w:t xml:space="preserve"> a barrier to electrification</w:t>
      </w:r>
      <w:r w:rsidR="623B77CB">
        <w:t xml:space="preserve">, motivating the </w:t>
      </w:r>
      <w:r w:rsidR="4718577D">
        <w:t>vast</w:t>
      </w:r>
      <w:r w:rsidR="623B77CB">
        <w:t xml:space="preserve"> usage of </w:t>
      </w:r>
      <w:r w:rsidR="1BB10776">
        <w:t>solar home system</w:t>
      </w:r>
      <w:r w:rsidR="623B77CB">
        <w:t xml:space="preserve"> (</w:t>
      </w:r>
      <w:r w:rsidR="73983B0C">
        <w:t xml:space="preserve">this is for </w:t>
      </w:r>
      <w:r w:rsidR="008302CC">
        <w:t>approx.</w:t>
      </w:r>
      <w:r w:rsidR="623B77CB">
        <w:t xml:space="preserve"> 50% of the </w:t>
      </w:r>
      <w:r w:rsidR="73983B0C">
        <w:t>surveys), whil</w:t>
      </w:r>
      <w:r w:rsidR="4718577D">
        <w:t>e</w:t>
      </w:r>
      <w:r w:rsidR="73983B0C">
        <w:t xml:space="preserve"> there is a very poor </w:t>
      </w:r>
      <w:r w:rsidR="48323C4F">
        <w:t>share of microgrids</w:t>
      </w:r>
      <w:r w:rsidR="7E46127E">
        <w:t xml:space="preserve"> (see figure 8)</w:t>
      </w:r>
      <w:r w:rsidR="1BB10776">
        <w:t xml:space="preserve">. </w:t>
      </w:r>
    </w:p>
    <w:p w14:paraId="60F6A5AF" w14:textId="04C8E2C0" w:rsidR="00D010FA" w:rsidRDefault="00D010FA" w:rsidP="00D010FA">
      <w:pPr>
        <w:keepNext/>
        <w:jc w:val="center"/>
      </w:pPr>
      <w:r>
        <w:rPr>
          <w:noProof/>
        </w:rPr>
        <w:drawing>
          <wp:inline distT="0" distB="0" distL="0" distR="0" wp14:anchorId="5F558647" wp14:editId="442687B9">
            <wp:extent cx="3600000" cy="2394957"/>
            <wp:effectExtent l="0" t="0" r="635" b="5715"/>
            <wp:docPr id="71" name="Immagine 71" descr="Immagine che contiene graf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magine 62" descr="Immagine che contiene grafico&#10;&#10;Descrizione generata automaticamente"/>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t="5926" b="2406"/>
                    <a:stretch/>
                  </pic:blipFill>
                  <pic:spPr bwMode="auto">
                    <a:xfrm>
                      <a:off x="0" y="0"/>
                      <a:ext cx="3600000" cy="2394957"/>
                    </a:xfrm>
                    <a:prstGeom prst="rect">
                      <a:avLst/>
                    </a:prstGeom>
                    <a:noFill/>
                    <a:ln>
                      <a:noFill/>
                    </a:ln>
                    <a:extLst>
                      <a:ext uri="{53640926-AAD7-44D8-BBD7-CCE9431645EC}">
                        <a14:shadowObscured xmlns:a14="http://schemas.microsoft.com/office/drawing/2010/main"/>
                      </a:ext>
                    </a:extLst>
                  </pic:spPr>
                </pic:pic>
              </a:graphicData>
            </a:graphic>
          </wp:inline>
        </w:drawing>
      </w:r>
    </w:p>
    <w:p w14:paraId="713F27B4" w14:textId="79D073A8" w:rsidR="00D010FA" w:rsidRPr="0060448C" w:rsidRDefault="00D010FA" w:rsidP="00D010FA">
      <w:pPr>
        <w:jc w:val="center"/>
        <w:rPr>
          <w:i/>
          <w:sz w:val="20"/>
          <w:szCs w:val="20"/>
          <w:lang w:val="en-GB"/>
        </w:rPr>
      </w:pPr>
      <w:bookmarkStart w:id="19" w:name="_Toc130821811"/>
      <w:bookmarkStart w:id="20" w:name="_Toc134537687"/>
      <w:r w:rsidRPr="0060448C">
        <w:rPr>
          <w:i/>
          <w:sz w:val="20"/>
          <w:szCs w:val="20"/>
          <w:lang w:val="en-GB"/>
        </w:rPr>
        <w:t xml:space="preserve">Figure </w:t>
      </w:r>
      <w:r w:rsidRPr="0060448C">
        <w:rPr>
          <w:i/>
          <w:sz w:val="20"/>
          <w:szCs w:val="20"/>
        </w:rPr>
        <w:fldChar w:fldCharType="begin"/>
      </w:r>
      <w:r w:rsidRPr="0060448C">
        <w:rPr>
          <w:i/>
          <w:sz w:val="20"/>
          <w:szCs w:val="20"/>
          <w:lang w:val="en-GB"/>
        </w:rPr>
        <w:instrText xml:space="preserve"> SEQ Figure \* ARABIC </w:instrText>
      </w:r>
      <w:r w:rsidRPr="0060448C">
        <w:rPr>
          <w:i/>
          <w:sz w:val="20"/>
          <w:szCs w:val="20"/>
        </w:rPr>
        <w:fldChar w:fldCharType="separate"/>
      </w:r>
      <w:r w:rsidR="00417CB5">
        <w:rPr>
          <w:i/>
          <w:noProof/>
          <w:sz w:val="20"/>
          <w:szCs w:val="20"/>
          <w:lang w:val="en-GB"/>
        </w:rPr>
        <w:t>9</w:t>
      </w:r>
      <w:r w:rsidRPr="0060448C">
        <w:rPr>
          <w:i/>
          <w:sz w:val="20"/>
          <w:szCs w:val="20"/>
        </w:rPr>
        <w:fldChar w:fldCharType="end"/>
      </w:r>
      <w:r w:rsidRPr="0060448C">
        <w:rPr>
          <w:i/>
          <w:sz w:val="20"/>
          <w:szCs w:val="20"/>
          <w:lang w:val="en-GB"/>
        </w:rPr>
        <w:t>. Type of electricity supply for communities</w:t>
      </w:r>
      <w:bookmarkEnd w:id="19"/>
      <w:bookmarkEnd w:id="20"/>
    </w:p>
    <w:p w14:paraId="0124F798" w14:textId="7B1C9330" w:rsidR="0060448C" w:rsidRPr="001336AA" w:rsidRDefault="0060448C" w:rsidP="007A6AC0">
      <w:pPr>
        <w:pStyle w:val="Titolo3"/>
        <w:spacing w:before="0"/>
      </w:pPr>
      <w:bookmarkStart w:id="21" w:name="_Toc135731000"/>
      <w:r w:rsidRPr="001336AA">
        <w:t>Energy map</w:t>
      </w:r>
      <w:bookmarkEnd w:id="21"/>
    </w:p>
    <w:p w14:paraId="3605CD66" w14:textId="2ADC40E2" w:rsidR="00E7058F" w:rsidRDefault="00D010FA" w:rsidP="00D010FA">
      <w:r>
        <w:t xml:space="preserve">Finally, using the MTF approach explained previously, the author created </w:t>
      </w:r>
      <w:r w:rsidR="005F526B">
        <w:t>households</w:t>
      </w:r>
      <w:r w:rsidR="003531EF">
        <w:t>’</w:t>
      </w:r>
      <w:r w:rsidR="005F526B">
        <w:t xml:space="preserve"> </w:t>
      </w:r>
      <w:r>
        <w:t>load profile</w:t>
      </w:r>
      <w:r w:rsidR="0025556F">
        <w:t>s</w:t>
      </w:r>
      <w:r>
        <w:t xml:space="preserve"> for each </w:t>
      </w:r>
      <w:r w:rsidR="008F58EB">
        <w:t>tier</w:t>
      </w:r>
      <w:r w:rsidR="0060448C">
        <w:t xml:space="preserve"> </w:t>
      </w:r>
      <w:r>
        <w:t>and</w:t>
      </w:r>
      <w:r w:rsidR="003531EF">
        <w:t>, consequently,</w:t>
      </w:r>
      <w:r>
        <w:t xml:space="preserve"> the load estimation of each surveyed </w:t>
      </w:r>
      <w:r w:rsidR="0025556F">
        <w:t>community</w:t>
      </w:r>
      <w:r>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7"/>
        <w:gridCol w:w="4484"/>
      </w:tblGrid>
      <w:tr w:rsidR="007A6AC0" w14:paraId="3443A8D8" w14:textId="77777777" w:rsidTr="007A6AC0">
        <w:tc>
          <w:tcPr>
            <w:tcW w:w="4530" w:type="dxa"/>
          </w:tcPr>
          <w:p w14:paraId="11DC72FE" w14:textId="6E4882A2" w:rsidR="007A6AC0" w:rsidRPr="007A6AC0" w:rsidRDefault="007A6AC0" w:rsidP="007A6AC0">
            <w:pPr>
              <w:keepNext/>
              <w:jc w:val="left"/>
              <w:rPr>
                <w:i/>
                <w:sz w:val="20"/>
                <w:szCs w:val="20"/>
                <w:lang w:val="en-GB"/>
              </w:rPr>
            </w:pPr>
            <w:r w:rsidRPr="007A6AC0">
              <w:rPr>
                <w:i/>
                <w:noProof/>
                <w:sz w:val="20"/>
                <w:szCs w:val="20"/>
                <w:lang w:val="en-GB"/>
              </w:rPr>
              <w:lastRenderedPageBreak/>
              <w:drawing>
                <wp:inline distT="0" distB="0" distL="0" distR="0" wp14:anchorId="5AEB637D" wp14:editId="543182EB">
                  <wp:extent cx="2856600" cy="1914525"/>
                  <wp:effectExtent l="0" t="0" r="1270" b="0"/>
                  <wp:docPr id="123" name="Immagin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15">
                            <a:extLst>
                              <a:ext uri="{28A0092B-C50C-407E-A947-70E740481C1C}">
                                <a14:useLocalDpi xmlns:a14="http://schemas.microsoft.com/office/drawing/2010/main" val="0"/>
                              </a:ext>
                            </a:extLst>
                          </a:blip>
                          <a:srcRect t="6894"/>
                          <a:stretch/>
                        </pic:blipFill>
                        <pic:spPr bwMode="auto">
                          <a:xfrm>
                            <a:off x="0" y="0"/>
                            <a:ext cx="2997001" cy="2008623"/>
                          </a:xfrm>
                          <a:prstGeom prst="rect">
                            <a:avLst/>
                          </a:prstGeom>
                          <a:noFill/>
                          <a:ln>
                            <a:noFill/>
                          </a:ln>
                          <a:extLst>
                            <a:ext uri="{53640926-AAD7-44D8-BBD7-CCE9431645EC}">
                              <a14:shadowObscured xmlns:a14="http://schemas.microsoft.com/office/drawing/2010/main"/>
                            </a:ext>
                          </a:extLst>
                        </pic:spPr>
                      </pic:pic>
                    </a:graphicData>
                  </a:graphic>
                </wp:inline>
              </w:drawing>
            </w:r>
          </w:p>
          <w:p w14:paraId="498A70AC" w14:textId="48041A5E" w:rsidR="007A6AC0" w:rsidRPr="007A6AC0" w:rsidRDefault="007A6AC0" w:rsidP="007A6AC0">
            <w:pPr>
              <w:jc w:val="center"/>
              <w:rPr>
                <w:i/>
                <w:sz w:val="20"/>
                <w:szCs w:val="20"/>
                <w:lang w:val="en-GB"/>
              </w:rPr>
            </w:pPr>
            <w:bookmarkStart w:id="22" w:name="_Ref130724556"/>
            <w:bookmarkStart w:id="23" w:name="_Toc130821813"/>
            <w:bookmarkStart w:id="24" w:name="_Toc134537689"/>
            <w:r w:rsidRPr="007A6AC0">
              <w:rPr>
                <w:i/>
                <w:sz w:val="20"/>
                <w:szCs w:val="20"/>
                <w:lang w:val="en-GB"/>
              </w:rPr>
              <w:t xml:space="preserve">Figure </w:t>
            </w:r>
            <w:r w:rsidRPr="007A6AC0">
              <w:rPr>
                <w:i/>
                <w:sz w:val="20"/>
                <w:szCs w:val="20"/>
                <w:lang w:val="en-GB"/>
              </w:rPr>
              <w:fldChar w:fldCharType="begin"/>
            </w:r>
            <w:r w:rsidRPr="007A6AC0">
              <w:rPr>
                <w:i/>
                <w:sz w:val="20"/>
                <w:szCs w:val="20"/>
                <w:lang w:val="en-GB"/>
              </w:rPr>
              <w:instrText xml:space="preserve"> SEQ Figure \* ARABIC </w:instrText>
            </w:r>
            <w:r w:rsidRPr="007A6AC0">
              <w:rPr>
                <w:i/>
                <w:sz w:val="20"/>
                <w:szCs w:val="20"/>
                <w:lang w:val="en-GB"/>
              </w:rPr>
              <w:fldChar w:fldCharType="separate"/>
            </w:r>
            <w:r w:rsidR="00417CB5">
              <w:rPr>
                <w:i/>
                <w:noProof/>
                <w:sz w:val="20"/>
                <w:szCs w:val="20"/>
                <w:lang w:val="en-GB"/>
              </w:rPr>
              <w:t>10</w:t>
            </w:r>
            <w:r w:rsidRPr="007A6AC0">
              <w:rPr>
                <w:i/>
                <w:sz w:val="20"/>
                <w:szCs w:val="20"/>
                <w:lang w:val="en-GB"/>
              </w:rPr>
              <w:fldChar w:fldCharType="end"/>
            </w:r>
            <w:bookmarkEnd w:id="22"/>
            <w:r w:rsidRPr="007A6AC0">
              <w:rPr>
                <w:i/>
                <w:sz w:val="20"/>
                <w:szCs w:val="20"/>
                <w:lang w:val="en-GB"/>
              </w:rPr>
              <w:t>. Load estimation of surveyed communities using MTF approach</w:t>
            </w:r>
            <w:bookmarkEnd w:id="23"/>
            <w:bookmarkEnd w:id="24"/>
            <w:r>
              <w:rPr>
                <w:i/>
                <w:sz w:val="20"/>
                <w:szCs w:val="20"/>
                <w:lang w:val="en-GB"/>
              </w:rPr>
              <w:t xml:space="preserve"> – household profile</w:t>
            </w:r>
          </w:p>
        </w:tc>
        <w:tc>
          <w:tcPr>
            <w:tcW w:w="4530" w:type="dxa"/>
          </w:tcPr>
          <w:p w14:paraId="389B3628" w14:textId="4B6ECD7C" w:rsidR="007A6AC0" w:rsidRPr="007A6AC0" w:rsidRDefault="007A6AC0" w:rsidP="007A6AC0">
            <w:pPr>
              <w:keepNext/>
              <w:rPr>
                <w:i/>
                <w:sz w:val="20"/>
                <w:szCs w:val="20"/>
                <w:lang w:val="en-GB"/>
              </w:rPr>
            </w:pPr>
            <w:r>
              <w:rPr>
                <w:i/>
                <w:noProof/>
                <w:sz w:val="20"/>
                <w:szCs w:val="20"/>
                <w:lang w:val="en-GB"/>
              </w:rPr>
              <w:drawing>
                <wp:inline distT="0" distB="0" distL="0" distR="0" wp14:anchorId="11F9D28F" wp14:editId="7454ADE0">
                  <wp:extent cx="2789647" cy="1878965"/>
                  <wp:effectExtent l="0" t="0" r="0" b="6985"/>
                  <wp:docPr id="125" name="Immagin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16">
                            <a:extLst>
                              <a:ext uri="{28A0092B-C50C-407E-A947-70E740481C1C}">
                                <a14:useLocalDpi xmlns:a14="http://schemas.microsoft.com/office/drawing/2010/main" val="0"/>
                              </a:ext>
                            </a:extLst>
                          </a:blip>
                          <a:srcRect t="6991"/>
                          <a:stretch/>
                        </pic:blipFill>
                        <pic:spPr bwMode="auto">
                          <a:xfrm>
                            <a:off x="0" y="0"/>
                            <a:ext cx="2812655" cy="1894462"/>
                          </a:xfrm>
                          <a:prstGeom prst="rect">
                            <a:avLst/>
                          </a:prstGeom>
                          <a:noFill/>
                          <a:ln>
                            <a:noFill/>
                          </a:ln>
                          <a:extLst>
                            <a:ext uri="{53640926-AAD7-44D8-BBD7-CCE9431645EC}">
                              <a14:shadowObscured xmlns:a14="http://schemas.microsoft.com/office/drawing/2010/main"/>
                            </a:ext>
                          </a:extLst>
                        </pic:spPr>
                      </pic:pic>
                    </a:graphicData>
                  </a:graphic>
                </wp:inline>
              </w:drawing>
            </w:r>
          </w:p>
          <w:p w14:paraId="5F1142FC" w14:textId="744BDE18" w:rsidR="007A6AC0" w:rsidRPr="007A6AC0" w:rsidRDefault="007A6AC0" w:rsidP="007A6AC0">
            <w:pPr>
              <w:pStyle w:val="Didascalia"/>
              <w:spacing w:after="0"/>
              <w:jc w:val="both"/>
              <w:rPr>
                <w:i/>
                <w:iCs w:val="0"/>
                <w:sz w:val="20"/>
                <w:szCs w:val="20"/>
                <w:lang w:val="en-GB"/>
              </w:rPr>
            </w:pPr>
            <w:r w:rsidRPr="007A6AC0">
              <w:rPr>
                <w:i/>
                <w:iCs w:val="0"/>
                <w:sz w:val="20"/>
                <w:szCs w:val="20"/>
                <w:lang w:val="en-GB"/>
              </w:rPr>
              <w:t xml:space="preserve">Figure </w:t>
            </w:r>
            <w:r w:rsidRPr="007A6AC0">
              <w:rPr>
                <w:i/>
                <w:iCs w:val="0"/>
                <w:sz w:val="20"/>
                <w:szCs w:val="20"/>
                <w:lang w:val="en-GB"/>
              </w:rPr>
              <w:fldChar w:fldCharType="begin"/>
            </w:r>
            <w:r w:rsidRPr="007A6AC0">
              <w:rPr>
                <w:i/>
                <w:iCs w:val="0"/>
                <w:sz w:val="20"/>
                <w:szCs w:val="20"/>
                <w:lang w:val="en-GB"/>
              </w:rPr>
              <w:instrText xml:space="preserve"> SEQ Figure \* ARABIC </w:instrText>
            </w:r>
            <w:r w:rsidRPr="007A6AC0">
              <w:rPr>
                <w:i/>
                <w:iCs w:val="0"/>
                <w:sz w:val="20"/>
                <w:szCs w:val="20"/>
                <w:lang w:val="en-GB"/>
              </w:rPr>
              <w:fldChar w:fldCharType="separate"/>
            </w:r>
            <w:r w:rsidR="00417CB5">
              <w:rPr>
                <w:i/>
                <w:iCs w:val="0"/>
                <w:noProof/>
                <w:sz w:val="20"/>
                <w:szCs w:val="20"/>
                <w:lang w:val="en-GB"/>
              </w:rPr>
              <w:t>11</w:t>
            </w:r>
            <w:r w:rsidRPr="007A6AC0">
              <w:rPr>
                <w:i/>
                <w:iCs w:val="0"/>
                <w:sz w:val="20"/>
                <w:szCs w:val="20"/>
                <w:lang w:val="en-GB"/>
              </w:rPr>
              <w:fldChar w:fldCharType="end"/>
            </w:r>
            <w:r w:rsidRPr="007A6AC0">
              <w:rPr>
                <w:i/>
                <w:iCs w:val="0"/>
                <w:sz w:val="20"/>
                <w:szCs w:val="20"/>
                <w:lang w:val="en-GB"/>
              </w:rPr>
              <w:t>. Load estimation of surveyed communities using MTF approach – Schools and Hospitals profile</w:t>
            </w:r>
          </w:p>
        </w:tc>
      </w:tr>
    </w:tbl>
    <w:p w14:paraId="051A4C3A" w14:textId="1A9DAB74" w:rsidR="007401A8" w:rsidRDefault="67F17535" w:rsidP="00800F21">
      <w:r>
        <w:t>To</w:t>
      </w:r>
      <w:r w:rsidR="069BC277">
        <w:t xml:space="preserve"> spread this approach over the entire Zambezia, </w:t>
      </w:r>
      <w:r w:rsidR="3CA414B6">
        <w:t xml:space="preserve">a </w:t>
      </w:r>
      <w:r w:rsidR="069BC277">
        <w:t>preliminary</w:t>
      </w:r>
      <w:r w:rsidR="3CA414B6">
        <w:t xml:space="preserve"> classification </w:t>
      </w:r>
      <w:r w:rsidR="31C56D35">
        <w:t>is done. Considering indicators such as</w:t>
      </w:r>
      <w:r w:rsidR="3CA414B6">
        <w:t xml:space="preserve"> distance to</w:t>
      </w:r>
      <w:r w:rsidR="31C56D35">
        <w:t xml:space="preserve"> the</w:t>
      </w:r>
      <w:r w:rsidR="3CA414B6">
        <w:t xml:space="preserve"> national grid, distance to the cities, number of buildings and population</w:t>
      </w:r>
      <w:r w:rsidR="64E7955C">
        <w:t>,</w:t>
      </w:r>
      <w:r w:rsidR="7E38D97D">
        <w:t xml:space="preserve"> three main different </w:t>
      </w:r>
      <w:r w:rsidR="31C56D35">
        <w:t xml:space="preserve">classes are defined: </w:t>
      </w:r>
      <w:r w:rsidR="7E38D97D">
        <w:t>City, Sub-urban and Rural.</w:t>
      </w:r>
      <w:r w:rsidR="31C56D35">
        <w:t xml:space="preserve"> For sake of representativeness in </w:t>
      </w:r>
      <w:r w:rsidR="00002F11">
        <w:fldChar w:fldCharType="begin"/>
      </w:r>
      <w:r w:rsidR="00002F11">
        <w:instrText xml:space="preserve"> REF _Ref135385166 \h  \* MERGEFORMAT </w:instrText>
      </w:r>
      <w:r w:rsidR="00002F11">
        <w:fldChar w:fldCharType="separate"/>
      </w:r>
      <w:r w:rsidR="00417CB5" w:rsidRPr="00417CB5">
        <w:t>Figure 12</w:t>
      </w:r>
      <w:r w:rsidR="00002F11">
        <w:fldChar w:fldCharType="end"/>
      </w:r>
      <w:r w:rsidR="31C56D35">
        <w:t xml:space="preserve"> some localities are shown. </w:t>
      </w:r>
    </w:p>
    <w:p w14:paraId="099EA562" w14:textId="2B41FBF2" w:rsidR="007401A8" w:rsidRDefault="007401A8" w:rsidP="007401A8">
      <w:pPr>
        <w:keepNext/>
        <w:jc w:val="center"/>
      </w:pPr>
      <w:r>
        <w:rPr>
          <w:noProof/>
        </w:rPr>
        <w:drawing>
          <wp:inline distT="0" distB="0" distL="0" distR="0" wp14:anchorId="28B475E9" wp14:editId="7617DC8D">
            <wp:extent cx="4267412" cy="2491276"/>
            <wp:effectExtent l="0" t="0" r="0" b="444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l="14696" t="36653" r="8518"/>
                    <a:stretch/>
                  </pic:blipFill>
                  <pic:spPr bwMode="auto">
                    <a:xfrm>
                      <a:off x="0" y="0"/>
                      <a:ext cx="4289493" cy="2504167"/>
                    </a:xfrm>
                    <a:prstGeom prst="rect">
                      <a:avLst/>
                    </a:prstGeom>
                    <a:noFill/>
                    <a:ln>
                      <a:noFill/>
                    </a:ln>
                    <a:extLst>
                      <a:ext uri="{53640926-AAD7-44D8-BBD7-CCE9431645EC}">
                        <a14:shadowObscured xmlns:a14="http://schemas.microsoft.com/office/drawing/2010/main"/>
                      </a:ext>
                    </a:extLst>
                  </pic:spPr>
                </pic:pic>
              </a:graphicData>
            </a:graphic>
          </wp:inline>
        </w:drawing>
      </w:r>
    </w:p>
    <w:p w14:paraId="3D3EDB04" w14:textId="6BF508C1" w:rsidR="007401A8" w:rsidRPr="007401A8" w:rsidRDefault="007401A8" w:rsidP="007401A8">
      <w:pPr>
        <w:pStyle w:val="Didascalia"/>
        <w:spacing w:after="0"/>
        <w:rPr>
          <w:i/>
          <w:sz w:val="20"/>
          <w:szCs w:val="20"/>
        </w:rPr>
      </w:pPr>
      <w:bookmarkStart w:id="25" w:name="_Ref135385166"/>
      <w:bookmarkStart w:id="26" w:name="_Ref135385162"/>
      <w:r w:rsidRPr="007401A8">
        <w:rPr>
          <w:i/>
          <w:sz w:val="20"/>
          <w:szCs w:val="20"/>
        </w:rPr>
        <w:t xml:space="preserve">Figure </w:t>
      </w:r>
      <w:r w:rsidRPr="007401A8">
        <w:rPr>
          <w:i/>
          <w:sz w:val="20"/>
          <w:szCs w:val="20"/>
        </w:rPr>
        <w:fldChar w:fldCharType="begin"/>
      </w:r>
      <w:r w:rsidRPr="007401A8">
        <w:rPr>
          <w:i/>
          <w:sz w:val="20"/>
          <w:szCs w:val="20"/>
        </w:rPr>
        <w:instrText xml:space="preserve"> SEQ Figure \* ARABIC </w:instrText>
      </w:r>
      <w:r w:rsidRPr="007401A8">
        <w:rPr>
          <w:i/>
          <w:sz w:val="20"/>
          <w:szCs w:val="20"/>
        </w:rPr>
        <w:fldChar w:fldCharType="separate"/>
      </w:r>
      <w:r w:rsidR="00417CB5">
        <w:rPr>
          <w:i/>
          <w:noProof/>
          <w:sz w:val="20"/>
          <w:szCs w:val="20"/>
        </w:rPr>
        <w:t>12</w:t>
      </w:r>
      <w:r w:rsidRPr="007401A8">
        <w:rPr>
          <w:i/>
          <w:sz w:val="20"/>
          <w:szCs w:val="20"/>
        </w:rPr>
        <w:fldChar w:fldCharType="end"/>
      </w:r>
      <w:bookmarkEnd w:id="25"/>
      <w:r w:rsidRPr="007401A8">
        <w:rPr>
          <w:i/>
          <w:sz w:val="20"/>
          <w:szCs w:val="20"/>
        </w:rPr>
        <w:t>. Classification in City, Suburban and Rural</w:t>
      </w:r>
      <w:bookmarkEnd w:id="26"/>
    </w:p>
    <w:p w14:paraId="3595F690" w14:textId="1F3FB663" w:rsidR="0018032B" w:rsidRDefault="007401A8" w:rsidP="00800F21">
      <w:r>
        <w:t>As a</w:t>
      </w:r>
      <w:r w:rsidR="007A6AC0">
        <w:t xml:space="preserve"> second step</w:t>
      </w:r>
      <w:r>
        <w:t xml:space="preserve">, a classification in energy consumption [Wh/pp] and peak power [W/pp] classes </w:t>
      </w:r>
      <w:r w:rsidR="000D5D35">
        <w:t>was performed (see Table 6)</w:t>
      </w:r>
      <w:r>
        <w:t xml:space="preserve">. </w:t>
      </w:r>
    </w:p>
    <w:p w14:paraId="7D1F548D" w14:textId="77777777" w:rsidR="008A50E7" w:rsidRDefault="008A50E7" w:rsidP="00800F21"/>
    <w:p w14:paraId="402C526F" w14:textId="2B50C9B7" w:rsidR="008A50E7" w:rsidRDefault="008A50E7" w:rsidP="00C80562">
      <w:pPr>
        <w:pStyle w:val="Didascalia"/>
        <w:keepNext/>
        <w:spacing w:before="0" w:after="0"/>
      </w:pPr>
      <w:r>
        <w:t xml:space="preserve">Table </w:t>
      </w:r>
      <w:r>
        <w:fldChar w:fldCharType="begin"/>
      </w:r>
      <w:r>
        <w:instrText xml:space="preserve"> SEQ Table \* ARABIC </w:instrText>
      </w:r>
      <w:r>
        <w:fldChar w:fldCharType="separate"/>
      </w:r>
      <w:r w:rsidR="00417CB5">
        <w:rPr>
          <w:noProof/>
        </w:rPr>
        <w:t>5</w:t>
      </w:r>
      <w:r>
        <w:fldChar w:fldCharType="end"/>
      </w:r>
      <w:r>
        <w:t>. List of surveyed communities</w:t>
      </w:r>
    </w:p>
    <w:tbl>
      <w:tblPr>
        <w:tblStyle w:val="Tabellaelenco1chiara-colore2"/>
        <w:tblW w:w="0" w:type="auto"/>
        <w:jc w:val="center"/>
        <w:tblLook w:val="04A0" w:firstRow="1" w:lastRow="0" w:firstColumn="1" w:lastColumn="0" w:noHBand="0" w:noVBand="1"/>
      </w:tblPr>
      <w:tblGrid>
        <w:gridCol w:w="1838"/>
        <w:gridCol w:w="2197"/>
        <w:gridCol w:w="2293"/>
        <w:gridCol w:w="2175"/>
      </w:tblGrid>
      <w:tr w:rsidR="005D059D" w14:paraId="12343122" w14:textId="328A29FA" w:rsidTr="00D006CA">
        <w:trPr>
          <w:cnfStyle w:val="100000000000" w:firstRow="1" w:lastRow="0" w:firstColumn="0" w:lastColumn="0" w:oddVBand="0" w:evenVBand="0" w:oddHBand="0" w:evenHBand="0" w:firstRowFirstColumn="0" w:firstRowLastColumn="0" w:lastRowFirstColumn="0" w:lastRowLastColumn="0"/>
          <w:trHeight w:val="618"/>
          <w:jc w:val="center"/>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4973DB2F" w14:textId="77777777" w:rsidR="005D059D" w:rsidRPr="00C614BB" w:rsidRDefault="005D059D" w:rsidP="00F2616F">
            <w:pPr>
              <w:spacing w:before="0" w:after="0"/>
              <w:jc w:val="center"/>
              <w:rPr>
                <w:rFonts w:ascii="Times New Roman" w:eastAsia="Times New Roman" w:hAnsi="Times New Roman" w:cs="Times New Roman"/>
                <w:bCs w:val="0"/>
                <w:color w:val="C45911" w:themeColor="accent2" w:themeShade="BF"/>
                <w:sz w:val="20"/>
                <w:szCs w:val="20"/>
              </w:rPr>
            </w:pPr>
            <w:r w:rsidRPr="00C614BB">
              <w:rPr>
                <w:rFonts w:ascii="Times New Roman" w:eastAsia="Times New Roman" w:hAnsi="Times New Roman" w:cs="Times New Roman"/>
                <w:bCs w:val="0"/>
                <w:color w:val="C45911" w:themeColor="accent2" w:themeShade="BF"/>
                <w:sz w:val="20"/>
                <w:szCs w:val="20"/>
              </w:rPr>
              <w:t>Type</w:t>
            </w:r>
          </w:p>
        </w:tc>
        <w:tc>
          <w:tcPr>
            <w:tcW w:w="2197" w:type="dxa"/>
            <w:vAlign w:val="center"/>
          </w:tcPr>
          <w:p w14:paraId="7CAC7F4D" w14:textId="6EDE125D" w:rsidR="005D059D" w:rsidRPr="00C614BB" w:rsidRDefault="005D059D" w:rsidP="00F2616F">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C45911" w:themeColor="accent2" w:themeShade="BF"/>
                <w:sz w:val="20"/>
                <w:szCs w:val="20"/>
              </w:rPr>
            </w:pPr>
            <w:r>
              <w:rPr>
                <w:rFonts w:ascii="Times New Roman" w:eastAsia="Times New Roman" w:hAnsi="Times New Roman" w:cs="Times New Roman"/>
                <w:bCs w:val="0"/>
                <w:color w:val="C45911" w:themeColor="accent2" w:themeShade="BF"/>
                <w:sz w:val="20"/>
                <w:szCs w:val="20"/>
              </w:rPr>
              <w:t>Classes of energy [Wh/pp]</w:t>
            </w:r>
          </w:p>
        </w:tc>
        <w:tc>
          <w:tcPr>
            <w:tcW w:w="2293" w:type="dxa"/>
            <w:vAlign w:val="center"/>
          </w:tcPr>
          <w:p w14:paraId="07F36529" w14:textId="6BF4766C" w:rsidR="005D059D" w:rsidRDefault="005D059D" w:rsidP="00F2616F">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C45911" w:themeColor="accent2" w:themeShade="BF"/>
                <w:sz w:val="20"/>
                <w:szCs w:val="20"/>
              </w:rPr>
            </w:pPr>
            <w:r>
              <w:rPr>
                <w:rFonts w:ascii="Times New Roman" w:eastAsia="Times New Roman" w:hAnsi="Times New Roman" w:cs="Times New Roman"/>
                <w:bCs w:val="0"/>
                <w:color w:val="C45911" w:themeColor="accent2" w:themeShade="BF"/>
                <w:sz w:val="20"/>
                <w:szCs w:val="20"/>
              </w:rPr>
              <w:t>Classes of Power</w:t>
            </w:r>
          </w:p>
          <w:p w14:paraId="009C9607" w14:textId="1F7C82A1" w:rsidR="005D059D" w:rsidRPr="00C614BB" w:rsidRDefault="005D059D" w:rsidP="00F2616F">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C45911" w:themeColor="accent2" w:themeShade="BF"/>
                <w:sz w:val="20"/>
                <w:szCs w:val="20"/>
              </w:rPr>
            </w:pPr>
            <w:r>
              <w:rPr>
                <w:rFonts w:ascii="Times New Roman" w:eastAsia="Times New Roman" w:hAnsi="Times New Roman" w:cs="Times New Roman"/>
                <w:bCs w:val="0"/>
                <w:color w:val="C45911" w:themeColor="accent2" w:themeShade="BF"/>
                <w:sz w:val="20"/>
                <w:szCs w:val="20"/>
              </w:rPr>
              <w:t>[W/pp]</w:t>
            </w:r>
          </w:p>
        </w:tc>
        <w:tc>
          <w:tcPr>
            <w:tcW w:w="2175" w:type="dxa"/>
          </w:tcPr>
          <w:p w14:paraId="4604E0A0" w14:textId="77777777" w:rsidR="005D059D" w:rsidRDefault="005D059D" w:rsidP="00F2616F">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C45911" w:themeColor="accent2" w:themeShade="BF"/>
                <w:sz w:val="20"/>
                <w:szCs w:val="20"/>
              </w:rPr>
            </w:pPr>
            <w:r>
              <w:rPr>
                <w:rFonts w:ascii="Times New Roman" w:eastAsia="Times New Roman" w:hAnsi="Times New Roman" w:cs="Times New Roman"/>
                <w:bCs w:val="0"/>
                <w:color w:val="C45911" w:themeColor="accent2" w:themeShade="BF"/>
                <w:sz w:val="20"/>
                <w:szCs w:val="20"/>
              </w:rPr>
              <w:t>Classes of Income</w:t>
            </w:r>
          </w:p>
          <w:p w14:paraId="79792F36" w14:textId="6FDC7330" w:rsidR="005D059D" w:rsidRDefault="005D059D" w:rsidP="00F2616F">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C45911" w:themeColor="accent2" w:themeShade="BF"/>
                <w:sz w:val="20"/>
                <w:szCs w:val="20"/>
              </w:rPr>
            </w:pPr>
            <w:r>
              <w:rPr>
                <w:rFonts w:ascii="Times New Roman" w:eastAsia="Times New Roman" w:hAnsi="Times New Roman" w:cs="Times New Roman"/>
                <w:bCs w:val="0"/>
                <w:color w:val="C45911" w:themeColor="accent2" w:themeShade="BF"/>
                <w:sz w:val="20"/>
                <w:szCs w:val="20"/>
              </w:rPr>
              <w:t>[kMT/pp]</w:t>
            </w:r>
          </w:p>
        </w:tc>
      </w:tr>
      <w:tr w:rsidR="005D059D" w14:paraId="683B0E68" w14:textId="721F5E76" w:rsidTr="00D006CA">
        <w:trPr>
          <w:cnfStyle w:val="000000100000" w:firstRow="0" w:lastRow="0" w:firstColumn="0" w:lastColumn="0" w:oddVBand="0" w:evenVBand="0" w:oddHBand="1" w:evenHBand="0" w:firstRowFirstColumn="0" w:firstRowLastColumn="0" w:lastRowFirstColumn="0" w:lastRowLastColumn="0"/>
          <w:trHeight w:val="367"/>
          <w:jc w:val="center"/>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774DADBB" w14:textId="0B5E63F8" w:rsidR="005D059D" w:rsidRPr="00C614BB" w:rsidRDefault="005D059D" w:rsidP="00D006CA">
            <w:pPr>
              <w:spacing w:before="0" w:after="0"/>
              <w:jc w:val="center"/>
              <w:rPr>
                <w:rFonts w:ascii="Times New Roman" w:eastAsia="Times New Roman" w:hAnsi="Times New Roman" w:cs="Times New Roman"/>
                <w:bCs w:val="0"/>
                <w:sz w:val="20"/>
                <w:szCs w:val="20"/>
              </w:rPr>
            </w:pPr>
            <w:r>
              <w:rPr>
                <w:rFonts w:ascii="Times New Roman" w:eastAsia="Times New Roman" w:hAnsi="Times New Roman" w:cs="Times New Roman"/>
                <w:bCs w:val="0"/>
                <w:sz w:val="20"/>
                <w:szCs w:val="20"/>
              </w:rPr>
              <w:t>City</w:t>
            </w:r>
          </w:p>
        </w:tc>
        <w:tc>
          <w:tcPr>
            <w:tcW w:w="2197" w:type="dxa"/>
            <w:vAlign w:val="center"/>
          </w:tcPr>
          <w:p w14:paraId="7A0ED61B" w14:textId="55AEBA24" w:rsidR="005D059D" w:rsidRPr="00C614BB" w:rsidRDefault="005D059D" w:rsidP="00D006CA">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0 - 600</w:t>
            </w:r>
          </w:p>
        </w:tc>
        <w:tc>
          <w:tcPr>
            <w:tcW w:w="2293" w:type="dxa"/>
            <w:vAlign w:val="center"/>
          </w:tcPr>
          <w:p w14:paraId="2638B316" w14:textId="4BCACB54" w:rsidR="005D059D" w:rsidRPr="00C614BB" w:rsidRDefault="00D006CA" w:rsidP="00D006CA">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0 - 150</w:t>
            </w:r>
          </w:p>
        </w:tc>
        <w:tc>
          <w:tcPr>
            <w:tcW w:w="2175" w:type="dxa"/>
            <w:vAlign w:val="center"/>
          </w:tcPr>
          <w:p w14:paraId="3877C316" w14:textId="447050D8" w:rsidR="005D059D" w:rsidRPr="00C614BB" w:rsidRDefault="00D006CA" w:rsidP="00D006CA">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0 – 25</w:t>
            </w:r>
          </w:p>
        </w:tc>
      </w:tr>
      <w:tr w:rsidR="005D059D" w14:paraId="01B80BC9" w14:textId="5B8BAE2D" w:rsidTr="00D006CA">
        <w:trPr>
          <w:trHeight w:val="357"/>
          <w:jc w:val="center"/>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3CA4AD8F" w14:textId="21A53226" w:rsidR="005D059D" w:rsidRPr="00C614BB" w:rsidRDefault="005D059D" w:rsidP="00D006CA">
            <w:pPr>
              <w:spacing w:before="0" w:after="0"/>
              <w:jc w:val="center"/>
              <w:rPr>
                <w:rFonts w:ascii="Times New Roman" w:eastAsia="Times New Roman" w:hAnsi="Times New Roman" w:cs="Times New Roman"/>
                <w:bCs w:val="0"/>
                <w:sz w:val="20"/>
                <w:szCs w:val="20"/>
              </w:rPr>
            </w:pPr>
            <w:r>
              <w:rPr>
                <w:rFonts w:ascii="Times New Roman" w:eastAsia="Times New Roman" w:hAnsi="Times New Roman" w:cs="Times New Roman"/>
                <w:bCs w:val="0"/>
                <w:sz w:val="20"/>
                <w:szCs w:val="20"/>
              </w:rPr>
              <w:t>Sub-urban</w:t>
            </w:r>
          </w:p>
        </w:tc>
        <w:tc>
          <w:tcPr>
            <w:tcW w:w="2197" w:type="dxa"/>
            <w:vAlign w:val="center"/>
          </w:tcPr>
          <w:p w14:paraId="14A31181" w14:textId="52087F15" w:rsidR="005D059D" w:rsidRPr="00C614BB" w:rsidRDefault="005D059D" w:rsidP="00D006CA">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600 - 1500</w:t>
            </w:r>
          </w:p>
        </w:tc>
        <w:tc>
          <w:tcPr>
            <w:tcW w:w="2293" w:type="dxa"/>
            <w:vAlign w:val="center"/>
          </w:tcPr>
          <w:p w14:paraId="4EE35170" w14:textId="405C0C06" w:rsidR="005D059D" w:rsidRPr="00C614BB" w:rsidRDefault="00D006CA" w:rsidP="00D006CA">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50 - 350</w:t>
            </w:r>
          </w:p>
        </w:tc>
        <w:tc>
          <w:tcPr>
            <w:tcW w:w="2175" w:type="dxa"/>
            <w:vAlign w:val="center"/>
          </w:tcPr>
          <w:p w14:paraId="18A5E80A" w14:textId="1191C1FB" w:rsidR="005D059D" w:rsidRPr="00C614BB" w:rsidRDefault="00D006CA" w:rsidP="00D006CA">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25 – 50</w:t>
            </w:r>
          </w:p>
        </w:tc>
      </w:tr>
      <w:tr w:rsidR="005D059D" w14:paraId="2A4058C0" w14:textId="1F9CA190" w:rsidTr="00D006CA">
        <w:trPr>
          <w:cnfStyle w:val="000000100000" w:firstRow="0" w:lastRow="0" w:firstColumn="0" w:lastColumn="0" w:oddVBand="0" w:evenVBand="0" w:oddHBand="1" w:evenHBand="0" w:firstRowFirstColumn="0" w:firstRowLastColumn="0" w:lastRowFirstColumn="0" w:lastRowLastColumn="0"/>
          <w:trHeight w:val="357"/>
          <w:jc w:val="center"/>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0CA8C62F" w14:textId="25373786" w:rsidR="005D059D" w:rsidRPr="00C614BB" w:rsidRDefault="005D059D" w:rsidP="00D006CA">
            <w:pPr>
              <w:spacing w:before="0" w:after="0"/>
              <w:jc w:val="center"/>
              <w:rPr>
                <w:rFonts w:ascii="Times New Roman" w:eastAsia="Times New Roman" w:hAnsi="Times New Roman" w:cs="Times New Roman"/>
                <w:bCs w:val="0"/>
                <w:sz w:val="20"/>
                <w:szCs w:val="20"/>
              </w:rPr>
            </w:pPr>
            <w:r>
              <w:rPr>
                <w:rFonts w:ascii="Times New Roman" w:eastAsia="Times New Roman" w:hAnsi="Times New Roman" w:cs="Times New Roman"/>
                <w:bCs w:val="0"/>
                <w:sz w:val="20"/>
                <w:szCs w:val="20"/>
              </w:rPr>
              <w:t>Rural</w:t>
            </w:r>
          </w:p>
        </w:tc>
        <w:tc>
          <w:tcPr>
            <w:tcW w:w="2197" w:type="dxa"/>
            <w:vAlign w:val="center"/>
          </w:tcPr>
          <w:p w14:paraId="41C7BA57" w14:textId="7248EF04" w:rsidR="005D059D" w:rsidRPr="00C614BB" w:rsidRDefault="005D059D" w:rsidP="00D006CA">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gt;1500</w:t>
            </w:r>
          </w:p>
        </w:tc>
        <w:tc>
          <w:tcPr>
            <w:tcW w:w="2293" w:type="dxa"/>
            <w:vAlign w:val="center"/>
          </w:tcPr>
          <w:p w14:paraId="26446E18" w14:textId="264EBD97" w:rsidR="005D059D" w:rsidRPr="00C614BB" w:rsidRDefault="00D006CA" w:rsidP="00D006CA">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gt;350</w:t>
            </w:r>
          </w:p>
        </w:tc>
        <w:tc>
          <w:tcPr>
            <w:tcW w:w="2175" w:type="dxa"/>
            <w:vAlign w:val="center"/>
          </w:tcPr>
          <w:p w14:paraId="56EEE23C" w14:textId="7CA00D7C" w:rsidR="005D059D" w:rsidRPr="00D006CA" w:rsidRDefault="00D006CA" w:rsidP="00D006CA">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gt;50</w:t>
            </w:r>
          </w:p>
        </w:tc>
      </w:tr>
    </w:tbl>
    <w:p w14:paraId="53A19252" w14:textId="77777777" w:rsidR="008A50E7" w:rsidRDefault="008A50E7" w:rsidP="00F2616F">
      <w:pPr>
        <w:keepNext/>
        <w:jc w:val="center"/>
      </w:pPr>
    </w:p>
    <w:p w14:paraId="5FE4C0D4" w14:textId="300BE6CA" w:rsidR="00D006CA" w:rsidRDefault="006B710D" w:rsidP="00F2616F">
      <w:pPr>
        <w:keepNext/>
        <w:jc w:val="center"/>
      </w:pPr>
      <w:r>
        <w:rPr>
          <w:noProof/>
        </w:rPr>
        <w:drawing>
          <wp:inline distT="0" distB="0" distL="0" distR="0" wp14:anchorId="139EF7EA" wp14:editId="7D846540">
            <wp:extent cx="5768340" cy="2353310"/>
            <wp:effectExtent l="0" t="0" r="3810" b="889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t="44048" r="2877"/>
                    <a:stretch/>
                  </pic:blipFill>
                  <pic:spPr bwMode="auto">
                    <a:xfrm>
                      <a:off x="0" y="0"/>
                      <a:ext cx="5768340" cy="2353310"/>
                    </a:xfrm>
                    <a:prstGeom prst="rect">
                      <a:avLst/>
                    </a:prstGeom>
                    <a:noFill/>
                    <a:ln>
                      <a:noFill/>
                    </a:ln>
                    <a:extLst>
                      <a:ext uri="{53640926-AAD7-44D8-BBD7-CCE9431645EC}">
                        <a14:shadowObscured xmlns:a14="http://schemas.microsoft.com/office/drawing/2010/main"/>
                      </a:ext>
                    </a:extLst>
                  </pic:spPr>
                </pic:pic>
              </a:graphicData>
            </a:graphic>
          </wp:inline>
        </w:drawing>
      </w:r>
    </w:p>
    <w:p w14:paraId="56611359" w14:textId="63B1B0BC" w:rsidR="005D059D" w:rsidRPr="007401A8" w:rsidRDefault="00D006CA" w:rsidP="007401A8">
      <w:pPr>
        <w:pStyle w:val="Didascalia"/>
        <w:spacing w:after="0"/>
        <w:rPr>
          <w:i/>
          <w:sz w:val="20"/>
          <w:szCs w:val="20"/>
        </w:rPr>
      </w:pPr>
      <w:r w:rsidRPr="007401A8">
        <w:rPr>
          <w:i/>
          <w:sz w:val="20"/>
          <w:szCs w:val="20"/>
        </w:rPr>
        <w:t xml:space="preserve">Figure </w:t>
      </w:r>
      <w:r w:rsidRPr="007401A8">
        <w:rPr>
          <w:i/>
          <w:sz w:val="20"/>
          <w:szCs w:val="20"/>
        </w:rPr>
        <w:fldChar w:fldCharType="begin"/>
      </w:r>
      <w:r w:rsidRPr="007401A8">
        <w:rPr>
          <w:i/>
          <w:sz w:val="20"/>
          <w:szCs w:val="20"/>
        </w:rPr>
        <w:instrText xml:space="preserve"> SEQ Figure \* ARABIC </w:instrText>
      </w:r>
      <w:r w:rsidRPr="007401A8">
        <w:rPr>
          <w:i/>
          <w:sz w:val="20"/>
          <w:szCs w:val="20"/>
        </w:rPr>
        <w:fldChar w:fldCharType="separate"/>
      </w:r>
      <w:r w:rsidR="00417CB5">
        <w:rPr>
          <w:i/>
          <w:noProof/>
          <w:sz w:val="20"/>
          <w:szCs w:val="20"/>
        </w:rPr>
        <w:t>13</w:t>
      </w:r>
      <w:r w:rsidRPr="007401A8">
        <w:rPr>
          <w:i/>
          <w:sz w:val="20"/>
          <w:szCs w:val="20"/>
        </w:rPr>
        <w:fldChar w:fldCharType="end"/>
      </w:r>
      <w:r w:rsidRPr="007401A8">
        <w:rPr>
          <w:i/>
          <w:sz w:val="20"/>
          <w:szCs w:val="20"/>
        </w:rPr>
        <w:t>. Example of classification of surveyed communities based on energy classes</w:t>
      </w:r>
    </w:p>
    <w:p w14:paraId="255E0453" w14:textId="77777777" w:rsidR="00F2616F" w:rsidRPr="00F2616F" w:rsidRDefault="00F2616F" w:rsidP="00F2616F">
      <w:pPr>
        <w:rPr>
          <w:sz w:val="2"/>
          <w:szCs w:val="2"/>
        </w:rPr>
      </w:pPr>
    </w:p>
    <w:p w14:paraId="253319DF" w14:textId="737C128A" w:rsidR="00F84F5D" w:rsidRDefault="00D006CA" w:rsidP="00275956">
      <w:pPr>
        <w:spacing w:after="0"/>
      </w:pPr>
      <w:r>
        <w:t>Finally, knowing the correlation between loads</w:t>
      </w:r>
      <w:r w:rsidR="00A100EC">
        <w:t>,</w:t>
      </w:r>
      <w:r>
        <w:t xml:space="preserve"> energy profile </w:t>
      </w:r>
      <w:r w:rsidR="00A100EC">
        <w:t>and</w:t>
      </w:r>
      <w:r>
        <w:t xml:space="preserve"> cluster, as well as the number of </w:t>
      </w:r>
      <w:r w:rsidR="00DB4C38">
        <w:t>populations</w:t>
      </w:r>
      <w:r>
        <w:t xml:space="preserve">, it is possible to calculate the </w:t>
      </w:r>
      <w:r w:rsidR="00DB4C38">
        <w:t>household’s</w:t>
      </w:r>
      <w:r>
        <w:t xml:space="preserve"> </w:t>
      </w:r>
      <w:r w:rsidR="00A100EC">
        <w:t xml:space="preserve">power </w:t>
      </w:r>
      <w:r>
        <w:t xml:space="preserve">profiles for each </w:t>
      </w:r>
      <w:r w:rsidR="00DB4C38">
        <w:t>community</w:t>
      </w:r>
      <w:r>
        <w:t xml:space="preserve">. </w:t>
      </w:r>
      <w:r w:rsidR="00093C16">
        <w:t>Similar information ha</w:t>
      </w:r>
      <w:r w:rsidR="0030087D">
        <w:t>s</w:t>
      </w:r>
      <w:r w:rsidR="00093C16">
        <w:t xml:space="preserve"> been performed for </w:t>
      </w:r>
      <w:r>
        <w:t xml:space="preserve">hospitals, </w:t>
      </w:r>
      <w:r w:rsidR="001837B0">
        <w:t>schools,</w:t>
      </w:r>
      <w:r>
        <w:t xml:space="preserve"> and </w:t>
      </w:r>
      <w:r w:rsidR="00D4505A">
        <w:t>shops</w:t>
      </w:r>
      <w:r w:rsidR="00417B53">
        <w:t>; finally</w:t>
      </w:r>
      <w:r w:rsidR="0030087D">
        <w:t>,</w:t>
      </w:r>
      <w:r w:rsidR="00D4505A">
        <w:t xml:space="preserve"> the </w:t>
      </w:r>
      <w:r w:rsidR="00417B53">
        <w:t>overall</w:t>
      </w:r>
      <w:r w:rsidR="00D4505A">
        <w:t xml:space="preserve"> load for each cluster </w:t>
      </w:r>
      <w:r w:rsidR="0030087D">
        <w:t>identified in the</w:t>
      </w:r>
      <w:r w:rsidR="00D4505A">
        <w:t xml:space="preserve"> Zambezia </w:t>
      </w:r>
      <w:r w:rsidR="0030087D">
        <w:t xml:space="preserve">was </w:t>
      </w:r>
      <w:r w:rsidR="00D4505A">
        <w:t xml:space="preserve">computed. </w:t>
      </w:r>
      <w:r w:rsidR="00F2616F">
        <w:t xml:space="preserve">In </w:t>
      </w:r>
      <w:r w:rsidR="00F2616F">
        <w:fldChar w:fldCharType="begin"/>
      </w:r>
      <w:r w:rsidR="00F2616F">
        <w:instrText xml:space="preserve"> REF _Ref135325328 \h </w:instrText>
      </w:r>
      <w:r w:rsidR="0030087D">
        <w:instrText xml:space="preserve"> \* MERGEFORMAT </w:instrText>
      </w:r>
      <w:r w:rsidR="00F2616F">
        <w:fldChar w:fldCharType="separate"/>
      </w:r>
      <w:r w:rsidR="00417CB5" w:rsidRPr="00417CB5">
        <w:t>Figure 14</w:t>
      </w:r>
      <w:r w:rsidR="00F2616F">
        <w:fldChar w:fldCharType="end"/>
      </w:r>
      <w:r w:rsidR="00F2616F">
        <w:t xml:space="preserve"> two districts are shown, where the differences between cities and rural communities is highlighted.</w:t>
      </w:r>
    </w:p>
    <w:p w14:paraId="7ABADCD5" w14:textId="77777777" w:rsidR="00F2616F" w:rsidRPr="00F2616F" w:rsidRDefault="00F2616F" w:rsidP="00F2616F">
      <w:pPr>
        <w:spacing w:after="0"/>
        <w:rPr>
          <w:sz w:val="2"/>
          <w:szCs w:val="2"/>
        </w:rPr>
      </w:pPr>
    </w:p>
    <w:p w14:paraId="44A4FFE0" w14:textId="613F4625" w:rsidR="00F2616F" w:rsidRDefault="007E0A02" w:rsidP="00F2616F">
      <w:pPr>
        <w:keepNext/>
        <w:jc w:val="center"/>
      </w:pPr>
      <w:r>
        <w:rPr>
          <w:noProof/>
        </w:rPr>
        <w:drawing>
          <wp:inline distT="0" distB="0" distL="0" distR="0" wp14:anchorId="3DFC676E" wp14:editId="132C7988">
            <wp:extent cx="5426967" cy="4131733"/>
            <wp:effectExtent l="0" t="0" r="2540" b="254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l="11574" t="12535" r="7002"/>
                    <a:stretch/>
                  </pic:blipFill>
                  <pic:spPr bwMode="auto">
                    <a:xfrm>
                      <a:off x="0" y="0"/>
                      <a:ext cx="5481071" cy="4172924"/>
                    </a:xfrm>
                    <a:prstGeom prst="rect">
                      <a:avLst/>
                    </a:prstGeom>
                    <a:noFill/>
                    <a:ln>
                      <a:noFill/>
                    </a:ln>
                    <a:extLst>
                      <a:ext uri="{53640926-AAD7-44D8-BBD7-CCE9431645EC}">
                        <a14:shadowObscured xmlns:a14="http://schemas.microsoft.com/office/drawing/2010/main"/>
                      </a:ext>
                    </a:extLst>
                  </pic:spPr>
                </pic:pic>
              </a:graphicData>
            </a:graphic>
          </wp:inline>
        </w:drawing>
      </w:r>
    </w:p>
    <w:p w14:paraId="089BBEA8" w14:textId="6F76D083" w:rsidR="00F2616F" w:rsidRPr="00275956" w:rsidRDefault="00F2616F" w:rsidP="00F2616F">
      <w:pPr>
        <w:pStyle w:val="Didascalia"/>
        <w:rPr>
          <w:i/>
          <w:iCs w:val="0"/>
          <w:sz w:val="20"/>
          <w:szCs w:val="20"/>
        </w:rPr>
      </w:pPr>
      <w:bookmarkStart w:id="27" w:name="_Ref135325328"/>
      <w:bookmarkStart w:id="28" w:name="_Ref135325325"/>
      <w:r w:rsidRPr="00275956">
        <w:rPr>
          <w:i/>
          <w:iCs w:val="0"/>
          <w:sz w:val="20"/>
          <w:szCs w:val="20"/>
        </w:rPr>
        <w:t xml:space="preserve">Figure </w:t>
      </w:r>
      <w:r w:rsidRPr="00275956">
        <w:rPr>
          <w:i/>
          <w:iCs w:val="0"/>
          <w:sz w:val="20"/>
          <w:szCs w:val="20"/>
        </w:rPr>
        <w:fldChar w:fldCharType="begin"/>
      </w:r>
      <w:r w:rsidRPr="00275956">
        <w:rPr>
          <w:i/>
          <w:iCs w:val="0"/>
          <w:sz w:val="20"/>
          <w:szCs w:val="20"/>
        </w:rPr>
        <w:instrText xml:space="preserve"> SEQ Figure \* ARABIC </w:instrText>
      </w:r>
      <w:r w:rsidRPr="00275956">
        <w:rPr>
          <w:i/>
          <w:iCs w:val="0"/>
          <w:sz w:val="20"/>
          <w:szCs w:val="20"/>
        </w:rPr>
        <w:fldChar w:fldCharType="separate"/>
      </w:r>
      <w:r w:rsidR="00417CB5">
        <w:rPr>
          <w:i/>
          <w:iCs w:val="0"/>
          <w:noProof/>
          <w:sz w:val="20"/>
          <w:szCs w:val="20"/>
        </w:rPr>
        <w:t>14</w:t>
      </w:r>
      <w:r w:rsidRPr="00275956">
        <w:rPr>
          <w:i/>
          <w:iCs w:val="0"/>
          <w:sz w:val="20"/>
          <w:szCs w:val="20"/>
        </w:rPr>
        <w:fldChar w:fldCharType="end"/>
      </w:r>
      <w:bookmarkEnd w:id="27"/>
      <w:r w:rsidRPr="00275956">
        <w:rPr>
          <w:i/>
          <w:iCs w:val="0"/>
          <w:sz w:val="20"/>
          <w:szCs w:val="20"/>
        </w:rPr>
        <w:t>. Energy map of Namacurra and Nicoadala district</w:t>
      </w:r>
      <w:bookmarkEnd w:id="28"/>
    </w:p>
    <w:p w14:paraId="01499F15" w14:textId="42C6753D" w:rsidR="00E22F13" w:rsidRPr="003A15D4" w:rsidRDefault="004D0D29" w:rsidP="004D0D29">
      <w:pPr>
        <w:pStyle w:val="Titolo2"/>
      </w:pPr>
      <w:bookmarkStart w:id="29" w:name="_Toc135731001"/>
      <w:r w:rsidRPr="003A15D4">
        <w:lastRenderedPageBreak/>
        <w:t xml:space="preserve">Electrification </w:t>
      </w:r>
      <w:r w:rsidR="003A15D4" w:rsidRPr="00C80562">
        <w:t>masterplan</w:t>
      </w:r>
      <w:bookmarkEnd w:id="29"/>
    </w:p>
    <w:p w14:paraId="6E49DE0E" w14:textId="630FD769" w:rsidR="00C47ED5" w:rsidRDefault="00AF2157" w:rsidP="005F3955">
      <w:pPr>
        <w:spacing w:before="0" w:after="160" w:line="259" w:lineRule="auto"/>
      </w:pPr>
      <w:r w:rsidRPr="00AF2157">
        <w:t>As the final step, a preliminary routing of the national grid</w:t>
      </w:r>
      <w:r w:rsidR="003A15D4">
        <w:t xml:space="preserve"> (for those </w:t>
      </w:r>
      <w:r w:rsidR="00862898">
        <w:t>communities’</w:t>
      </w:r>
      <w:r w:rsidR="003A15D4">
        <w:t xml:space="preserve"> candidate to be operated grid-tie)</w:t>
      </w:r>
      <w:r w:rsidRPr="00AF2157">
        <w:t xml:space="preserve"> and the generation portfolio </w:t>
      </w:r>
      <w:r w:rsidR="00D856A4">
        <w:t>for microgrid</w:t>
      </w:r>
      <w:r w:rsidR="003A15D4">
        <w:t xml:space="preserve"> (for those </w:t>
      </w:r>
      <w:r w:rsidR="00862898">
        <w:t>communities’</w:t>
      </w:r>
      <w:r w:rsidR="003A15D4">
        <w:t xml:space="preserve"> candidate to be operated off grid)</w:t>
      </w:r>
      <w:r w:rsidR="00D856A4">
        <w:t xml:space="preserve"> </w:t>
      </w:r>
      <w:r w:rsidR="003A15D4">
        <w:t>has been performed</w:t>
      </w:r>
      <w:r w:rsidRPr="00AF2157">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6"/>
        <w:gridCol w:w="3684"/>
      </w:tblGrid>
      <w:tr w:rsidR="00862898" w:rsidRPr="00C80562" w14:paraId="3E009FCC" w14:textId="77777777" w:rsidTr="00832E29">
        <w:trPr>
          <w:trHeight w:val="2684"/>
        </w:trPr>
        <w:tc>
          <w:tcPr>
            <w:tcW w:w="5376" w:type="dxa"/>
          </w:tcPr>
          <w:p w14:paraId="193EAA9C" w14:textId="77777777" w:rsidR="00862898" w:rsidRPr="00C80562" w:rsidRDefault="00862898" w:rsidP="00832E29">
            <w:pPr>
              <w:pStyle w:val="Didascalia"/>
              <w:spacing w:after="0"/>
              <w:rPr>
                <w:sz w:val="20"/>
                <w:szCs w:val="20"/>
              </w:rPr>
            </w:pPr>
            <w:r>
              <w:rPr>
                <w:noProof/>
              </w:rPr>
              <w:drawing>
                <wp:inline distT="0" distB="0" distL="0" distR="0" wp14:anchorId="38FF1F4A" wp14:editId="2E602CFB">
                  <wp:extent cx="3175412" cy="1567543"/>
                  <wp:effectExtent l="0" t="0" r="6350" b="0"/>
                  <wp:docPr id="1352862919" name="Immagine 1" descr="Immagine che contiene mappa,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862919" name="Immagine 1" descr="Immagine che contiene mappa, testo&#10;&#10;Descrizione generata automaticamente"/>
                          <pic:cNvPicPr>
                            <a:picLocks noChangeAspect="1" noChangeArrowheads="1"/>
                          </pic:cNvPicPr>
                        </pic:nvPicPr>
                        <pic:blipFill rotWithShape="1">
                          <a:blip r:embed="rId120">
                            <a:extLst>
                              <a:ext uri="{28A0092B-C50C-407E-A947-70E740481C1C}">
                                <a14:useLocalDpi xmlns:a14="http://schemas.microsoft.com/office/drawing/2010/main" val="0"/>
                              </a:ext>
                            </a:extLst>
                          </a:blip>
                          <a:srcRect b="25376"/>
                          <a:stretch/>
                        </pic:blipFill>
                        <pic:spPr bwMode="auto">
                          <a:xfrm>
                            <a:off x="0" y="0"/>
                            <a:ext cx="3182594" cy="1571088"/>
                          </a:xfrm>
                          <a:prstGeom prst="rect">
                            <a:avLst/>
                          </a:prstGeom>
                          <a:noFill/>
                          <a:ln>
                            <a:noFill/>
                          </a:ln>
                          <a:extLst>
                            <a:ext uri="{53640926-AAD7-44D8-BBD7-CCE9431645EC}">
                              <a14:shadowObscured xmlns:a14="http://schemas.microsoft.com/office/drawing/2010/main"/>
                            </a:ext>
                          </a:extLst>
                        </pic:spPr>
                      </pic:pic>
                    </a:graphicData>
                  </a:graphic>
                </wp:inline>
              </w:drawing>
            </w:r>
            <w:r w:rsidRPr="00CF2A1B">
              <w:rPr>
                <w:sz w:val="20"/>
                <w:szCs w:val="20"/>
              </w:rPr>
              <w:t xml:space="preserve"> </w:t>
            </w:r>
          </w:p>
        </w:tc>
        <w:tc>
          <w:tcPr>
            <w:tcW w:w="3684" w:type="dxa"/>
            <w:vAlign w:val="center"/>
          </w:tcPr>
          <w:p w14:paraId="1423D720" w14:textId="77777777" w:rsidR="00862898" w:rsidRPr="00C80562" w:rsidRDefault="00862898" w:rsidP="00862898">
            <w:pPr>
              <w:spacing w:before="0" w:after="160" w:line="259" w:lineRule="auto"/>
              <w:rPr>
                <w:lang w:val="en-GB"/>
              </w:rPr>
            </w:pPr>
            <w:r w:rsidRPr="00C80562">
              <w:rPr>
                <w:lang w:val="en-GB"/>
              </w:rPr>
              <w:t xml:space="preserve">Step 1. Definition of the cluster through VANIA application. Each cluster refers to a connection point. </w:t>
            </w:r>
          </w:p>
        </w:tc>
      </w:tr>
      <w:tr w:rsidR="00910B60" w:rsidRPr="00910B60" w14:paraId="2AE72590" w14:textId="77777777" w:rsidTr="00B820ED">
        <w:trPr>
          <w:trHeight w:val="2687"/>
        </w:trPr>
        <w:tc>
          <w:tcPr>
            <w:tcW w:w="5376" w:type="dxa"/>
          </w:tcPr>
          <w:p w14:paraId="066CF40E" w14:textId="00E855FE" w:rsidR="00C47ED5" w:rsidRDefault="00C47ED5" w:rsidP="009B23A6">
            <w:pPr>
              <w:pStyle w:val="Didascalia"/>
              <w:spacing w:after="0"/>
            </w:pPr>
            <w:r>
              <w:br w:type="page"/>
            </w:r>
            <w:r w:rsidR="00910B60">
              <w:rPr>
                <w:noProof/>
              </w:rPr>
              <w:drawing>
                <wp:inline distT="0" distB="0" distL="0" distR="0" wp14:anchorId="03605A13" wp14:editId="400AF5AE">
                  <wp:extent cx="3276600" cy="1564327"/>
                  <wp:effectExtent l="0" t="0" r="0" b="0"/>
                  <wp:docPr id="1159298410"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292044" cy="1571701"/>
                          </a:xfrm>
                          <a:prstGeom prst="rect">
                            <a:avLst/>
                          </a:prstGeom>
                          <a:noFill/>
                          <a:ln>
                            <a:noFill/>
                          </a:ln>
                        </pic:spPr>
                      </pic:pic>
                    </a:graphicData>
                  </a:graphic>
                </wp:inline>
              </w:drawing>
            </w:r>
          </w:p>
        </w:tc>
        <w:tc>
          <w:tcPr>
            <w:tcW w:w="3684" w:type="dxa"/>
            <w:vAlign w:val="center"/>
          </w:tcPr>
          <w:p w14:paraId="1CDB7A14" w14:textId="4F12EEF3" w:rsidR="00C47ED5" w:rsidRPr="00910B60" w:rsidRDefault="00910B60" w:rsidP="00862898">
            <w:pPr>
              <w:spacing w:before="0" w:after="160" w:line="259" w:lineRule="auto"/>
              <w:rPr>
                <w:lang w:val="en-GB"/>
              </w:rPr>
            </w:pPr>
            <w:r w:rsidRPr="00910B60">
              <w:rPr>
                <w:lang w:val="en-GB"/>
              </w:rPr>
              <w:t>Step 2. Definition of connection p</w:t>
            </w:r>
            <w:r>
              <w:rPr>
                <w:lang w:val="en-GB"/>
              </w:rPr>
              <w:t>oints (i.e. for medium voltage lines) of the defined clusters.</w:t>
            </w:r>
          </w:p>
        </w:tc>
      </w:tr>
      <w:tr w:rsidR="00910B60" w:rsidRPr="00596885" w14:paraId="1D8FFC20" w14:textId="77777777" w:rsidTr="00B820ED">
        <w:trPr>
          <w:trHeight w:val="2541"/>
        </w:trPr>
        <w:tc>
          <w:tcPr>
            <w:tcW w:w="5376" w:type="dxa"/>
          </w:tcPr>
          <w:p w14:paraId="0098C60E" w14:textId="5F566BAF" w:rsidR="009B23A6" w:rsidRPr="009B23A6" w:rsidRDefault="00910B60" w:rsidP="009B23A6">
            <w:pPr>
              <w:pStyle w:val="Didascalia"/>
              <w:spacing w:after="0"/>
              <w:rPr>
                <w:sz w:val="20"/>
                <w:szCs w:val="20"/>
              </w:rPr>
            </w:pPr>
            <w:r>
              <w:rPr>
                <w:noProof/>
              </w:rPr>
              <w:drawing>
                <wp:inline distT="0" distB="0" distL="0" distR="0" wp14:anchorId="404126D9" wp14:editId="678CCB18">
                  <wp:extent cx="3189514" cy="1484804"/>
                  <wp:effectExtent l="0" t="0" r="0" b="1270"/>
                  <wp:docPr id="1895231502"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3196264" cy="1487946"/>
                          </a:xfrm>
                          <a:prstGeom prst="rect">
                            <a:avLst/>
                          </a:prstGeom>
                          <a:noFill/>
                          <a:ln>
                            <a:noFill/>
                          </a:ln>
                        </pic:spPr>
                      </pic:pic>
                    </a:graphicData>
                  </a:graphic>
                </wp:inline>
              </w:drawing>
            </w:r>
            <w:r w:rsidR="00C47ED5" w:rsidRPr="00394EAD">
              <w:rPr>
                <w:sz w:val="20"/>
                <w:szCs w:val="20"/>
              </w:rPr>
              <w:t xml:space="preserve"> </w:t>
            </w:r>
          </w:p>
        </w:tc>
        <w:tc>
          <w:tcPr>
            <w:tcW w:w="3684" w:type="dxa"/>
            <w:vAlign w:val="center"/>
          </w:tcPr>
          <w:p w14:paraId="272AA1EF" w14:textId="294CFC9D" w:rsidR="00910B60" w:rsidRPr="00910B60" w:rsidRDefault="00910B60" w:rsidP="00862898">
            <w:pPr>
              <w:spacing w:before="0" w:after="160" w:line="259" w:lineRule="auto"/>
              <w:rPr>
                <w:lang w:val="en-GB"/>
              </w:rPr>
            </w:pPr>
            <w:r w:rsidRPr="00862898">
              <w:rPr>
                <w:lang w:val="en-GB"/>
              </w:rPr>
              <w:t xml:space="preserve">Step 3. </w:t>
            </w:r>
            <w:r w:rsidRPr="00910B60">
              <w:rPr>
                <w:lang w:val="en-GB"/>
              </w:rPr>
              <w:t>Deployment of MV feeders fo</w:t>
            </w:r>
            <w:r>
              <w:rPr>
                <w:lang w:val="en-GB"/>
              </w:rPr>
              <w:t xml:space="preserve">r connecting </w:t>
            </w:r>
            <w:r w:rsidR="009B23A6">
              <w:rPr>
                <w:lang w:val="en-GB"/>
              </w:rPr>
              <w:t>the points previously defined</w:t>
            </w:r>
          </w:p>
          <w:p w14:paraId="7FF2B829" w14:textId="6DB91BF7" w:rsidR="00C47ED5" w:rsidRPr="00862898" w:rsidRDefault="00C47ED5" w:rsidP="00862898">
            <w:pPr>
              <w:spacing w:before="0" w:after="160" w:line="259" w:lineRule="auto"/>
              <w:rPr>
                <w:lang w:val="en-GB"/>
              </w:rPr>
            </w:pPr>
          </w:p>
        </w:tc>
      </w:tr>
      <w:tr w:rsidR="00910B60" w:rsidRPr="009B23A6" w14:paraId="5ACF559D" w14:textId="77777777" w:rsidTr="00B820ED">
        <w:trPr>
          <w:trHeight w:val="2960"/>
        </w:trPr>
        <w:tc>
          <w:tcPr>
            <w:tcW w:w="5376" w:type="dxa"/>
          </w:tcPr>
          <w:p w14:paraId="37C826FA" w14:textId="50221C62" w:rsidR="00C47ED5" w:rsidRPr="009B23A6" w:rsidRDefault="009B23A6" w:rsidP="009B23A6">
            <w:pPr>
              <w:keepNext/>
              <w:spacing w:before="0" w:after="0" w:line="259" w:lineRule="auto"/>
            </w:pPr>
            <w:r>
              <w:rPr>
                <w:noProof/>
                <w:lang w:val="it-IT"/>
              </w:rPr>
              <w:drawing>
                <wp:inline distT="0" distB="0" distL="0" distR="0" wp14:anchorId="37FE27DB" wp14:editId="75A0A1EE">
                  <wp:extent cx="3232512" cy="1773555"/>
                  <wp:effectExtent l="0" t="0" r="6350" b="0"/>
                  <wp:docPr id="1290227632"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252808" cy="1784691"/>
                          </a:xfrm>
                          <a:prstGeom prst="rect">
                            <a:avLst/>
                          </a:prstGeom>
                          <a:noFill/>
                          <a:ln>
                            <a:noFill/>
                          </a:ln>
                        </pic:spPr>
                      </pic:pic>
                    </a:graphicData>
                  </a:graphic>
                </wp:inline>
              </w:drawing>
            </w:r>
          </w:p>
        </w:tc>
        <w:tc>
          <w:tcPr>
            <w:tcW w:w="3684" w:type="dxa"/>
            <w:vAlign w:val="center"/>
          </w:tcPr>
          <w:p w14:paraId="148C0603" w14:textId="7ED2DE2D" w:rsidR="009B23A6" w:rsidRPr="009B23A6" w:rsidRDefault="009B23A6" w:rsidP="00862898">
            <w:pPr>
              <w:spacing w:before="0" w:after="160" w:line="259" w:lineRule="auto"/>
              <w:rPr>
                <w:lang w:val="en-GB"/>
              </w:rPr>
            </w:pPr>
            <w:r>
              <w:rPr>
                <w:lang w:val="en-GB"/>
              </w:rPr>
              <w:t>S</w:t>
            </w:r>
            <w:r w:rsidRPr="009B23A6">
              <w:rPr>
                <w:lang w:val="en-GB"/>
              </w:rPr>
              <w:t>tep 4. Connection to the e</w:t>
            </w:r>
            <w:r>
              <w:rPr>
                <w:lang w:val="en-GB"/>
              </w:rPr>
              <w:t>xisting national grid</w:t>
            </w:r>
          </w:p>
        </w:tc>
      </w:tr>
      <w:tr w:rsidR="009B23A6" w:rsidRPr="009B23A6" w14:paraId="58BFD7CA" w14:textId="77777777" w:rsidTr="00275956">
        <w:trPr>
          <w:trHeight w:val="500"/>
        </w:trPr>
        <w:tc>
          <w:tcPr>
            <w:tcW w:w="9060" w:type="dxa"/>
            <w:gridSpan w:val="2"/>
          </w:tcPr>
          <w:p w14:paraId="2B904550" w14:textId="4532E238" w:rsidR="009B23A6" w:rsidRPr="00275956" w:rsidRDefault="009B23A6" w:rsidP="00275956">
            <w:pPr>
              <w:pStyle w:val="Didascalia"/>
              <w:spacing w:after="0"/>
              <w:rPr>
                <w:i/>
                <w:iCs w:val="0"/>
                <w:lang w:val="en-GB"/>
              </w:rPr>
            </w:pPr>
            <w:bookmarkStart w:id="30" w:name="_Ref135664760"/>
            <w:r w:rsidRPr="00275956">
              <w:rPr>
                <w:i/>
                <w:iCs w:val="0"/>
                <w:sz w:val="20"/>
                <w:szCs w:val="20"/>
              </w:rPr>
              <w:t xml:space="preserve">Figure </w:t>
            </w:r>
            <w:r w:rsidRPr="00275956">
              <w:rPr>
                <w:i/>
                <w:iCs w:val="0"/>
                <w:sz w:val="20"/>
                <w:szCs w:val="20"/>
              </w:rPr>
              <w:fldChar w:fldCharType="begin"/>
            </w:r>
            <w:r w:rsidRPr="00275956">
              <w:rPr>
                <w:i/>
                <w:iCs w:val="0"/>
                <w:sz w:val="20"/>
                <w:szCs w:val="20"/>
              </w:rPr>
              <w:instrText xml:space="preserve"> SEQ Figure \* ARABIC </w:instrText>
            </w:r>
            <w:r w:rsidRPr="00275956">
              <w:rPr>
                <w:i/>
                <w:iCs w:val="0"/>
                <w:sz w:val="20"/>
                <w:szCs w:val="20"/>
              </w:rPr>
              <w:fldChar w:fldCharType="separate"/>
            </w:r>
            <w:r w:rsidR="00417CB5">
              <w:rPr>
                <w:i/>
                <w:iCs w:val="0"/>
                <w:noProof/>
                <w:sz w:val="20"/>
                <w:szCs w:val="20"/>
              </w:rPr>
              <w:t>15</w:t>
            </w:r>
            <w:r w:rsidRPr="00275956">
              <w:rPr>
                <w:i/>
                <w:iCs w:val="0"/>
                <w:sz w:val="20"/>
                <w:szCs w:val="20"/>
              </w:rPr>
              <w:fldChar w:fldCharType="end"/>
            </w:r>
            <w:bookmarkEnd w:id="30"/>
            <w:r w:rsidRPr="00275956">
              <w:rPr>
                <w:i/>
                <w:iCs w:val="0"/>
                <w:sz w:val="20"/>
                <w:szCs w:val="20"/>
              </w:rPr>
              <w:t xml:space="preserve">. </w:t>
            </w:r>
            <w:r w:rsidR="00B820ED" w:rsidRPr="00275956">
              <w:rPr>
                <w:i/>
                <w:iCs w:val="0"/>
                <w:sz w:val="20"/>
                <w:szCs w:val="20"/>
              </w:rPr>
              <w:t xml:space="preserve">MV </w:t>
            </w:r>
            <w:r w:rsidR="00034FE7" w:rsidRPr="00275956">
              <w:rPr>
                <w:i/>
                <w:iCs w:val="0"/>
                <w:sz w:val="20"/>
                <w:szCs w:val="20"/>
              </w:rPr>
              <w:t xml:space="preserve">feeders </w:t>
            </w:r>
            <w:r w:rsidR="00B820ED" w:rsidRPr="00275956">
              <w:rPr>
                <w:i/>
                <w:iCs w:val="0"/>
                <w:sz w:val="20"/>
                <w:szCs w:val="20"/>
              </w:rPr>
              <w:t>deployment procedures</w:t>
            </w:r>
          </w:p>
        </w:tc>
      </w:tr>
    </w:tbl>
    <w:p w14:paraId="614FFCF7" w14:textId="771ECDDB" w:rsidR="004301CC" w:rsidRDefault="00CD4288" w:rsidP="00042F22">
      <w:pPr>
        <w:spacing w:before="0" w:after="160" w:line="259" w:lineRule="auto"/>
      </w:pPr>
      <w:r w:rsidRPr="00C80562">
        <w:t xml:space="preserve">The procedure, for the entire Zambezia area, </w:t>
      </w:r>
      <w:r w:rsidR="006E36A6" w:rsidRPr="00C80562">
        <w:t>evaluates the communities identified with the VANIA procedure and</w:t>
      </w:r>
      <w:r w:rsidR="0040534E" w:rsidRPr="00C80562">
        <w:t xml:space="preserve"> look for a distribution grid planning capable to feed </w:t>
      </w:r>
      <w:r w:rsidR="0040534E" w:rsidRPr="00C80562">
        <w:lastRenderedPageBreak/>
        <w:t xml:space="preserve">them starting from the already in place, and from the planned, primary substations (High Voltage / Medium Voltage substations). </w:t>
      </w:r>
      <w:r w:rsidR="00E53BDE" w:rsidRPr="00E53BDE">
        <w:t>That information</w:t>
      </w:r>
      <w:r w:rsidR="0040534E" w:rsidRPr="00C80562">
        <w:t xml:space="preserve"> has been obtained by public datasets</w:t>
      </w:r>
      <w:r w:rsidR="0040534E">
        <w:t xml:space="preserve"> (</w:t>
      </w:r>
      <w:r w:rsidR="00C27180">
        <w:fldChar w:fldCharType="begin"/>
      </w:r>
      <w:r w:rsidR="00C27180">
        <w:instrText xml:space="preserve"> REF _Ref135664861 \h  \* MERGEFORMAT </w:instrText>
      </w:r>
      <w:r w:rsidR="00C27180">
        <w:fldChar w:fldCharType="separate"/>
      </w:r>
      <w:r w:rsidR="00417CB5" w:rsidRPr="00417CB5">
        <w:t>Figure 16</w:t>
      </w:r>
      <w:r w:rsidR="00C27180">
        <w:fldChar w:fldCharType="end"/>
      </w:r>
      <w:r w:rsidR="0040534E">
        <w:t>)</w:t>
      </w:r>
      <w:r w:rsidR="0040534E" w:rsidRPr="00C80562">
        <w:t>.</w:t>
      </w:r>
      <w:r w:rsidR="00311E19" w:rsidRPr="00C80562">
        <w:t xml:space="preserve"> </w:t>
      </w:r>
      <w:r w:rsidR="00E53BDE">
        <w:t>T</w:t>
      </w:r>
      <w:r w:rsidR="008243AB">
        <w:t>he final layout will consider all the 1292 clusters and the 11 existing substations.</w:t>
      </w:r>
      <w:r w:rsidR="00E45E7A">
        <w:t xml:space="preserve"> </w:t>
      </w:r>
      <w:r w:rsidR="00464F41">
        <w:t xml:space="preserve">Then GISELe procedure is executed in order to evaluate which community could be fed by the national grid, thanks to the routing of the distribution grid, and which one is too far, i.e. is a candidate to be fed by a local microgrid; consequently the generation portfolio of such microgrid is </w:t>
      </w:r>
      <w:r w:rsidR="00183603">
        <w:t>optimized</w:t>
      </w:r>
      <w:r w:rsidR="00903063">
        <w:t xml:space="preserve"> </w:t>
      </w:r>
      <w:r w:rsidR="00903063" w:rsidRPr="00B820ED">
        <w:t>(</w:t>
      </w:r>
      <w:r w:rsidR="00B820ED" w:rsidRPr="00B820ED">
        <w:fldChar w:fldCharType="begin"/>
      </w:r>
      <w:r w:rsidR="00B820ED" w:rsidRPr="00B820ED">
        <w:instrText xml:space="preserve"> REF _Ref135400904 \h </w:instrText>
      </w:r>
      <w:r w:rsidR="00B820ED">
        <w:instrText xml:space="preserve"> \* MERGEFORMAT </w:instrText>
      </w:r>
      <w:r w:rsidR="00B820ED" w:rsidRPr="00B820ED">
        <w:fldChar w:fldCharType="separate"/>
      </w:r>
      <w:r w:rsidR="00417CB5" w:rsidRPr="00417CB5">
        <w:t>Figure 19</w:t>
      </w:r>
      <w:r w:rsidR="00B820ED" w:rsidRPr="00B820ED">
        <w:fldChar w:fldCharType="end"/>
      </w:r>
      <w:r w:rsidR="00903063" w:rsidRPr="00B820ED">
        <w:t>)</w:t>
      </w:r>
      <w:r w:rsidR="00183603">
        <w:t>.</w:t>
      </w:r>
      <w:r w:rsidR="0059548F">
        <w:t xml:space="preserve"> The procedure is based on a genetic algorithm and consider the geographical parameters of the area</w:t>
      </w:r>
      <w:r w:rsidR="007940ED">
        <w:t xml:space="preserve"> (</w:t>
      </w:r>
      <w:r w:rsidR="007940ED" w:rsidRPr="00AF2157">
        <w:t>land types and potential obstacles</w:t>
      </w:r>
      <w:r w:rsidR="00B54183">
        <w:t>, roads</w:t>
      </w:r>
      <w:r w:rsidR="009F4B1A">
        <w:t xml:space="preserve"> – in particular</w:t>
      </w:r>
      <w:r w:rsidR="00F93E67">
        <w:t xml:space="preserve">, lines are supposed to be cheaper if deployed along the path of an already </w:t>
      </w:r>
      <w:r w:rsidR="00E45E7A">
        <w:t>existing</w:t>
      </w:r>
      <w:r w:rsidR="00F93E67">
        <w:t xml:space="preserve"> road).</w:t>
      </w:r>
      <w:r w:rsidR="004301CC">
        <w:t xml:space="preserve"> A detailed description of the algorithm adopted is available in </w:t>
      </w:r>
      <w:r w:rsidR="00833B73">
        <w:fldChar w:fldCharType="begin"/>
      </w:r>
      <w:r w:rsidR="00833B73">
        <w:instrText xml:space="preserve"> REF _Ref135664760 \h </w:instrText>
      </w:r>
      <w:r w:rsidR="00C27180">
        <w:instrText xml:space="preserve"> \* MERGEFORMAT </w:instrText>
      </w:r>
      <w:r w:rsidR="00833B73">
        <w:fldChar w:fldCharType="separate"/>
      </w:r>
      <w:r w:rsidR="00417CB5" w:rsidRPr="00417CB5">
        <w:t>Figure 15</w:t>
      </w:r>
      <w:r w:rsidR="00833B73">
        <w:fldChar w:fldCharType="end"/>
      </w:r>
      <w:r w:rsidR="004301CC">
        <w:t>.</w:t>
      </w:r>
      <w:r w:rsidR="00E45E7A">
        <w:t xml:space="preserve"> </w:t>
      </w:r>
      <w:r w:rsidR="00C27180">
        <w:fldChar w:fldCharType="begin"/>
      </w:r>
      <w:r w:rsidR="00C27180">
        <w:instrText xml:space="preserve"> REF _Ref135664801 \h  \* MERGEFORMAT </w:instrText>
      </w:r>
      <w:r w:rsidR="00C27180">
        <w:fldChar w:fldCharType="separate"/>
      </w:r>
      <w:r w:rsidR="00417CB5" w:rsidRPr="00417CB5">
        <w:t>Figure 17</w:t>
      </w:r>
      <w:r w:rsidR="00C27180">
        <w:fldChar w:fldCharType="end"/>
      </w:r>
      <w:r w:rsidR="00C27180">
        <w:t xml:space="preserve"> </w:t>
      </w:r>
      <w:r w:rsidR="00D432A4">
        <w:t>report</w:t>
      </w:r>
      <w:r w:rsidR="00C47557">
        <w:t>s</w:t>
      </w:r>
      <w:r w:rsidR="00D432A4">
        <w:t xml:space="preserve"> the routing of the proposed MV grid</w:t>
      </w:r>
      <w:r w:rsidR="001C29BC">
        <w:t xml:space="preserve"> devoted to </w:t>
      </w:r>
      <w:r w:rsidR="00DB4151">
        <w:t>connecting</w:t>
      </w:r>
      <w:r w:rsidR="00C47557">
        <w:t xml:space="preserve"> </w:t>
      </w:r>
      <w:r w:rsidR="00470BC4">
        <w:t xml:space="preserve">the communities </w:t>
      </w:r>
      <w:r w:rsidR="00CE7471">
        <w:t xml:space="preserve">viable for being </w:t>
      </w:r>
      <w:r w:rsidR="00B3502E">
        <w:t>fed by the national grid.</w:t>
      </w:r>
      <w:r w:rsidR="00130DAE">
        <w:t xml:space="preserve"> Finally, </w:t>
      </w:r>
      <w:r w:rsidR="00C27180" w:rsidRPr="00C27180">
        <w:fldChar w:fldCharType="begin"/>
      </w:r>
      <w:r w:rsidR="00C27180">
        <w:instrText xml:space="preserve"> REF _Ref135664831 \h  \* MERGEFORMAT </w:instrText>
      </w:r>
      <w:r w:rsidR="00C27180" w:rsidRPr="00C27180">
        <w:fldChar w:fldCharType="separate"/>
      </w:r>
      <w:r w:rsidR="00417CB5" w:rsidRPr="00417CB5">
        <w:t>Figure 18</w:t>
      </w:r>
      <w:r w:rsidR="00C27180" w:rsidRPr="00C27180">
        <w:fldChar w:fldCharType="end"/>
      </w:r>
      <w:r w:rsidR="00130DAE">
        <w:t xml:space="preserve">, the </w:t>
      </w:r>
      <w:r w:rsidR="00DB4151">
        <w:t xml:space="preserve">communities’ </w:t>
      </w:r>
      <w:r w:rsidR="00130DAE">
        <w:t xml:space="preserve">candidates to be operated off-grid are </w:t>
      </w:r>
      <w:r w:rsidR="00596885">
        <w:t>depicted</w:t>
      </w:r>
      <w:r w:rsidR="00130DAE">
        <w:t xml:space="preserve"> in black.</w:t>
      </w:r>
      <w:r w:rsidR="00DB4151">
        <w:t xml:space="preserve"> </w:t>
      </w:r>
      <w:r w:rsidR="004301CC">
        <w:t>Finally, considering a maximum acceptable distance to substation, the authors defined the clusters that should be electrified with off-grid systems. B</w:t>
      </w:r>
      <w:r w:rsidR="004301CC" w:rsidRPr="00AF2157">
        <w:t>ased on th</w:t>
      </w:r>
      <w:r w:rsidR="004301CC">
        <w:t>is</w:t>
      </w:r>
      <w:r w:rsidR="004301CC" w:rsidRPr="00AF2157">
        <w:t xml:space="preserve"> classification, a proposal for </w:t>
      </w:r>
      <w:r w:rsidR="00C525F0">
        <w:t>installing</w:t>
      </w:r>
      <w:r w:rsidR="004301CC" w:rsidRPr="00AF2157">
        <w:t xml:space="preserve"> new substations is developed. The placement of these substations is carefully determined to minimize transmission losses, improve grid reliability, and ensure equitable access to electricity.</w:t>
      </w:r>
      <w:r w:rsidR="004301CC">
        <w:t xml:space="preserve"> </w:t>
      </w:r>
      <w:r w:rsidR="004301CC" w:rsidRPr="00AF2157">
        <w:t>The integration of various tools and methodologies presented in this chapter demonstrates the comprehensive approach to optimizing electrification planning in Zambezia.</w:t>
      </w:r>
    </w:p>
    <w:p w14:paraId="55E800E4" w14:textId="77777777" w:rsidR="007E2EFC" w:rsidRDefault="007E2EFC" w:rsidP="007E2EFC">
      <w:pPr>
        <w:spacing w:before="0" w:after="160" w:line="259" w:lineRule="auto"/>
        <w:jc w:val="center"/>
        <w:rPr>
          <w:noProof/>
        </w:rPr>
      </w:pPr>
      <w:r>
        <w:rPr>
          <w:noProof/>
        </w:rPr>
        <w:drawing>
          <wp:inline distT="0" distB="0" distL="0" distR="0" wp14:anchorId="34C8E587" wp14:editId="19954845">
            <wp:extent cx="3950600" cy="2990850"/>
            <wp:effectExtent l="0" t="0" r="0" b="0"/>
            <wp:docPr id="1883231307" name="Immagine 1883231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l="6231" t="9198" r="14665" b="6082"/>
                    <a:stretch/>
                  </pic:blipFill>
                  <pic:spPr bwMode="auto">
                    <a:xfrm>
                      <a:off x="0" y="0"/>
                      <a:ext cx="3976155" cy="3010197"/>
                    </a:xfrm>
                    <a:prstGeom prst="rect">
                      <a:avLst/>
                    </a:prstGeom>
                    <a:noFill/>
                    <a:ln>
                      <a:noFill/>
                    </a:ln>
                    <a:extLst>
                      <a:ext uri="{53640926-AAD7-44D8-BBD7-CCE9431645EC}">
                        <a14:shadowObscured xmlns:a14="http://schemas.microsoft.com/office/drawing/2010/main"/>
                      </a:ext>
                    </a:extLst>
                  </pic:spPr>
                </pic:pic>
              </a:graphicData>
            </a:graphic>
          </wp:inline>
        </w:drawing>
      </w:r>
    </w:p>
    <w:p w14:paraId="3F7A20CA" w14:textId="50AB0B8E" w:rsidR="0018799E" w:rsidRPr="00275956" w:rsidRDefault="0018799E" w:rsidP="0018799E">
      <w:pPr>
        <w:pStyle w:val="Didascalia"/>
        <w:rPr>
          <w:i/>
          <w:iCs w:val="0"/>
          <w:sz w:val="20"/>
          <w:szCs w:val="20"/>
        </w:rPr>
      </w:pPr>
      <w:bookmarkStart w:id="31" w:name="_Ref135664861"/>
      <w:r w:rsidRPr="00275956">
        <w:rPr>
          <w:i/>
          <w:iCs w:val="0"/>
          <w:sz w:val="20"/>
          <w:szCs w:val="20"/>
        </w:rPr>
        <w:t xml:space="preserve">Figure </w:t>
      </w:r>
      <w:r w:rsidRPr="00275956">
        <w:rPr>
          <w:i/>
          <w:iCs w:val="0"/>
          <w:sz w:val="20"/>
          <w:szCs w:val="20"/>
        </w:rPr>
        <w:fldChar w:fldCharType="begin"/>
      </w:r>
      <w:r w:rsidRPr="00275956">
        <w:rPr>
          <w:i/>
          <w:iCs w:val="0"/>
          <w:sz w:val="20"/>
          <w:szCs w:val="20"/>
        </w:rPr>
        <w:instrText xml:space="preserve"> SEQ Figure \* ARABIC </w:instrText>
      </w:r>
      <w:r w:rsidRPr="00275956">
        <w:rPr>
          <w:i/>
          <w:iCs w:val="0"/>
          <w:sz w:val="20"/>
          <w:szCs w:val="20"/>
        </w:rPr>
        <w:fldChar w:fldCharType="separate"/>
      </w:r>
      <w:r w:rsidR="00417CB5">
        <w:rPr>
          <w:i/>
          <w:iCs w:val="0"/>
          <w:noProof/>
          <w:sz w:val="20"/>
          <w:szCs w:val="20"/>
        </w:rPr>
        <w:t>16</w:t>
      </w:r>
      <w:r w:rsidRPr="00275956">
        <w:rPr>
          <w:i/>
          <w:iCs w:val="0"/>
          <w:sz w:val="20"/>
          <w:szCs w:val="20"/>
        </w:rPr>
        <w:fldChar w:fldCharType="end"/>
      </w:r>
      <w:bookmarkEnd w:id="31"/>
      <w:r w:rsidRPr="00275956">
        <w:rPr>
          <w:i/>
          <w:iCs w:val="0"/>
          <w:sz w:val="20"/>
          <w:szCs w:val="20"/>
        </w:rPr>
        <w:t xml:space="preserve">. </w:t>
      </w:r>
      <w:r w:rsidR="002A5560" w:rsidRPr="00275956">
        <w:rPr>
          <w:i/>
          <w:iCs w:val="0"/>
          <w:sz w:val="20"/>
          <w:szCs w:val="20"/>
        </w:rPr>
        <w:t xml:space="preserve">Zambezia Area </w:t>
      </w:r>
      <w:r w:rsidR="0028495A" w:rsidRPr="00275956">
        <w:rPr>
          <w:i/>
          <w:iCs w:val="0"/>
          <w:sz w:val="20"/>
          <w:szCs w:val="20"/>
        </w:rPr>
        <w:t>and already in place, or planned, HV/MV substations (</w:t>
      </w:r>
      <w:r w:rsidR="00492DAC" w:rsidRPr="00275956">
        <w:rPr>
          <w:i/>
          <w:iCs w:val="0"/>
          <w:sz w:val="20"/>
          <w:szCs w:val="20"/>
        </w:rPr>
        <w:t>i.e. connections among distribution grids and the national grid)</w:t>
      </w:r>
    </w:p>
    <w:p w14:paraId="70AC3C24" w14:textId="3FFF2185" w:rsidR="0040534E" w:rsidRDefault="0040534E" w:rsidP="0040534E">
      <w:pPr>
        <w:jc w:val="center"/>
      </w:pPr>
      <w:r>
        <w:rPr>
          <w:noProof/>
        </w:rPr>
        <w:lastRenderedPageBreak/>
        <w:drawing>
          <wp:inline distT="0" distB="0" distL="0" distR="0" wp14:anchorId="39B5C8D4" wp14:editId="64DDE453">
            <wp:extent cx="3524250" cy="2536663"/>
            <wp:effectExtent l="0" t="0" r="0" b="0"/>
            <wp:docPr id="1491837373" name="Immagine 1491837373" descr="Immagine che contiene testo, mappa, atlant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837373" name="Immagine 1491837373" descr="Immagine che contiene testo, mappa, atlante&#10;&#10;Descrizione generata automaticamente"/>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t="8432" r="14901" b="4917"/>
                    <a:stretch/>
                  </pic:blipFill>
                  <pic:spPr bwMode="auto">
                    <a:xfrm>
                      <a:off x="0" y="0"/>
                      <a:ext cx="3527570" cy="2539052"/>
                    </a:xfrm>
                    <a:prstGeom prst="rect">
                      <a:avLst/>
                    </a:prstGeom>
                    <a:noFill/>
                    <a:ln>
                      <a:noFill/>
                    </a:ln>
                    <a:extLst>
                      <a:ext uri="{53640926-AAD7-44D8-BBD7-CCE9431645EC}">
                        <a14:shadowObscured xmlns:a14="http://schemas.microsoft.com/office/drawing/2010/main"/>
                      </a:ext>
                    </a:extLst>
                  </pic:spPr>
                </pic:pic>
              </a:graphicData>
            </a:graphic>
          </wp:inline>
        </w:drawing>
      </w:r>
    </w:p>
    <w:p w14:paraId="179846CC" w14:textId="1B92714F" w:rsidR="0040534E" w:rsidRPr="00275956" w:rsidRDefault="0040534E" w:rsidP="0040534E">
      <w:pPr>
        <w:pStyle w:val="Didascalia"/>
        <w:rPr>
          <w:i/>
          <w:iCs w:val="0"/>
          <w:sz w:val="20"/>
          <w:szCs w:val="20"/>
        </w:rPr>
      </w:pPr>
      <w:bookmarkStart w:id="32" w:name="_Ref135664801"/>
      <w:r w:rsidRPr="00275956">
        <w:rPr>
          <w:i/>
          <w:iCs w:val="0"/>
          <w:sz w:val="20"/>
          <w:szCs w:val="20"/>
        </w:rPr>
        <w:t xml:space="preserve">Figure </w:t>
      </w:r>
      <w:r w:rsidRPr="00275956">
        <w:rPr>
          <w:i/>
          <w:iCs w:val="0"/>
          <w:sz w:val="20"/>
          <w:szCs w:val="20"/>
        </w:rPr>
        <w:fldChar w:fldCharType="begin"/>
      </w:r>
      <w:r w:rsidRPr="00275956">
        <w:rPr>
          <w:i/>
          <w:iCs w:val="0"/>
          <w:sz w:val="20"/>
          <w:szCs w:val="20"/>
        </w:rPr>
        <w:instrText xml:space="preserve"> SEQ Figure \* ARABIC </w:instrText>
      </w:r>
      <w:r w:rsidRPr="00275956">
        <w:rPr>
          <w:i/>
          <w:iCs w:val="0"/>
          <w:sz w:val="20"/>
          <w:szCs w:val="20"/>
        </w:rPr>
        <w:fldChar w:fldCharType="separate"/>
      </w:r>
      <w:r w:rsidR="00417CB5">
        <w:rPr>
          <w:i/>
          <w:iCs w:val="0"/>
          <w:noProof/>
          <w:sz w:val="20"/>
          <w:szCs w:val="20"/>
        </w:rPr>
        <w:t>17</w:t>
      </w:r>
      <w:r w:rsidRPr="00275956">
        <w:rPr>
          <w:i/>
          <w:iCs w:val="0"/>
          <w:sz w:val="20"/>
          <w:szCs w:val="20"/>
        </w:rPr>
        <w:fldChar w:fldCharType="end"/>
      </w:r>
      <w:bookmarkEnd w:id="32"/>
      <w:r w:rsidRPr="00275956">
        <w:rPr>
          <w:i/>
          <w:iCs w:val="0"/>
          <w:sz w:val="20"/>
          <w:szCs w:val="20"/>
        </w:rPr>
        <w:t>. Distribution grid routing</w:t>
      </w:r>
      <w:r w:rsidR="003E7820" w:rsidRPr="00275956">
        <w:rPr>
          <w:i/>
          <w:iCs w:val="0"/>
          <w:sz w:val="20"/>
          <w:szCs w:val="20"/>
        </w:rPr>
        <w:t xml:space="preserve"> connecting the identified communities with the HV/MV substations</w:t>
      </w:r>
    </w:p>
    <w:p w14:paraId="42F0DB6B" w14:textId="23DC1DAF" w:rsidR="0040534E" w:rsidRPr="00C80562" w:rsidRDefault="00CA667D" w:rsidP="00C80562">
      <w:pPr>
        <w:jc w:val="center"/>
      </w:pPr>
      <w:r>
        <w:rPr>
          <w:noProof/>
        </w:rPr>
        <w:drawing>
          <wp:inline distT="0" distB="0" distL="0" distR="0" wp14:anchorId="4E6B8735" wp14:editId="5165B004">
            <wp:extent cx="3533775" cy="2605294"/>
            <wp:effectExtent l="0" t="0" r="0" b="5080"/>
            <wp:docPr id="1859178510" name="Immagine 1859178510" descr="Immagine che contiene testo, mappa, atlant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178510" name="Immagine 1859178510" descr="Immagine che contiene testo, mappa, atlante&#10;&#10;Descrizione generata automaticamente"/>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l="3808" t="9133" r="11755" b="2811"/>
                    <a:stretch/>
                  </pic:blipFill>
                  <pic:spPr bwMode="auto">
                    <a:xfrm>
                      <a:off x="0" y="0"/>
                      <a:ext cx="3552938" cy="2619422"/>
                    </a:xfrm>
                    <a:prstGeom prst="rect">
                      <a:avLst/>
                    </a:prstGeom>
                    <a:noFill/>
                    <a:ln>
                      <a:noFill/>
                    </a:ln>
                    <a:extLst>
                      <a:ext uri="{53640926-AAD7-44D8-BBD7-CCE9431645EC}">
                        <a14:shadowObscured xmlns:a14="http://schemas.microsoft.com/office/drawing/2010/main"/>
                      </a:ext>
                    </a:extLst>
                  </pic:spPr>
                </pic:pic>
              </a:graphicData>
            </a:graphic>
          </wp:inline>
        </w:drawing>
      </w:r>
    </w:p>
    <w:p w14:paraId="7759FF0C" w14:textId="1696C007" w:rsidR="00CA667D" w:rsidRPr="00275956" w:rsidRDefault="00CA667D" w:rsidP="00CA667D">
      <w:pPr>
        <w:pStyle w:val="Didascalia"/>
        <w:rPr>
          <w:i/>
          <w:iCs w:val="0"/>
          <w:sz w:val="20"/>
          <w:szCs w:val="20"/>
        </w:rPr>
      </w:pPr>
      <w:bookmarkStart w:id="33" w:name="_Ref135664831"/>
      <w:r w:rsidRPr="00275956">
        <w:rPr>
          <w:i/>
          <w:iCs w:val="0"/>
          <w:sz w:val="20"/>
          <w:szCs w:val="20"/>
        </w:rPr>
        <w:t xml:space="preserve">Figure </w:t>
      </w:r>
      <w:r w:rsidRPr="00275956">
        <w:rPr>
          <w:i/>
          <w:iCs w:val="0"/>
          <w:sz w:val="20"/>
          <w:szCs w:val="20"/>
        </w:rPr>
        <w:fldChar w:fldCharType="begin"/>
      </w:r>
      <w:r w:rsidRPr="00275956">
        <w:rPr>
          <w:i/>
          <w:iCs w:val="0"/>
          <w:sz w:val="20"/>
          <w:szCs w:val="20"/>
        </w:rPr>
        <w:instrText xml:space="preserve"> SEQ Figure \* ARABIC </w:instrText>
      </w:r>
      <w:r w:rsidRPr="00275956">
        <w:rPr>
          <w:i/>
          <w:iCs w:val="0"/>
          <w:sz w:val="20"/>
          <w:szCs w:val="20"/>
        </w:rPr>
        <w:fldChar w:fldCharType="separate"/>
      </w:r>
      <w:r w:rsidR="00417CB5">
        <w:rPr>
          <w:i/>
          <w:iCs w:val="0"/>
          <w:noProof/>
          <w:sz w:val="20"/>
          <w:szCs w:val="20"/>
        </w:rPr>
        <w:t>18</w:t>
      </w:r>
      <w:r w:rsidRPr="00275956">
        <w:rPr>
          <w:i/>
          <w:iCs w:val="0"/>
          <w:sz w:val="20"/>
          <w:szCs w:val="20"/>
        </w:rPr>
        <w:fldChar w:fldCharType="end"/>
      </w:r>
      <w:bookmarkEnd w:id="33"/>
      <w:r w:rsidRPr="00275956">
        <w:rPr>
          <w:i/>
          <w:iCs w:val="0"/>
          <w:sz w:val="20"/>
          <w:szCs w:val="20"/>
        </w:rPr>
        <w:t xml:space="preserve">. </w:t>
      </w:r>
      <w:r w:rsidR="00B2352B" w:rsidRPr="00275956">
        <w:rPr>
          <w:i/>
          <w:iCs w:val="0"/>
          <w:sz w:val="20"/>
          <w:szCs w:val="20"/>
        </w:rPr>
        <w:t>Total</w:t>
      </w:r>
      <w:r w:rsidR="00130DAE" w:rsidRPr="00275956">
        <w:rPr>
          <w:i/>
          <w:iCs w:val="0"/>
          <w:sz w:val="20"/>
          <w:szCs w:val="20"/>
        </w:rPr>
        <w:t xml:space="preserve"> set of communities processed in the Zambezia area, the coloured one are candidate to be operated grid-tie, the black ones are candidates to be operated stand-alone</w:t>
      </w:r>
    </w:p>
    <w:p w14:paraId="2C692E33" w14:textId="0B3599AE" w:rsidR="00B36642" w:rsidRDefault="00523DEC" w:rsidP="00275956">
      <w:pPr>
        <w:keepNext/>
        <w:spacing w:before="0" w:after="160" w:line="259" w:lineRule="auto"/>
        <w:jc w:val="center"/>
      </w:pPr>
      <w:r w:rsidRPr="00523DEC">
        <w:rPr>
          <w:noProof/>
        </w:rPr>
        <w:drawing>
          <wp:inline distT="0" distB="0" distL="0" distR="0" wp14:anchorId="099F13A2" wp14:editId="6467761D">
            <wp:extent cx="1097280" cy="1996850"/>
            <wp:effectExtent l="0" t="0" r="7620" b="3810"/>
            <wp:docPr id="120" name="Immagin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1109813" cy="2019659"/>
                    </a:xfrm>
                    <a:prstGeom prst="rect">
                      <a:avLst/>
                    </a:prstGeom>
                  </pic:spPr>
                </pic:pic>
              </a:graphicData>
            </a:graphic>
          </wp:inline>
        </w:drawing>
      </w:r>
      <w:r w:rsidRPr="00523DEC">
        <w:rPr>
          <w:noProof/>
        </w:rPr>
        <w:drawing>
          <wp:inline distT="0" distB="0" distL="0" distR="0" wp14:anchorId="0299F762" wp14:editId="74A51121">
            <wp:extent cx="4302776" cy="2004060"/>
            <wp:effectExtent l="0" t="0" r="2540" b="0"/>
            <wp:docPr id="124" name="Immagin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a:srcRect t="17956"/>
                    <a:stretch/>
                  </pic:blipFill>
                  <pic:spPr bwMode="auto">
                    <a:xfrm>
                      <a:off x="0" y="0"/>
                      <a:ext cx="4338198" cy="2020558"/>
                    </a:xfrm>
                    <a:prstGeom prst="rect">
                      <a:avLst/>
                    </a:prstGeom>
                    <a:ln>
                      <a:noFill/>
                    </a:ln>
                    <a:extLst>
                      <a:ext uri="{53640926-AAD7-44D8-BBD7-CCE9431645EC}">
                        <a14:shadowObscured xmlns:a14="http://schemas.microsoft.com/office/drawing/2010/main"/>
                      </a:ext>
                    </a:extLst>
                  </pic:spPr>
                </pic:pic>
              </a:graphicData>
            </a:graphic>
          </wp:inline>
        </w:drawing>
      </w:r>
    </w:p>
    <w:p w14:paraId="63EB6496" w14:textId="500B623D" w:rsidR="00CA0854" w:rsidRPr="00275956" w:rsidRDefault="00B36642" w:rsidP="00275956">
      <w:pPr>
        <w:pStyle w:val="Didascalia"/>
        <w:rPr>
          <w:i/>
          <w:iCs w:val="0"/>
          <w:sz w:val="20"/>
          <w:szCs w:val="20"/>
        </w:rPr>
      </w:pPr>
      <w:bookmarkStart w:id="34" w:name="_Ref135400904"/>
      <w:bookmarkStart w:id="35" w:name="_Ref135400901"/>
      <w:r w:rsidRPr="00275956">
        <w:rPr>
          <w:i/>
          <w:iCs w:val="0"/>
          <w:sz w:val="20"/>
          <w:szCs w:val="20"/>
        </w:rPr>
        <w:t xml:space="preserve">Figure </w:t>
      </w:r>
      <w:r w:rsidRPr="00275956">
        <w:rPr>
          <w:i/>
          <w:iCs w:val="0"/>
          <w:sz w:val="20"/>
          <w:szCs w:val="20"/>
        </w:rPr>
        <w:fldChar w:fldCharType="begin"/>
      </w:r>
      <w:r w:rsidRPr="00275956">
        <w:rPr>
          <w:i/>
          <w:iCs w:val="0"/>
          <w:sz w:val="20"/>
          <w:szCs w:val="20"/>
        </w:rPr>
        <w:instrText xml:space="preserve"> SEQ Figure \* ARABIC </w:instrText>
      </w:r>
      <w:r w:rsidRPr="00275956">
        <w:rPr>
          <w:i/>
          <w:iCs w:val="0"/>
          <w:sz w:val="20"/>
          <w:szCs w:val="20"/>
        </w:rPr>
        <w:fldChar w:fldCharType="separate"/>
      </w:r>
      <w:r w:rsidR="00417CB5">
        <w:rPr>
          <w:i/>
          <w:iCs w:val="0"/>
          <w:noProof/>
          <w:sz w:val="20"/>
          <w:szCs w:val="20"/>
        </w:rPr>
        <w:t>19</w:t>
      </w:r>
      <w:r w:rsidRPr="00275956">
        <w:rPr>
          <w:i/>
          <w:iCs w:val="0"/>
          <w:sz w:val="20"/>
          <w:szCs w:val="20"/>
        </w:rPr>
        <w:fldChar w:fldCharType="end"/>
      </w:r>
      <w:bookmarkEnd w:id="34"/>
      <w:r w:rsidRPr="00275956">
        <w:rPr>
          <w:i/>
          <w:iCs w:val="0"/>
          <w:sz w:val="20"/>
          <w:szCs w:val="20"/>
        </w:rPr>
        <w:t xml:space="preserve">. </w:t>
      </w:r>
      <w:r w:rsidR="00C525F0" w:rsidRPr="00275956">
        <w:rPr>
          <w:i/>
          <w:iCs w:val="0"/>
          <w:sz w:val="20"/>
          <w:szCs w:val="20"/>
        </w:rPr>
        <w:t xml:space="preserve">Example of a generation portfolio optimization for one of the investigated </w:t>
      </w:r>
      <w:r w:rsidR="00EA3944" w:rsidRPr="00275956">
        <w:rPr>
          <w:i/>
          <w:iCs w:val="0"/>
          <w:sz w:val="20"/>
          <w:szCs w:val="20"/>
        </w:rPr>
        <w:t>clusters</w:t>
      </w:r>
      <w:r w:rsidR="00C525F0" w:rsidRPr="00275956">
        <w:rPr>
          <w:i/>
          <w:iCs w:val="0"/>
          <w:sz w:val="20"/>
          <w:szCs w:val="20"/>
        </w:rPr>
        <w:t xml:space="preserve"> (i.e. for one microgrid </w:t>
      </w:r>
      <w:r w:rsidR="00107099" w:rsidRPr="00275956">
        <w:rPr>
          <w:i/>
          <w:iCs w:val="0"/>
          <w:sz w:val="20"/>
          <w:szCs w:val="20"/>
        </w:rPr>
        <w:t>candidate</w:t>
      </w:r>
      <w:r w:rsidR="00C525F0" w:rsidRPr="00275956">
        <w:rPr>
          <w:i/>
          <w:iCs w:val="0"/>
          <w:sz w:val="20"/>
          <w:szCs w:val="20"/>
        </w:rPr>
        <w:t xml:space="preserve"> to be operated stand-alone) </w:t>
      </w:r>
      <w:bookmarkEnd w:id="35"/>
    </w:p>
    <w:p w14:paraId="4061E3E5" w14:textId="5E0E4149" w:rsidR="00804FF6" w:rsidRDefault="00804FF6" w:rsidP="00F367AE">
      <w:pPr>
        <w:pStyle w:val="Titolo1"/>
      </w:pPr>
      <w:bookmarkStart w:id="36" w:name="_Toc135731002"/>
      <w:r>
        <w:lastRenderedPageBreak/>
        <w:t>Future improvement and Follow-ups</w:t>
      </w:r>
      <w:bookmarkEnd w:id="36"/>
    </w:p>
    <w:p w14:paraId="0670A33C" w14:textId="77777777" w:rsidR="00804FF6" w:rsidRPr="000C2D4A" w:rsidRDefault="00804FF6" w:rsidP="00804FF6">
      <w:r>
        <w:t xml:space="preserve">The present chapter briefly presents proposals for improvements and possible follow-ups. </w:t>
      </w:r>
    </w:p>
    <w:p w14:paraId="319DBF43" w14:textId="77777777" w:rsidR="00E53BDE" w:rsidRPr="00E53BDE" w:rsidRDefault="00804FF6" w:rsidP="00E53BDE">
      <w:pPr>
        <w:pStyle w:val="Paragrafoelenco"/>
        <w:numPr>
          <w:ilvl w:val="0"/>
          <w:numId w:val="27"/>
        </w:numPr>
        <w:rPr>
          <w:lang w:val="en-US"/>
        </w:rPr>
      </w:pPr>
      <w:r>
        <w:rPr>
          <w:lang w:val="en-GB"/>
        </w:rPr>
        <w:t>The</w:t>
      </w:r>
      <w:r w:rsidRPr="000C2D4A">
        <w:rPr>
          <w:lang w:val="en-GB"/>
        </w:rPr>
        <w:t xml:space="preserve"> calculation of the loads for the main economic activities within the region</w:t>
      </w:r>
      <w:r>
        <w:rPr>
          <w:lang w:val="en-GB"/>
        </w:rPr>
        <w:t xml:space="preserve"> is based on weak hypothesis</w:t>
      </w:r>
      <w:r w:rsidRPr="000C2D4A">
        <w:rPr>
          <w:lang w:val="en-GB"/>
        </w:rPr>
        <w:t xml:space="preserve">. The lack of data and difficulties to gather information leave this chapter open for next follow-ups. Particularly, together with ICEI a data acquisition campaign has started in order to better define the requirements of such sectors. Equally, the shops and other commercial activities </w:t>
      </w:r>
      <w:r>
        <w:rPr>
          <w:lang w:val="en-GB"/>
        </w:rPr>
        <w:t>must be addressed to better define the factors used</w:t>
      </w:r>
      <w:r w:rsidRPr="000C2D4A">
        <w:rPr>
          <w:lang w:val="en-GB"/>
        </w:rPr>
        <w:t xml:space="preserve">. </w:t>
      </w:r>
    </w:p>
    <w:p w14:paraId="0EADA983" w14:textId="77777777" w:rsidR="00E53BDE" w:rsidRPr="00E53BDE" w:rsidRDefault="00E53BDE" w:rsidP="00E53BDE">
      <w:pPr>
        <w:pStyle w:val="Paragrafoelenco"/>
        <w:ind w:left="360"/>
        <w:rPr>
          <w:lang w:val="en-US"/>
        </w:rPr>
      </w:pPr>
    </w:p>
    <w:p w14:paraId="3A7404EA" w14:textId="6364EB24" w:rsidR="00804FF6" w:rsidRPr="00E53BDE" w:rsidRDefault="00804FF6" w:rsidP="00E53BDE">
      <w:pPr>
        <w:pStyle w:val="Paragrafoelenco"/>
        <w:numPr>
          <w:ilvl w:val="0"/>
          <w:numId w:val="27"/>
        </w:numPr>
        <w:rPr>
          <w:lang w:val="en-US"/>
        </w:rPr>
      </w:pPr>
      <w:r w:rsidRPr="00E53BDE">
        <w:rPr>
          <w:lang w:val="en-GB"/>
        </w:rPr>
        <w:t>One of the main criticalities that have been faced during the project is the inconsistency between opensource datasets. The authors strongly believe in the powerful mean of open-source data but with reliable datasets. Indeed, Governments, development partners, and private sector actors need to invest in data collection mechanisms, including surveys and energy audits, to collect accurate and reliable data on the energy sector.</w:t>
      </w:r>
    </w:p>
    <w:p w14:paraId="0FED5D80" w14:textId="77777777" w:rsidR="00804FF6" w:rsidRPr="00A0535D" w:rsidRDefault="00804FF6" w:rsidP="00804FF6">
      <w:pPr>
        <w:pStyle w:val="Paragrafoelenco"/>
        <w:rPr>
          <w:lang w:val="en-GB"/>
        </w:rPr>
      </w:pPr>
    </w:p>
    <w:p w14:paraId="2028BED6" w14:textId="77777777" w:rsidR="00804FF6" w:rsidRPr="00546C4D" w:rsidRDefault="00804FF6" w:rsidP="00804FF6">
      <w:pPr>
        <w:pStyle w:val="Paragrafoelenco"/>
        <w:numPr>
          <w:ilvl w:val="0"/>
          <w:numId w:val="27"/>
        </w:numPr>
        <w:rPr>
          <w:lang w:val="en-GB"/>
        </w:rPr>
      </w:pPr>
      <w:r>
        <w:rPr>
          <w:lang w:val="en-GB"/>
        </w:rPr>
        <w:t>Finally, the next steps would require the i</w:t>
      </w:r>
      <w:r w:rsidRPr="004F489D">
        <w:rPr>
          <w:lang w:val="en-GB"/>
        </w:rPr>
        <w:t>mprovement of the energy map</w:t>
      </w:r>
      <w:r>
        <w:rPr>
          <w:lang w:val="en-GB"/>
        </w:rPr>
        <w:t xml:space="preserve">, for each community, with the layers listed below. </w:t>
      </w:r>
    </w:p>
    <w:p w14:paraId="562DC838" w14:textId="77777777" w:rsidR="00804FF6" w:rsidRDefault="00804FF6" w:rsidP="00804FF6">
      <w:pPr>
        <w:jc w:val="right"/>
      </w:pPr>
      <w:r w:rsidRPr="00523DEC">
        <w:rPr>
          <w:noProof/>
          <w:color w:val="2B579A"/>
        </w:rPr>
        <w:drawing>
          <wp:inline distT="0" distB="0" distL="0" distR="0" wp14:anchorId="30EDEBEE" wp14:editId="3280DD75">
            <wp:extent cx="5603240" cy="3051544"/>
            <wp:effectExtent l="0" t="38100" r="16510" b="53975"/>
            <wp:docPr id="438520785" name="Diagramma 438520785">
              <a:extLst xmlns:a="http://schemas.openxmlformats.org/drawingml/2006/main">
                <a:ext uri="{FF2B5EF4-FFF2-40B4-BE49-F238E27FC236}">
                  <a16:creationId xmlns:a16="http://schemas.microsoft.com/office/drawing/2014/main" id="{604ED496-B1E5-45E9-90EA-AFD2FAAF5EA4}"/>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9" r:lo="rId130" r:qs="rId131" r:cs="rId132"/>
              </a:graphicData>
            </a:graphic>
          </wp:inline>
        </w:drawing>
      </w:r>
    </w:p>
    <w:p w14:paraId="25D28104" w14:textId="77777777" w:rsidR="00670962" w:rsidRDefault="00670962" w:rsidP="00804FF6">
      <w:pPr>
        <w:jc w:val="right"/>
      </w:pPr>
    </w:p>
    <w:p w14:paraId="05D1775A" w14:textId="17A21FD9" w:rsidR="00670962" w:rsidRDefault="00670962"/>
    <w:p w14:paraId="08CD2B41" w14:textId="77777777" w:rsidR="001C43B4" w:rsidRDefault="001C43B4">
      <w:pPr>
        <w:spacing w:before="0" w:after="160" w:line="259" w:lineRule="auto"/>
        <w:jc w:val="left"/>
      </w:pPr>
    </w:p>
    <w:p w14:paraId="60334CC0" w14:textId="02EAE7D9" w:rsidR="00402AF3" w:rsidRDefault="00402AF3">
      <w:pPr>
        <w:spacing w:before="0" w:after="160" w:line="259" w:lineRule="auto"/>
        <w:jc w:val="left"/>
        <w:rPr>
          <w:rFonts w:eastAsiaTheme="majorEastAsia" w:cstheme="majorBidi"/>
          <w:color w:val="F39731"/>
          <w:sz w:val="48"/>
          <w:szCs w:val="32"/>
        </w:rPr>
      </w:pPr>
      <w:r>
        <w:lastRenderedPageBreak/>
        <w:br w:type="page"/>
      </w:r>
    </w:p>
    <w:p w14:paraId="7BCE7042" w14:textId="52E59924" w:rsidR="00FB4191" w:rsidRDefault="00C66729" w:rsidP="00C66729">
      <w:pPr>
        <w:pStyle w:val="Titolo1"/>
        <w:numPr>
          <w:ilvl w:val="0"/>
          <w:numId w:val="0"/>
        </w:numPr>
        <w:ind w:left="851" w:hanging="851"/>
      </w:pPr>
      <w:bookmarkStart w:id="37" w:name="_Toc135731003"/>
      <w:r>
        <w:lastRenderedPageBreak/>
        <w:t xml:space="preserve">Annex </w:t>
      </w:r>
      <w:r w:rsidR="00032A19">
        <w:t>1</w:t>
      </w:r>
      <w:r>
        <w:t xml:space="preserve"> - </w:t>
      </w:r>
      <w:r w:rsidR="009015F4" w:rsidRPr="009015F4">
        <w:t>Acronyms</w:t>
      </w:r>
      <w:bookmarkEnd w:id="37"/>
    </w:p>
    <w:p w14:paraId="51FC622E" w14:textId="2C3E15F0" w:rsidR="00804FF6" w:rsidRPr="007401A8" w:rsidRDefault="00804FF6" w:rsidP="007F5A0B">
      <w:pPr>
        <w:pStyle w:val="Titolo1"/>
        <w:numPr>
          <w:ilvl w:val="0"/>
          <w:numId w:val="0"/>
        </w:numPr>
        <w:ind w:left="851"/>
        <w:rPr>
          <w:rtl/>
        </w:rPr>
      </w:pPr>
    </w:p>
    <w:tbl>
      <w:tblPr>
        <w:tblStyle w:val="Grigliatabella"/>
        <w:tblpPr w:leftFromText="180" w:rightFromText="180" w:vertAnchor="page" w:horzAnchor="margin" w:tblpY="2584"/>
        <w:tblW w:w="9623" w:type="dxa"/>
        <w:tblLook w:val="04A0" w:firstRow="1" w:lastRow="0" w:firstColumn="1" w:lastColumn="0" w:noHBand="0" w:noVBand="1"/>
      </w:tblPr>
      <w:tblGrid>
        <w:gridCol w:w="1550"/>
        <w:gridCol w:w="8073"/>
      </w:tblGrid>
      <w:tr w:rsidR="007F5A0B" w:rsidRPr="00BF6B60" w14:paraId="281AF8F1" w14:textId="77777777" w:rsidTr="00083F48">
        <w:trPr>
          <w:trHeight w:val="371"/>
        </w:trPr>
        <w:tc>
          <w:tcPr>
            <w:tcW w:w="1550" w:type="dxa"/>
            <w:vAlign w:val="center"/>
          </w:tcPr>
          <w:p w14:paraId="2F6A3AC4" w14:textId="77777777" w:rsidR="007F5A0B" w:rsidRPr="00B36642" w:rsidRDefault="007F5A0B" w:rsidP="00083F48">
            <w:pPr>
              <w:rPr>
                <w:lang w:val="en-GB"/>
              </w:rPr>
            </w:pPr>
            <w:r w:rsidRPr="00B36642">
              <w:br w:type="page"/>
            </w:r>
            <w:r w:rsidRPr="00B36642">
              <w:rPr>
                <w:lang w:val="en-GB"/>
              </w:rPr>
              <w:t>ICEI</w:t>
            </w:r>
          </w:p>
        </w:tc>
        <w:tc>
          <w:tcPr>
            <w:tcW w:w="8073" w:type="dxa"/>
            <w:vAlign w:val="center"/>
          </w:tcPr>
          <w:p w14:paraId="195D3730" w14:textId="77777777" w:rsidR="007F5A0B" w:rsidRPr="00B36642" w:rsidRDefault="007F5A0B" w:rsidP="00083F48">
            <w:pPr>
              <w:rPr>
                <w:lang w:val="en-GB"/>
              </w:rPr>
            </w:pPr>
            <w:r w:rsidRPr="00B36642">
              <w:rPr>
                <w:lang w:val="en-GB"/>
              </w:rPr>
              <w:t>Istituto Cooperazione Economica Internazionale</w:t>
            </w:r>
          </w:p>
        </w:tc>
      </w:tr>
      <w:tr w:rsidR="007F5A0B" w:rsidRPr="00BF6B60" w14:paraId="71110EE4" w14:textId="77777777" w:rsidTr="00083F48">
        <w:trPr>
          <w:trHeight w:val="371"/>
        </w:trPr>
        <w:tc>
          <w:tcPr>
            <w:tcW w:w="1550" w:type="dxa"/>
            <w:vAlign w:val="center"/>
          </w:tcPr>
          <w:p w14:paraId="2DCCFA7C" w14:textId="77777777" w:rsidR="007F5A0B" w:rsidRPr="00B36642" w:rsidRDefault="007F5A0B" w:rsidP="00083F48">
            <w:pPr>
              <w:rPr>
                <w:lang w:val="en-GB"/>
              </w:rPr>
            </w:pPr>
            <w:r w:rsidRPr="00B36642">
              <w:rPr>
                <w:lang w:val="en-GB"/>
              </w:rPr>
              <w:t xml:space="preserve">SDG </w:t>
            </w:r>
          </w:p>
        </w:tc>
        <w:tc>
          <w:tcPr>
            <w:tcW w:w="8073" w:type="dxa"/>
            <w:vAlign w:val="center"/>
          </w:tcPr>
          <w:p w14:paraId="2BB24515" w14:textId="77777777" w:rsidR="007F5A0B" w:rsidRPr="00B36642" w:rsidRDefault="007F5A0B" w:rsidP="00083F48">
            <w:pPr>
              <w:rPr>
                <w:lang w:val="en-GB"/>
              </w:rPr>
            </w:pPr>
            <w:r w:rsidRPr="00B36642">
              <w:rPr>
                <w:lang w:val="en-GB"/>
              </w:rPr>
              <w:t>Sustainable Development Goals</w:t>
            </w:r>
          </w:p>
        </w:tc>
      </w:tr>
      <w:tr w:rsidR="007F5A0B" w14:paraId="4E08998E" w14:textId="77777777" w:rsidTr="00083F48">
        <w:trPr>
          <w:trHeight w:val="69"/>
        </w:trPr>
        <w:tc>
          <w:tcPr>
            <w:tcW w:w="1550" w:type="dxa"/>
            <w:vAlign w:val="center"/>
          </w:tcPr>
          <w:p w14:paraId="36753FFB" w14:textId="77777777" w:rsidR="007F5A0B" w:rsidRPr="00C614BB" w:rsidRDefault="007F5A0B" w:rsidP="00083F48">
            <w:pPr>
              <w:rPr>
                <w:lang w:val="en-GB"/>
              </w:rPr>
            </w:pPr>
            <w:r w:rsidRPr="00C614BB">
              <w:rPr>
                <w:lang w:val="en-GB"/>
              </w:rPr>
              <w:t>GISELe</w:t>
            </w:r>
          </w:p>
        </w:tc>
        <w:tc>
          <w:tcPr>
            <w:tcW w:w="8073" w:type="dxa"/>
            <w:vAlign w:val="center"/>
          </w:tcPr>
          <w:p w14:paraId="4B246377" w14:textId="77777777" w:rsidR="007F5A0B" w:rsidRPr="00C614BB" w:rsidRDefault="007F5A0B" w:rsidP="00083F48">
            <w:pPr>
              <w:rPr>
                <w:lang w:val="en-GB"/>
              </w:rPr>
            </w:pPr>
            <w:r w:rsidRPr="00C614BB">
              <w:rPr>
                <w:lang w:val="en-GB"/>
              </w:rPr>
              <w:t>GIS for rural electrification</w:t>
            </w:r>
          </w:p>
        </w:tc>
      </w:tr>
      <w:tr w:rsidR="007F5A0B" w14:paraId="30243817" w14:textId="77777777" w:rsidTr="00083F48">
        <w:trPr>
          <w:trHeight w:val="359"/>
        </w:trPr>
        <w:tc>
          <w:tcPr>
            <w:tcW w:w="1550" w:type="dxa"/>
            <w:vAlign w:val="center"/>
          </w:tcPr>
          <w:p w14:paraId="3AF7C7CF" w14:textId="77777777" w:rsidR="007F5A0B" w:rsidRPr="00C614BB" w:rsidRDefault="007F5A0B" w:rsidP="00083F48">
            <w:pPr>
              <w:rPr>
                <w:lang w:val="en-GB"/>
              </w:rPr>
            </w:pPr>
            <w:r w:rsidRPr="00C614BB">
              <w:rPr>
                <w:lang w:val="en-GB"/>
              </w:rPr>
              <w:t>VANIA</w:t>
            </w:r>
          </w:p>
        </w:tc>
        <w:tc>
          <w:tcPr>
            <w:tcW w:w="8073" w:type="dxa"/>
            <w:vAlign w:val="center"/>
          </w:tcPr>
          <w:p w14:paraId="4EB92744" w14:textId="77777777" w:rsidR="007F5A0B" w:rsidRPr="00C614BB" w:rsidRDefault="007F5A0B" w:rsidP="00083F48">
            <w:pPr>
              <w:rPr>
                <w:lang w:val="en-GB"/>
              </w:rPr>
            </w:pPr>
            <w:r w:rsidRPr="00C614BB">
              <w:rPr>
                <w:lang w:val="en-GB"/>
              </w:rPr>
              <w:t>Village ANalytics In Africa</w:t>
            </w:r>
          </w:p>
        </w:tc>
      </w:tr>
      <w:tr w:rsidR="007F5A0B" w14:paraId="266A8649" w14:textId="77777777" w:rsidTr="00083F48">
        <w:trPr>
          <w:trHeight w:val="359"/>
        </w:trPr>
        <w:tc>
          <w:tcPr>
            <w:tcW w:w="1550" w:type="dxa"/>
            <w:vAlign w:val="center"/>
          </w:tcPr>
          <w:p w14:paraId="7888A2C5" w14:textId="77777777" w:rsidR="007F5A0B" w:rsidRPr="00B36642" w:rsidRDefault="007F5A0B" w:rsidP="00083F48">
            <w:pPr>
              <w:rPr>
                <w:lang w:val="en-GB"/>
              </w:rPr>
            </w:pPr>
            <w:r w:rsidRPr="00B36642">
              <w:rPr>
                <w:lang w:val="en-GB"/>
              </w:rPr>
              <w:t>E4G</w:t>
            </w:r>
          </w:p>
        </w:tc>
        <w:tc>
          <w:tcPr>
            <w:tcW w:w="8073" w:type="dxa"/>
            <w:vAlign w:val="center"/>
          </w:tcPr>
          <w:p w14:paraId="2CD9464B" w14:textId="77777777" w:rsidR="007F5A0B" w:rsidRPr="00B36642" w:rsidRDefault="007F5A0B" w:rsidP="00083F48">
            <w:pPr>
              <w:rPr>
                <w:lang w:val="en-GB"/>
              </w:rPr>
            </w:pPr>
            <w:r w:rsidRPr="00B36642">
              <w:rPr>
                <w:sz w:val="22"/>
              </w:rPr>
              <w:t>Energy For Growing</w:t>
            </w:r>
          </w:p>
        </w:tc>
      </w:tr>
      <w:tr w:rsidR="007F5A0B" w14:paraId="3C220846" w14:textId="77777777" w:rsidTr="00083F48">
        <w:trPr>
          <w:trHeight w:val="359"/>
        </w:trPr>
        <w:tc>
          <w:tcPr>
            <w:tcW w:w="1550" w:type="dxa"/>
            <w:vAlign w:val="center"/>
          </w:tcPr>
          <w:p w14:paraId="5FAE6C98" w14:textId="77777777" w:rsidR="007F5A0B" w:rsidRPr="00C614BB" w:rsidRDefault="007F5A0B" w:rsidP="00083F48">
            <w:pPr>
              <w:rPr>
                <w:lang w:val="en-GB"/>
              </w:rPr>
            </w:pPr>
            <w:r w:rsidRPr="00C614BB">
              <w:rPr>
                <w:sz w:val="22"/>
              </w:rPr>
              <w:t>MTF</w:t>
            </w:r>
          </w:p>
        </w:tc>
        <w:tc>
          <w:tcPr>
            <w:tcW w:w="8073" w:type="dxa"/>
            <w:vAlign w:val="center"/>
          </w:tcPr>
          <w:p w14:paraId="4188E766" w14:textId="77777777" w:rsidR="007F5A0B" w:rsidRPr="00C614BB" w:rsidRDefault="007F5A0B" w:rsidP="00083F48">
            <w:pPr>
              <w:rPr>
                <w:lang w:val="en-GB"/>
              </w:rPr>
            </w:pPr>
            <w:r w:rsidRPr="00C614BB">
              <w:rPr>
                <w:sz w:val="22"/>
              </w:rPr>
              <w:t>Multi-Tier Framework</w:t>
            </w:r>
          </w:p>
        </w:tc>
      </w:tr>
      <w:tr w:rsidR="007F5A0B" w14:paraId="5615E9DE" w14:textId="77777777" w:rsidTr="00083F48">
        <w:trPr>
          <w:trHeight w:val="359"/>
        </w:trPr>
        <w:tc>
          <w:tcPr>
            <w:tcW w:w="1550" w:type="dxa"/>
            <w:vAlign w:val="center"/>
          </w:tcPr>
          <w:p w14:paraId="00A44591" w14:textId="77777777" w:rsidR="007F5A0B" w:rsidRPr="00C614BB" w:rsidRDefault="007F5A0B" w:rsidP="00083F48">
            <w:pPr>
              <w:rPr>
                <w:lang w:val="en-GB"/>
              </w:rPr>
            </w:pPr>
            <w:r w:rsidRPr="00C614BB">
              <w:rPr>
                <w:sz w:val="22"/>
              </w:rPr>
              <w:t>WHO</w:t>
            </w:r>
          </w:p>
        </w:tc>
        <w:tc>
          <w:tcPr>
            <w:tcW w:w="8073" w:type="dxa"/>
            <w:vAlign w:val="center"/>
          </w:tcPr>
          <w:p w14:paraId="390D80E0" w14:textId="77777777" w:rsidR="007F5A0B" w:rsidRPr="00C614BB" w:rsidRDefault="007F5A0B" w:rsidP="00083F48">
            <w:pPr>
              <w:rPr>
                <w:lang w:val="en-GB"/>
              </w:rPr>
            </w:pPr>
            <w:r w:rsidRPr="00C614BB">
              <w:rPr>
                <w:sz w:val="22"/>
              </w:rPr>
              <w:t>World Health Organization</w:t>
            </w:r>
          </w:p>
        </w:tc>
      </w:tr>
      <w:tr w:rsidR="007F5A0B" w14:paraId="436A714C" w14:textId="77777777" w:rsidTr="00083F48">
        <w:trPr>
          <w:trHeight w:val="359"/>
        </w:trPr>
        <w:tc>
          <w:tcPr>
            <w:tcW w:w="1550" w:type="dxa"/>
            <w:vAlign w:val="center"/>
          </w:tcPr>
          <w:p w14:paraId="21B9BC72" w14:textId="77777777" w:rsidR="007F5A0B" w:rsidRPr="00B36642" w:rsidRDefault="007F5A0B" w:rsidP="00083F48">
            <w:pPr>
              <w:rPr>
                <w:lang w:val="en-GB"/>
              </w:rPr>
            </w:pPr>
            <w:r w:rsidRPr="00B36642">
              <w:rPr>
                <w:sz w:val="22"/>
              </w:rPr>
              <w:t>TERESA</w:t>
            </w:r>
          </w:p>
        </w:tc>
        <w:tc>
          <w:tcPr>
            <w:tcW w:w="8073" w:type="dxa"/>
            <w:vAlign w:val="center"/>
          </w:tcPr>
          <w:p w14:paraId="6D7F303C" w14:textId="77777777" w:rsidR="007F5A0B" w:rsidRPr="00B36642" w:rsidRDefault="007F5A0B" w:rsidP="00083F48">
            <w:pPr>
              <w:rPr>
                <w:sz w:val="22"/>
              </w:rPr>
            </w:pPr>
            <w:r w:rsidRPr="00B36642">
              <w:rPr>
                <w:sz w:val="22"/>
              </w:rPr>
              <w:t>TEchnology for Rural Electrification in Sub-Saharan Africa</w:t>
            </w:r>
          </w:p>
        </w:tc>
      </w:tr>
      <w:tr w:rsidR="007F5A0B" w14:paraId="76959469" w14:textId="77777777" w:rsidTr="00083F48">
        <w:trPr>
          <w:trHeight w:val="359"/>
        </w:trPr>
        <w:tc>
          <w:tcPr>
            <w:tcW w:w="1550" w:type="dxa"/>
            <w:vAlign w:val="center"/>
          </w:tcPr>
          <w:p w14:paraId="6589420E" w14:textId="77777777" w:rsidR="007F5A0B" w:rsidRPr="00B36642" w:rsidRDefault="007F5A0B" w:rsidP="00083F48">
            <w:pPr>
              <w:rPr>
                <w:sz w:val="22"/>
              </w:rPr>
            </w:pPr>
            <w:r w:rsidRPr="00B36642">
              <w:rPr>
                <w:lang w:bidi="fa-IR"/>
              </w:rPr>
              <w:t>JICA</w:t>
            </w:r>
          </w:p>
        </w:tc>
        <w:tc>
          <w:tcPr>
            <w:tcW w:w="8073" w:type="dxa"/>
            <w:vAlign w:val="center"/>
          </w:tcPr>
          <w:p w14:paraId="5DB7FDEF" w14:textId="77777777" w:rsidR="007F5A0B" w:rsidRPr="00B36642" w:rsidRDefault="007F5A0B" w:rsidP="00083F48">
            <w:pPr>
              <w:spacing w:before="0" w:after="160" w:line="259" w:lineRule="auto"/>
              <w:rPr>
                <w:lang w:bidi="fa-IR"/>
              </w:rPr>
            </w:pPr>
            <w:r w:rsidRPr="00B36642">
              <w:rPr>
                <w:lang w:bidi="fa-IR"/>
              </w:rPr>
              <w:t>Japanese international cooperation agency</w:t>
            </w:r>
          </w:p>
        </w:tc>
      </w:tr>
      <w:tr w:rsidR="007F5A0B" w14:paraId="508F0FF3" w14:textId="77777777" w:rsidTr="00083F48">
        <w:trPr>
          <w:trHeight w:val="359"/>
        </w:trPr>
        <w:tc>
          <w:tcPr>
            <w:tcW w:w="1550" w:type="dxa"/>
            <w:vAlign w:val="center"/>
          </w:tcPr>
          <w:p w14:paraId="636B7122" w14:textId="77777777" w:rsidR="007F5A0B" w:rsidRPr="00026614" w:rsidRDefault="007F5A0B" w:rsidP="00083F48">
            <w:pPr>
              <w:rPr>
                <w:highlight w:val="yellow"/>
                <w:lang w:bidi="fa-IR"/>
              </w:rPr>
            </w:pPr>
            <w:r w:rsidRPr="00C614BB">
              <w:rPr>
                <w:lang w:bidi="fa-IR"/>
              </w:rPr>
              <w:t>HSDP</w:t>
            </w:r>
          </w:p>
        </w:tc>
        <w:tc>
          <w:tcPr>
            <w:tcW w:w="8073" w:type="dxa"/>
            <w:vAlign w:val="center"/>
          </w:tcPr>
          <w:p w14:paraId="2BE02242" w14:textId="77777777" w:rsidR="007F5A0B" w:rsidRPr="00026614" w:rsidRDefault="007F5A0B" w:rsidP="007F5A0B">
            <w:pPr>
              <w:keepNext/>
              <w:spacing w:before="0" w:after="160" w:line="259" w:lineRule="auto"/>
              <w:rPr>
                <w:highlight w:val="yellow"/>
                <w:lang w:bidi="fa-IR"/>
              </w:rPr>
            </w:pPr>
            <w:r w:rsidRPr="003F222F">
              <w:t xml:space="preserve">Health Sector Development Plan </w:t>
            </w:r>
          </w:p>
        </w:tc>
      </w:tr>
    </w:tbl>
    <w:p w14:paraId="5A4F57F3" w14:textId="77777777" w:rsidR="00804FF6" w:rsidRPr="003F222F" w:rsidRDefault="00804FF6" w:rsidP="00804FF6"/>
    <w:p w14:paraId="46D2A558" w14:textId="06DF51C7" w:rsidR="007F5A0B" w:rsidRDefault="007F5A0B" w:rsidP="00042F22">
      <w:pPr>
        <w:spacing w:before="0" w:after="160" w:line="259" w:lineRule="auto"/>
        <w:rPr>
          <w:highlight w:val="yellow"/>
        </w:rPr>
      </w:pPr>
    </w:p>
    <w:p w14:paraId="7D724BFD" w14:textId="77777777" w:rsidR="00640DAD" w:rsidRDefault="00640DAD" w:rsidP="000F64C5">
      <w:pPr>
        <w:spacing w:before="0" w:after="160" w:line="259" w:lineRule="auto"/>
        <w:jc w:val="left"/>
        <w:rPr>
          <w:highlight w:val="yellow"/>
        </w:rPr>
      </w:pPr>
    </w:p>
    <w:p w14:paraId="61CF5F0A" w14:textId="77777777" w:rsidR="00640DAD" w:rsidRDefault="00640DAD" w:rsidP="000F64C5">
      <w:pPr>
        <w:spacing w:before="0" w:after="160" w:line="259" w:lineRule="auto"/>
        <w:jc w:val="left"/>
        <w:rPr>
          <w:highlight w:val="yellow"/>
        </w:rPr>
      </w:pPr>
    </w:p>
    <w:p w14:paraId="59B8DA83" w14:textId="77777777" w:rsidR="00640DAD" w:rsidRDefault="00640DAD" w:rsidP="000F64C5">
      <w:pPr>
        <w:spacing w:before="0" w:after="160" w:line="259" w:lineRule="auto"/>
        <w:jc w:val="left"/>
        <w:rPr>
          <w:highlight w:val="yellow"/>
        </w:rPr>
      </w:pPr>
    </w:p>
    <w:p w14:paraId="5A2CDC07" w14:textId="77777777" w:rsidR="00640DAD" w:rsidRDefault="00640DAD" w:rsidP="000F64C5">
      <w:pPr>
        <w:spacing w:before="0" w:after="160" w:line="259" w:lineRule="auto"/>
        <w:jc w:val="left"/>
        <w:rPr>
          <w:highlight w:val="yellow"/>
        </w:rPr>
      </w:pPr>
    </w:p>
    <w:p w14:paraId="0FF93F61" w14:textId="77777777" w:rsidR="00640DAD" w:rsidRDefault="00640DAD" w:rsidP="000F64C5">
      <w:pPr>
        <w:spacing w:before="0" w:after="160" w:line="259" w:lineRule="auto"/>
        <w:jc w:val="left"/>
        <w:rPr>
          <w:highlight w:val="yellow"/>
        </w:rPr>
      </w:pPr>
    </w:p>
    <w:p w14:paraId="0EC5BA2C" w14:textId="77777777" w:rsidR="00640DAD" w:rsidRDefault="00640DAD" w:rsidP="000F64C5">
      <w:pPr>
        <w:spacing w:before="0" w:after="160" w:line="259" w:lineRule="auto"/>
        <w:jc w:val="left"/>
        <w:rPr>
          <w:highlight w:val="yellow"/>
        </w:rPr>
      </w:pPr>
    </w:p>
    <w:p w14:paraId="28E7BD20" w14:textId="77777777" w:rsidR="00640DAD" w:rsidRDefault="00640DAD" w:rsidP="000F64C5">
      <w:pPr>
        <w:spacing w:before="0" w:after="160" w:line="259" w:lineRule="auto"/>
        <w:jc w:val="left"/>
        <w:rPr>
          <w:highlight w:val="yellow"/>
        </w:rPr>
      </w:pPr>
    </w:p>
    <w:p w14:paraId="44A4D25F" w14:textId="77777777" w:rsidR="00640DAD" w:rsidRDefault="00640DAD" w:rsidP="000F64C5">
      <w:pPr>
        <w:spacing w:before="0" w:after="160" w:line="259" w:lineRule="auto"/>
        <w:jc w:val="left"/>
        <w:rPr>
          <w:highlight w:val="yellow"/>
        </w:rPr>
      </w:pPr>
    </w:p>
    <w:p w14:paraId="5E74F29E" w14:textId="5D4F4206" w:rsidR="00670962" w:rsidRPr="000F64C5" w:rsidRDefault="007F5A0B" w:rsidP="000F64C5">
      <w:pPr>
        <w:spacing w:before="0" w:after="160" w:line="259" w:lineRule="auto"/>
        <w:jc w:val="left"/>
        <w:rPr>
          <w:highlight w:val="yellow"/>
        </w:rPr>
      </w:pPr>
      <w:r>
        <w:rPr>
          <w:highlight w:val="yellow"/>
        </w:rPr>
        <w:lastRenderedPageBreak/>
        <w:br w:type="page"/>
      </w:r>
    </w:p>
    <w:p w14:paraId="2304CE33" w14:textId="6921434B" w:rsidR="00796D2A" w:rsidRPr="00C54CDD" w:rsidRDefault="00804FF6" w:rsidP="000F64C5">
      <w:pPr>
        <w:pStyle w:val="Titolo1"/>
        <w:numPr>
          <w:ilvl w:val="0"/>
          <w:numId w:val="0"/>
        </w:numPr>
        <w:ind w:left="851" w:hanging="851"/>
      </w:pPr>
      <w:bookmarkStart w:id="38" w:name="_Toc135731004"/>
      <w:r>
        <w:lastRenderedPageBreak/>
        <w:t xml:space="preserve">Annex </w:t>
      </w:r>
      <w:r w:rsidR="00032A19">
        <w:t>2</w:t>
      </w:r>
      <w:r>
        <w:t xml:space="preserve"> - </w:t>
      </w:r>
      <w:r w:rsidR="00796D2A" w:rsidRPr="00C54CDD">
        <w:t xml:space="preserve">User </w:t>
      </w:r>
      <w:r w:rsidR="00124F71" w:rsidRPr="00C54CDD">
        <w:t>F</w:t>
      </w:r>
      <w:r w:rsidR="00796D2A" w:rsidRPr="00C54CDD">
        <w:t xml:space="preserve">riendly </w:t>
      </w:r>
      <w:r w:rsidR="00124F71" w:rsidRPr="00C54CDD">
        <w:t>Dashboard</w:t>
      </w:r>
      <w:bookmarkEnd w:id="38"/>
    </w:p>
    <w:p w14:paraId="3633F774" w14:textId="12ABD591" w:rsidR="002D4A3A" w:rsidRPr="002D4A3A" w:rsidRDefault="00D460BE" w:rsidP="00E53BDE">
      <w:r>
        <w:t xml:space="preserve">Finally, </w:t>
      </w:r>
      <w:r w:rsidR="008219E8">
        <w:t>an open-source user-friendly tool has been developed to make the visualization of the data easy</w:t>
      </w:r>
      <w:r w:rsidR="00796D2A">
        <w:t xml:space="preserve">. </w:t>
      </w:r>
      <w:r w:rsidR="00D01621">
        <w:t>This chapter will briefly present the main features and</w:t>
      </w:r>
      <w:r w:rsidR="008219E8">
        <w:t xml:space="preserve"> the</w:t>
      </w:r>
      <w:r w:rsidR="00D01621">
        <w:t xml:space="preserve"> structure of the tool.</w:t>
      </w:r>
      <w:r w:rsidR="007B15D1">
        <w:t xml:space="preserve"> In the </w:t>
      </w:r>
      <w:r w:rsidR="008219E8">
        <w:t xml:space="preserve">tool </w:t>
      </w:r>
      <w:r w:rsidR="007B15D1">
        <w:t xml:space="preserve">home page there is </w:t>
      </w:r>
      <w:r w:rsidR="008219E8">
        <w:t xml:space="preserve">a </w:t>
      </w:r>
      <w:r w:rsidR="007B15D1">
        <w:t xml:space="preserve">description of the main objective </w:t>
      </w:r>
      <w:r w:rsidR="008219E8">
        <w:t>and</w:t>
      </w:r>
      <w:r w:rsidR="007B15D1">
        <w:t xml:space="preserve"> a small presentation of the partners. Moreover, the contacts of the research group can be found at the end of the </w:t>
      </w:r>
      <w:r w:rsidR="00EA3944">
        <w:t>homepage</w:t>
      </w:r>
      <w:r w:rsidR="007B15D1">
        <w:t>.</w:t>
      </w:r>
      <w:r w:rsidR="002D4A3A">
        <w:t xml:space="preserve"> </w:t>
      </w:r>
      <w:r w:rsidR="007B15D1">
        <w:t xml:space="preserve">On the right side of the screen there is the possibility to choose the page for navigation. In particular: </w:t>
      </w:r>
    </w:p>
    <w:p w14:paraId="10845676" w14:textId="4F88A2AC" w:rsidR="007B15D1" w:rsidRPr="002D4A3A" w:rsidRDefault="002D4A3A" w:rsidP="002D4A3A">
      <w:pPr>
        <w:pStyle w:val="Paragrafoelenco"/>
        <w:numPr>
          <w:ilvl w:val="0"/>
          <w:numId w:val="34"/>
        </w:numPr>
        <w:rPr>
          <w:lang w:val="en-GB"/>
        </w:rPr>
      </w:pPr>
      <w:r w:rsidRPr="00417AA2">
        <w:rPr>
          <w:noProof/>
        </w:rPr>
        <mc:AlternateContent>
          <mc:Choice Requires="wpg">
            <w:drawing>
              <wp:anchor distT="0" distB="0" distL="114300" distR="114300" simplePos="0" relativeHeight="251691520" behindDoc="0" locked="0" layoutInCell="1" allowOverlap="1" wp14:anchorId="07509863" wp14:editId="675278E7">
                <wp:simplePos x="0" y="0"/>
                <wp:positionH relativeFrom="margin">
                  <wp:align>left</wp:align>
                </wp:positionH>
                <wp:positionV relativeFrom="paragraph">
                  <wp:posOffset>157715</wp:posOffset>
                </wp:positionV>
                <wp:extent cx="3217545" cy="2527300"/>
                <wp:effectExtent l="0" t="0" r="1905" b="6350"/>
                <wp:wrapSquare wrapText="bothSides"/>
                <wp:docPr id="33" name="Gruppo 33"/>
                <wp:cNvGraphicFramePr/>
                <a:graphic xmlns:a="http://schemas.openxmlformats.org/drawingml/2006/main">
                  <a:graphicData uri="http://schemas.microsoft.com/office/word/2010/wordprocessingGroup">
                    <wpg:wgp>
                      <wpg:cNvGrpSpPr/>
                      <wpg:grpSpPr>
                        <a:xfrm>
                          <a:off x="0" y="0"/>
                          <a:ext cx="3217545" cy="2527300"/>
                          <a:chOff x="0" y="1"/>
                          <a:chExt cx="3959969" cy="3111593"/>
                        </a:xfrm>
                      </wpg:grpSpPr>
                      <wpg:grpSp>
                        <wpg:cNvPr id="34" name="Google Shape;471;p55"/>
                        <wpg:cNvGrpSpPr/>
                        <wpg:grpSpPr>
                          <a:xfrm>
                            <a:off x="0" y="1"/>
                            <a:ext cx="3959969" cy="3111593"/>
                            <a:chOff x="0" y="0"/>
                            <a:chExt cx="2045650" cy="1779275"/>
                          </a:xfrm>
                        </wpg:grpSpPr>
                        <wps:wsp>
                          <wps:cNvPr id="35" name="Google Shape;472;p55"/>
                          <wps:cNvSpPr/>
                          <wps:spPr>
                            <a:xfrm>
                              <a:off x="768750" y="1513325"/>
                              <a:ext cx="508150" cy="247100"/>
                            </a:xfrm>
                            <a:custGeom>
                              <a:avLst/>
                              <a:gdLst/>
                              <a:ahLst/>
                              <a:cxnLst/>
                              <a:rect l="l" t="t" r="r" b="b"/>
                              <a:pathLst>
                                <a:path w="20326" h="9884" extrusionOk="0">
                                  <a:moveTo>
                                    <a:pt x="2967" y="0"/>
                                  </a:moveTo>
                                  <a:lnTo>
                                    <a:pt x="0" y="9884"/>
                                  </a:lnTo>
                                  <a:lnTo>
                                    <a:pt x="20325" y="9884"/>
                                  </a:lnTo>
                                  <a:lnTo>
                                    <a:pt x="17359" y="0"/>
                                  </a:lnTo>
                                  <a:close/>
                                </a:path>
                              </a:pathLst>
                            </a:custGeom>
                            <a:solidFill>
                              <a:schemeClr val="lt2"/>
                            </a:solidFill>
                            <a:ln>
                              <a:noFill/>
                            </a:ln>
                          </wps:spPr>
                          <wps:bodyPr spcFirstLastPara="1" wrap="square" lIns="91425" tIns="91425" rIns="91425" bIns="91425" anchor="ctr" anchorCtr="0">
                            <a:noAutofit/>
                          </wps:bodyPr>
                        </wps:wsp>
                        <wps:wsp>
                          <wps:cNvPr id="36" name="Google Shape;473;p55"/>
                          <wps:cNvSpPr/>
                          <wps:spPr>
                            <a:xfrm>
                              <a:off x="783500" y="1513325"/>
                              <a:ext cx="452425" cy="197525"/>
                            </a:xfrm>
                            <a:custGeom>
                              <a:avLst/>
                              <a:gdLst/>
                              <a:ahLst/>
                              <a:cxnLst/>
                              <a:rect l="l" t="t" r="r" b="b"/>
                              <a:pathLst>
                                <a:path w="18097" h="7901" extrusionOk="0">
                                  <a:moveTo>
                                    <a:pt x="2377" y="0"/>
                                  </a:moveTo>
                                  <a:lnTo>
                                    <a:pt x="0" y="7901"/>
                                  </a:lnTo>
                                  <a:cubicBezTo>
                                    <a:pt x="6032" y="6753"/>
                                    <a:pt x="12064" y="5557"/>
                                    <a:pt x="18096" y="4442"/>
                                  </a:cubicBezTo>
                                  <a:lnTo>
                                    <a:pt x="16769" y="0"/>
                                  </a:lnTo>
                                  <a:close/>
                                </a:path>
                              </a:pathLst>
                            </a:custGeom>
                            <a:solidFill>
                              <a:srgbClr val="C4B8B5"/>
                            </a:solidFill>
                            <a:ln>
                              <a:noFill/>
                            </a:ln>
                          </wps:spPr>
                          <wps:bodyPr spcFirstLastPara="1" wrap="square" lIns="91425" tIns="91425" rIns="91425" bIns="91425" anchor="ctr" anchorCtr="0">
                            <a:noAutofit/>
                          </wps:bodyPr>
                        </wps:wsp>
                        <wps:wsp>
                          <wps:cNvPr id="37" name="Google Shape;474;p55"/>
                          <wps:cNvSpPr/>
                          <wps:spPr>
                            <a:xfrm>
                              <a:off x="730625" y="1740750"/>
                              <a:ext cx="584375" cy="38525"/>
                            </a:xfrm>
                            <a:custGeom>
                              <a:avLst/>
                              <a:gdLst/>
                              <a:ahLst/>
                              <a:cxnLst/>
                              <a:rect l="l" t="t" r="r" b="b"/>
                              <a:pathLst>
                                <a:path w="23375" h="1541" extrusionOk="0">
                                  <a:moveTo>
                                    <a:pt x="492" y="0"/>
                                  </a:moveTo>
                                  <a:cubicBezTo>
                                    <a:pt x="214" y="0"/>
                                    <a:pt x="1" y="230"/>
                                    <a:pt x="1" y="492"/>
                                  </a:cubicBezTo>
                                  <a:lnTo>
                                    <a:pt x="1" y="1541"/>
                                  </a:lnTo>
                                  <a:lnTo>
                                    <a:pt x="23375" y="1541"/>
                                  </a:lnTo>
                                  <a:lnTo>
                                    <a:pt x="23375" y="492"/>
                                  </a:lnTo>
                                  <a:cubicBezTo>
                                    <a:pt x="23375" y="213"/>
                                    <a:pt x="23145" y="0"/>
                                    <a:pt x="22883" y="0"/>
                                  </a:cubicBezTo>
                                  <a:close/>
                                </a:path>
                              </a:pathLst>
                            </a:custGeom>
                            <a:solidFill>
                              <a:schemeClr val="lt2"/>
                            </a:solidFill>
                            <a:ln>
                              <a:noFill/>
                            </a:ln>
                          </wps:spPr>
                          <wps:bodyPr spcFirstLastPara="1" wrap="square" lIns="91425" tIns="91425" rIns="91425" bIns="91425" anchor="ctr" anchorCtr="0">
                            <a:noAutofit/>
                          </wps:bodyPr>
                        </wps:wsp>
                        <wps:wsp>
                          <wps:cNvPr id="41" name="Google Shape;475;p55"/>
                          <wps:cNvSpPr/>
                          <wps:spPr>
                            <a:xfrm>
                              <a:off x="0" y="101200"/>
                              <a:ext cx="2045650" cy="1461300"/>
                            </a:xfrm>
                            <a:custGeom>
                              <a:avLst/>
                              <a:gdLst/>
                              <a:ahLst/>
                              <a:cxnLst/>
                              <a:rect l="l" t="t" r="r" b="b"/>
                              <a:pathLst>
                                <a:path w="81826" h="58452" extrusionOk="0">
                                  <a:moveTo>
                                    <a:pt x="1574" y="1"/>
                                  </a:moveTo>
                                  <a:cubicBezTo>
                                    <a:pt x="705" y="1"/>
                                    <a:pt x="0" y="689"/>
                                    <a:pt x="0" y="1558"/>
                                  </a:cubicBezTo>
                                  <a:lnTo>
                                    <a:pt x="0" y="56895"/>
                                  </a:lnTo>
                                  <a:cubicBezTo>
                                    <a:pt x="0" y="57764"/>
                                    <a:pt x="705" y="58452"/>
                                    <a:pt x="1574" y="58452"/>
                                  </a:cubicBezTo>
                                  <a:lnTo>
                                    <a:pt x="80252" y="58452"/>
                                  </a:lnTo>
                                  <a:cubicBezTo>
                                    <a:pt x="81121" y="58452"/>
                                    <a:pt x="81826" y="57764"/>
                                    <a:pt x="81826" y="56895"/>
                                  </a:cubicBezTo>
                                  <a:lnTo>
                                    <a:pt x="81826" y="1558"/>
                                  </a:lnTo>
                                  <a:cubicBezTo>
                                    <a:pt x="81826" y="689"/>
                                    <a:pt x="81121" y="1"/>
                                    <a:pt x="80252" y="1"/>
                                  </a:cubicBezTo>
                                  <a:close/>
                                </a:path>
                              </a:pathLst>
                            </a:custGeom>
                            <a:solidFill>
                              <a:schemeClr val="lt2"/>
                            </a:solidFill>
                            <a:ln>
                              <a:noFill/>
                            </a:ln>
                          </wps:spPr>
                          <wps:bodyPr spcFirstLastPara="1" wrap="square" lIns="91425" tIns="91425" rIns="91425" bIns="91425" anchor="ctr" anchorCtr="0">
                            <a:noAutofit/>
                          </wps:bodyPr>
                        </wps:wsp>
                        <wps:wsp>
                          <wps:cNvPr id="42" name="Google Shape;476;p55"/>
                          <wps:cNvSpPr/>
                          <wps:spPr>
                            <a:xfrm>
                              <a:off x="0" y="0"/>
                              <a:ext cx="2045650" cy="1390400"/>
                            </a:xfrm>
                            <a:custGeom>
                              <a:avLst/>
                              <a:gdLst/>
                              <a:ahLst/>
                              <a:cxnLst/>
                              <a:rect l="l" t="t" r="r" b="b"/>
                              <a:pathLst>
                                <a:path w="81826" h="55616" extrusionOk="0">
                                  <a:moveTo>
                                    <a:pt x="2836" y="0"/>
                                  </a:moveTo>
                                  <a:cubicBezTo>
                                    <a:pt x="1279" y="0"/>
                                    <a:pt x="0" y="1279"/>
                                    <a:pt x="0" y="2836"/>
                                  </a:cubicBezTo>
                                  <a:lnTo>
                                    <a:pt x="0" y="55616"/>
                                  </a:lnTo>
                                  <a:lnTo>
                                    <a:pt x="81826" y="55616"/>
                                  </a:lnTo>
                                  <a:lnTo>
                                    <a:pt x="81826" y="2836"/>
                                  </a:lnTo>
                                  <a:cubicBezTo>
                                    <a:pt x="81826" y="1279"/>
                                    <a:pt x="80547" y="0"/>
                                    <a:pt x="78973" y="0"/>
                                  </a:cubicBezTo>
                                  <a:close/>
                                </a:path>
                              </a:pathLst>
                            </a:custGeom>
                            <a:solidFill>
                              <a:schemeClr val="dk1"/>
                            </a:solidFill>
                            <a:ln>
                              <a:noFill/>
                            </a:ln>
                          </wps:spPr>
                          <wps:bodyPr spcFirstLastPara="1" wrap="square" lIns="91425" tIns="91425" rIns="91425" bIns="91425" anchor="ctr" anchorCtr="0">
                            <a:noAutofit/>
                          </wps:bodyPr>
                        </wps:wsp>
                        <wps:wsp>
                          <wps:cNvPr id="43" name="Google Shape;477;p55"/>
                          <wps:cNvSpPr/>
                          <wps:spPr>
                            <a:xfrm>
                              <a:off x="108175" y="97100"/>
                              <a:ext cx="1829300" cy="1140050"/>
                            </a:xfrm>
                            <a:custGeom>
                              <a:avLst/>
                              <a:gdLst/>
                              <a:ahLst/>
                              <a:cxnLst/>
                              <a:rect l="l" t="t" r="r" b="b"/>
                              <a:pathLst>
                                <a:path w="73172" h="45602" extrusionOk="0">
                                  <a:moveTo>
                                    <a:pt x="426" y="1"/>
                                  </a:moveTo>
                                  <a:cubicBezTo>
                                    <a:pt x="197" y="1"/>
                                    <a:pt x="0" y="181"/>
                                    <a:pt x="0" y="411"/>
                                  </a:cubicBezTo>
                                  <a:lnTo>
                                    <a:pt x="0" y="45175"/>
                                  </a:lnTo>
                                  <a:cubicBezTo>
                                    <a:pt x="0" y="45405"/>
                                    <a:pt x="197" y="45601"/>
                                    <a:pt x="426" y="45601"/>
                                  </a:cubicBezTo>
                                  <a:lnTo>
                                    <a:pt x="72745" y="45601"/>
                                  </a:lnTo>
                                  <a:cubicBezTo>
                                    <a:pt x="72975" y="45601"/>
                                    <a:pt x="73171" y="45405"/>
                                    <a:pt x="73171" y="45175"/>
                                  </a:cubicBezTo>
                                  <a:lnTo>
                                    <a:pt x="73171" y="411"/>
                                  </a:lnTo>
                                  <a:cubicBezTo>
                                    <a:pt x="73171" y="181"/>
                                    <a:pt x="72975" y="1"/>
                                    <a:pt x="72745" y="1"/>
                                  </a:cubicBezTo>
                                  <a:close/>
                                </a:path>
                              </a:pathLst>
                            </a:custGeom>
                            <a:solidFill>
                              <a:srgbClr val="F46440"/>
                            </a:solidFill>
                            <a:ln>
                              <a:noFill/>
                            </a:ln>
                          </wps:spPr>
                          <wps:bodyPr spcFirstLastPara="1" wrap="square" lIns="91425" tIns="91425" rIns="91425" bIns="91425" anchor="ctr" anchorCtr="0">
                            <a:noAutofit/>
                          </wps:bodyPr>
                        </wps:wsp>
                        <wps:wsp>
                          <wps:cNvPr id="44" name="Google Shape;478;p55"/>
                          <wps:cNvSpPr/>
                          <wps:spPr>
                            <a:xfrm>
                              <a:off x="1006425" y="31950"/>
                              <a:ext cx="28700" cy="24925"/>
                            </a:xfrm>
                            <a:custGeom>
                              <a:avLst/>
                              <a:gdLst/>
                              <a:ahLst/>
                              <a:cxnLst/>
                              <a:rect l="l" t="t" r="r" b="b"/>
                              <a:pathLst>
                                <a:path w="1148" h="997" extrusionOk="0">
                                  <a:moveTo>
                                    <a:pt x="656" y="1"/>
                                  </a:moveTo>
                                  <a:cubicBezTo>
                                    <a:pt x="213" y="1"/>
                                    <a:pt x="0" y="541"/>
                                    <a:pt x="312" y="853"/>
                                  </a:cubicBezTo>
                                  <a:cubicBezTo>
                                    <a:pt x="411" y="952"/>
                                    <a:pt x="532" y="996"/>
                                    <a:pt x="650" y="996"/>
                                  </a:cubicBezTo>
                                  <a:cubicBezTo>
                                    <a:pt x="904" y="996"/>
                                    <a:pt x="1147" y="794"/>
                                    <a:pt x="1147" y="492"/>
                                  </a:cubicBezTo>
                                  <a:cubicBezTo>
                                    <a:pt x="1147" y="230"/>
                                    <a:pt x="934" y="1"/>
                                    <a:pt x="656" y="1"/>
                                  </a:cubicBezTo>
                                  <a:close/>
                                </a:path>
                              </a:pathLst>
                            </a:custGeom>
                            <a:solidFill>
                              <a:srgbClr val="363C4F"/>
                            </a:solidFill>
                            <a:ln>
                              <a:noFill/>
                            </a:ln>
                          </wps:spPr>
                          <wps:bodyPr spcFirstLastPara="1" wrap="square" lIns="91425" tIns="91425" rIns="91425" bIns="91425" anchor="ctr" anchorCtr="0">
                            <a:noAutofit/>
                          </wps:bodyPr>
                        </wps:wsp>
                      </wpg:grpSp>
                      <pic:pic xmlns:pic="http://schemas.openxmlformats.org/drawingml/2006/picture">
                        <pic:nvPicPr>
                          <pic:cNvPr id="47" name="Picture 29"/>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65989" y="70952"/>
                            <a:ext cx="3814243" cy="2192499"/>
                          </a:xfrm>
                          <a:prstGeom prst="roundRect">
                            <a:avLst/>
                          </a:prstGeom>
                        </pic:spPr>
                      </pic:pic>
                    </wpg:wgp>
                  </a:graphicData>
                </a:graphic>
                <wp14:sizeRelH relativeFrom="margin">
                  <wp14:pctWidth>0</wp14:pctWidth>
                </wp14:sizeRelH>
                <wp14:sizeRelV relativeFrom="margin">
                  <wp14:pctHeight>0</wp14:pctHeight>
                </wp14:sizeRelV>
              </wp:anchor>
            </w:drawing>
          </mc:Choice>
          <mc:Fallback>
            <w:pict>
              <v:group w14:anchorId="44612D18" id="Gruppo 33" o:spid="_x0000_s1026" style="position:absolute;margin-left:0;margin-top:12.4pt;width:253.35pt;height:199pt;z-index:251691520;mso-position-horizontal:left;mso-position-horizontal-relative:margin;mso-width-relative:margin;mso-height-relative:margin" coordorigin="" coordsize="39599,311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">
                <v:group id="Google Shape;471;p55" o:spid="_x0000_s1027" style="position:absolute;width:39599;height:31115" coordsize="20456,17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Google Shape;472;p55" o:spid="_x0000_s1028" style="position:absolute;left:7687;top:15133;width:5082;height:2471;visibility:visible;mso-wrap-style:square;v-text-anchor:middle" coordsize="20326,98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" path="m2967,l,9884r20325,l17359,,2967,xe" fillcolor="#e7e6e6 [3203]" stroked="f">
                    <v:path arrowok="t" o:extrusionok="f"/>
                  </v:shape>
                  <v:shape id="Google Shape;473;p55" o:spid="_x0000_s1029" style="position:absolute;left:7835;top:15133;width:4524;height:1975;visibility:visible;mso-wrap-style:square;v-text-anchor:middle" coordsize="18097,7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" path="m2377,l,7901c6032,6753,12064,5557,18096,4442l16769,,2377,xe" fillcolor="#c4b8b5" stroked="f">
                    <v:path arrowok="t" o:extrusionok="f"/>
                  </v:shape>
                  <v:shape id="Google Shape;474;p55" o:spid="_x0000_s1030" style="position:absolute;left:7306;top:17407;width:5844;height:385;visibility:visible;mso-wrap-style:square;v-text-anchor:middle" coordsize="23375,15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" path="m492,c214,,1,230,1,492r,1049l23375,1541r,-1049c23375,213,23145,,22883,l492,xe" fillcolor="#e7e6e6 [3203]" stroked="f">
                    <v:path arrowok="t" o:extrusionok="f"/>
                  </v:shape>
                  <v:shape id="Google Shape;475;p55" o:spid="_x0000_s1031" style="position:absolute;top:1012;width:20456;height:14613;visibility:visible;mso-wrap-style:square;v-text-anchor:middle" coordsize="81826,584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" path="m1574,1c705,1,,689,,1558l,56895v,869,705,1557,1574,1557l80252,58452v869,,1574,-688,1574,-1557l81826,1558c81826,689,81121,1,80252,1l1574,1xe" fillcolor="#e7e6e6 [3203]" stroked="f">
                    <v:path arrowok="t" o:extrusionok="f"/>
                  </v:shape>
                  <v:shape id="Google Shape;476;p55" o:spid="_x0000_s1032" style="position:absolute;width:20456;height:13904;visibility:visible;mso-wrap-style:square;v-text-anchor:middle" coordsize="81826,55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" path="m2836,c1279,,,1279,,2836l,55616r81826,l81826,2836c81826,1279,80547,,78973,l2836,xe" fillcolor="black [3200]" stroked="f">
                    <v:path arrowok="t" o:extrusionok="f"/>
                  </v:shape>
                  <v:shape id="Google Shape;477;p55" o:spid="_x0000_s1033" style="position:absolute;left:1081;top:971;width:18293;height:11400;visibility:visible;mso-wrap-style:square;v-text-anchor:middle" coordsize="73172,45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" path="m426,1c197,1,,181,,411l,45175v,230,197,426,426,426l72745,45601v230,,426,-196,426,-426l73171,411c73171,181,72975,1,72745,1l426,1xe" fillcolor="#f46440" stroked="f">
                    <v:path arrowok="t" o:extrusionok="f"/>
                  </v:shape>
                  <v:shape id="Google Shape;478;p55" o:spid="_x0000_s1034" style="position:absolute;left:10064;top:319;width:287;height:249;visibility:visible;mso-wrap-style:square;v-text-anchor:middle" coordsize="1148,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" path="m656,1c213,1,,541,312,853v99,99,220,143,338,143c904,996,1147,794,1147,492,1147,230,934,1,656,1xe" fillcolor="#363c4f" stroked="f">
                    <v:path arrowok="t" o:extrusionok="f"/>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35" type="#_x0000_t75" style="position:absolute;left:659;top:709;width:38143;height:21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" adj="3600">
                  <v:imagedata r:id="rId135" o:title=""/>
                </v:shape>
                <w10:wrap type="square" anchorx="margin"/>
              </v:group>
            </w:pict>
          </mc:Fallback>
        </mc:AlternateContent>
      </w:r>
      <w:r w:rsidR="007B15D1" w:rsidRPr="002D4A3A">
        <w:rPr>
          <w:lang w:val="en-GB"/>
        </w:rPr>
        <w:t xml:space="preserve">Surveyed refers to all the information related to the surveyed communities, with the data from the surveys, the main outcomes from the postprocessing and other useful information to better define the communities. </w:t>
      </w:r>
    </w:p>
    <w:p w14:paraId="7EC2D621" w14:textId="47D58590" w:rsidR="007B15D1" w:rsidRDefault="007B15D1" w:rsidP="00A0535D">
      <w:pPr>
        <w:pStyle w:val="Paragrafoelenco"/>
        <w:numPr>
          <w:ilvl w:val="0"/>
          <w:numId w:val="34"/>
        </w:numPr>
        <w:rPr>
          <w:lang w:val="en-GB"/>
        </w:rPr>
      </w:pPr>
      <w:r w:rsidRPr="00A0535D">
        <w:rPr>
          <w:lang w:val="en-GB"/>
        </w:rPr>
        <w:t>El</w:t>
      </w:r>
      <w:r w:rsidR="00A0535D" w:rsidRPr="00A0535D">
        <w:rPr>
          <w:lang w:val="en-GB"/>
        </w:rPr>
        <w:t>e</w:t>
      </w:r>
      <w:r w:rsidRPr="00A0535D">
        <w:rPr>
          <w:lang w:val="en-GB"/>
        </w:rPr>
        <w:t>ctrification procedure:</w:t>
      </w:r>
      <w:r w:rsidR="00A0535D" w:rsidRPr="00A0535D">
        <w:rPr>
          <w:lang w:val="en-GB"/>
        </w:rPr>
        <w:t xml:space="preserve"> the final e</w:t>
      </w:r>
      <w:r w:rsidR="00A0535D">
        <w:rPr>
          <w:lang w:val="en-GB"/>
        </w:rPr>
        <w:t>nergy density map of Zambezia and the final results related to the generation portfolio and t</w:t>
      </w:r>
      <w:r w:rsidR="00804FF6">
        <w:rPr>
          <w:lang w:val="en-GB"/>
        </w:rPr>
        <w:t>he electric network deployment</w:t>
      </w:r>
      <w:r w:rsidR="00A0535D">
        <w:rPr>
          <w:lang w:val="en-GB"/>
        </w:rPr>
        <w:t xml:space="preserve"> is displayed.</w:t>
      </w:r>
    </w:p>
    <w:p w14:paraId="1B3502DB" w14:textId="35B9865A" w:rsidR="00640993" w:rsidRDefault="00640993" w:rsidP="00640993">
      <w:pPr>
        <w:rPr>
          <w:lang w:val="en-GB"/>
        </w:rPr>
      </w:pPr>
      <w:r>
        <w:rPr>
          <w:lang w:val="en-GB"/>
        </w:rPr>
        <w:t xml:space="preserve">It is also possible to download the pdf version </w:t>
      </w:r>
      <w:r w:rsidR="002D4A3A">
        <w:rPr>
          <w:lang w:val="en-GB"/>
        </w:rPr>
        <w:t>of the report as shown below.</w:t>
      </w:r>
    </w:p>
    <w:p w14:paraId="6A13BB14" w14:textId="3CC77BBD" w:rsidR="002D4A3A" w:rsidRDefault="002D4A3A" w:rsidP="00640993">
      <w:pPr>
        <w:rPr>
          <w:lang w:val="en-GB"/>
        </w:rPr>
      </w:pPr>
      <w:r w:rsidRPr="00417AA2">
        <w:rPr>
          <w:noProof/>
        </w:rPr>
        <mc:AlternateContent>
          <mc:Choice Requires="wpg">
            <w:drawing>
              <wp:anchor distT="0" distB="0" distL="114300" distR="114300" simplePos="0" relativeHeight="251574784" behindDoc="0" locked="0" layoutInCell="1" allowOverlap="1" wp14:anchorId="407F7752" wp14:editId="41D2983A">
                <wp:simplePos x="0" y="0"/>
                <wp:positionH relativeFrom="margin">
                  <wp:align>center</wp:align>
                </wp:positionH>
                <wp:positionV relativeFrom="paragraph">
                  <wp:posOffset>249823</wp:posOffset>
                </wp:positionV>
                <wp:extent cx="3459480" cy="2851785"/>
                <wp:effectExtent l="0" t="0" r="7620" b="5715"/>
                <wp:wrapSquare wrapText="bothSides"/>
                <wp:docPr id="26" name="Gruppo 26"/>
                <wp:cNvGraphicFramePr/>
                <a:graphic xmlns:a="http://schemas.openxmlformats.org/drawingml/2006/main">
                  <a:graphicData uri="http://schemas.microsoft.com/office/word/2010/wordprocessingGroup">
                    <wpg:wgp>
                      <wpg:cNvGrpSpPr/>
                      <wpg:grpSpPr>
                        <a:xfrm>
                          <a:off x="0" y="0"/>
                          <a:ext cx="3459480" cy="2851785"/>
                          <a:chOff x="0" y="1"/>
                          <a:chExt cx="3959969" cy="3111593"/>
                        </a:xfrm>
                      </wpg:grpSpPr>
                      <wpg:grpSp>
                        <wpg:cNvPr id="29" name="Google Shape;471;p55"/>
                        <wpg:cNvGrpSpPr/>
                        <wpg:grpSpPr>
                          <a:xfrm>
                            <a:off x="0" y="1"/>
                            <a:ext cx="3959969" cy="3111593"/>
                            <a:chOff x="0" y="0"/>
                            <a:chExt cx="2045650" cy="1779275"/>
                          </a:xfrm>
                        </wpg:grpSpPr>
                        <wps:wsp>
                          <wps:cNvPr id="30" name="Google Shape;472;p55"/>
                          <wps:cNvSpPr/>
                          <wps:spPr>
                            <a:xfrm>
                              <a:off x="768750" y="1513325"/>
                              <a:ext cx="508150" cy="247100"/>
                            </a:xfrm>
                            <a:custGeom>
                              <a:avLst/>
                              <a:gdLst/>
                              <a:ahLst/>
                              <a:cxnLst/>
                              <a:rect l="l" t="t" r="r" b="b"/>
                              <a:pathLst>
                                <a:path w="20326" h="9884" extrusionOk="0">
                                  <a:moveTo>
                                    <a:pt x="2967" y="0"/>
                                  </a:moveTo>
                                  <a:lnTo>
                                    <a:pt x="0" y="9884"/>
                                  </a:lnTo>
                                  <a:lnTo>
                                    <a:pt x="20325" y="9884"/>
                                  </a:lnTo>
                                  <a:lnTo>
                                    <a:pt x="17359" y="0"/>
                                  </a:lnTo>
                                  <a:close/>
                                </a:path>
                              </a:pathLst>
                            </a:custGeom>
                            <a:solidFill>
                              <a:schemeClr val="lt2"/>
                            </a:solidFill>
                            <a:ln>
                              <a:noFill/>
                            </a:ln>
                          </wps:spPr>
                          <wps:bodyPr spcFirstLastPara="1" wrap="square" lIns="91425" tIns="91425" rIns="91425" bIns="91425" anchor="ctr" anchorCtr="0">
                            <a:noAutofit/>
                          </wps:bodyPr>
                        </wps:wsp>
                        <wps:wsp>
                          <wps:cNvPr id="31" name="Google Shape;473;p55"/>
                          <wps:cNvSpPr/>
                          <wps:spPr>
                            <a:xfrm>
                              <a:off x="783500" y="1513325"/>
                              <a:ext cx="452425" cy="197525"/>
                            </a:xfrm>
                            <a:custGeom>
                              <a:avLst/>
                              <a:gdLst/>
                              <a:ahLst/>
                              <a:cxnLst/>
                              <a:rect l="l" t="t" r="r" b="b"/>
                              <a:pathLst>
                                <a:path w="18097" h="7901" extrusionOk="0">
                                  <a:moveTo>
                                    <a:pt x="2377" y="0"/>
                                  </a:moveTo>
                                  <a:lnTo>
                                    <a:pt x="0" y="7901"/>
                                  </a:lnTo>
                                  <a:cubicBezTo>
                                    <a:pt x="6032" y="6753"/>
                                    <a:pt x="12064" y="5557"/>
                                    <a:pt x="18096" y="4442"/>
                                  </a:cubicBezTo>
                                  <a:lnTo>
                                    <a:pt x="16769" y="0"/>
                                  </a:lnTo>
                                  <a:close/>
                                </a:path>
                              </a:pathLst>
                            </a:custGeom>
                            <a:solidFill>
                              <a:srgbClr val="C4B8B5"/>
                            </a:solidFill>
                            <a:ln>
                              <a:noFill/>
                            </a:ln>
                          </wps:spPr>
                          <wps:bodyPr spcFirstLastPara="1" wrap="square" lIns="91425" tIns="91425" rIns="91425" bIns="91425" anchor="ctr" anchorCtr="0">
                            <a:noAutofit/>
                          </wps:bodyPr>
                        </wps:wsp>
                        <wps:wsp>
                          <wps:cNvPr id="38" name="Google Shape;474;p55"/>
                          <wps:cNvSpPr/>
                          <wps:spPr>
                            <a:xfrm>
                              <a:off x="730625" y="1740750"/>
                              <a:ext cx="584375" cy="38525"/>
                            </a:xfrm>
                            <a:custGeom>
                              <a:avLst/>
                              <a:gdLst/>
                              <a:ahLst/>
                              <a:cxnLst/>
                              <a:rect l="l" t="t" r="r" b="b"/>
                              <a:pathLst>
                                <a:path w="23375" h="1541" extrusionOk="0">
                                  <a:moveTo>
                                    <a:pt x="492" y="0"/>
                                  </a:moveTo>
                                  <a:cubicBezTo>
                                    <a:pt x="214" y="0"/>
                                    <a:pt x="1" y="230"/>
                                    <a:pt x="1" y="492"/>
                                  </a:cubicBezTo>
                                  <a:lnTo>
                                    <a:pt x="1" y="1541"/>
                                  </a:lnTo>
                                  <a:lnTo>
                                    <a:pt x="23375" y="1541"/>
                                  </a:lnTo>
                                  <a:lnTo>
                                    <a:pt x="23375" y="492"/>
                                  </a:lnTo>
                                  <a:cubicBezTo>
                                    <a:pt x="23375" y="213"/>
                                    <a:pt x="23145" y="0"/>
                                    <a:pt x="22883" y="0"/>
                                  </a:cubicBezTo>
                                  <a:close/>
                                </a:path>
                              </a:pathLst>
                            </a:custGeom>
                            <a:solidFill>
                              <a:schemeClr val="lt2"/>
                            </a:solidFill>
                            <a:ln>
                              <a:noFill/>
                            </a:ln>
                          </wps:spPr>
                          <wps:bodyPr spcFirstLastPara="1" wrap="square" lIns="91425" tIns="91425" rIns="91425" bIns="91425" anchor="ctr" anchorCtr="0">
                            <a:noAutofit/>
                          </wps:bodyPr>
                        </wps:wsp>
                        <wps:wsp>
                          <wps:cNvPr id="40" name="Google Shape;475;p55"/>
                          <wps:cNvSpPr/>
                          <wps:spPr>
                            <a:xfrm>
                              <a:off x="0" y="101200"/>
                              <a:ext cx="2045650" cy="1461300"/>
                            </a:xfrm>
                            <a:custGeom>
                              <a:avLst/>
                              <a:gdLst/>
                              <a:ahLst/>
                              <a:cxnLst/>
                              <a:rect l="l" t="t" r="r" b="b"/>
                              <a:pathLst>
                                <a:path w="81826" h="58452" extrusionOk="0">
                                  <a:moveTo>
                                    <a:pt x="1574" y="1"/>
                                  </a:moveTo>
                                  <a:cubicBezTo>
                                    <a:pt x="705" y="1"/>
                                    <a:pt x="0" y="689"/>
                                    <a:pt x="0" y="1558"/>
                                  </a:cubicBezTo>
                                  <a:lnTo>
                                    <a:pt x="0" y="56895"/>
                                  </a:lnTo>
                                  <a:cubicBezTo>
                                    <a:pt x="0" y="57764"/>
                                    <a:pt x="705" y="58452"/>
                                    <a:pt x="1574" y="58452"/>
                                  </a:cubicBezTo>
                                  <a:lnTo>
                                    <a:pt x="80252" y="58452"/>
                                  </a:lnTo>
                                  <a:cubicBezTo>
                                    <a:pt x="81121" y="58452"/>
                                    <a:pt x="81826" y="57764"/>
                                    <a:pt x="81826" y="56895"/>
                                  </a:cubicBezTo>
                                  <a:lnTo>
                                    <a:pt x="81826" y="1558"/>
                                  </a:lnTo>
                                  <a:cubicBezTo>
                                    <a:pt x="81826" y="689"/>
                                    <a:pt x="81121" y="1"/>
                                    <a:pt x="80252" y="1"/>
                                  </a:cubicBezTo>
                                  <a:close/>
                                </a:path>
                              </a:pathLst>
                            </a:custGeom>
                            <a:solidFill>
                              <a:schemeClr val="lt2"/>
                            </a:solidFill>
                            <a:ln>
                              <a:noFill/>
                            </a:ln>
                          </wps:spPr>
                          <wps:bodyPr spcFirstLastPara="1" wrap="square" lIns="91425" tIns="91425" rIns="91425" bIns="91425" anchor="ctr" anchorCtr="0">
                            <a:noAutofit/>
                          </wps:bodyPr>
                        </wps:wsp>
                        <wps:wsp>
                          <wps:cNvPr id="46" name="Google Shape;476;p55"/>
                          <wps:cNvSpPr/>
                          <wps:spPr>
                            <a:xfrm>
                              <a:off x="0" y="0"/>
                              <a:ext cx="2045650" cy="1390400"/>
                            </a:xfrm>
                            <a:custGeom>
                              <a:avLst/>
                              <a:gdLst/>
                              <a:ahLst/>
                              <a:cxnLst/>
                              <a:rect l="l" t="t" r="r" b="b"/>
                              <a:pathLst>
                                <a:path w="81826" h="55616" extrusionOk="0">
                                  <a:moveTo>
                                    <a:pt x="2836" y="0"/>
                                  </a:moveTo>
                                  <a:cubicBezTo>
                                    <a:pt x="1279" y="0"/>
                                    <a:pt x="0" y="1279"/>
                                    <a:pt x="0" y="2836"/>
                                  </a:cubicBezTo>
                                  <a:lnTo>
                                    <a:pt x="0" y="55616"/>
                                  </a:lnTo>
                                  <a:lnTo>
                                    <a:pt x="81826" y="55616"/>
                                  </a:lnTo>
                                  <a:lnTo>
                                    <a:pt x="81826" y="2836"/>
                                  </a:lnTo>
                                  <a:cubicBezTo>
                                    <a:pt x="81826" y="1279"/>
                                    <a:pt x="80547" y="0"/>
                                    <a:pt x="78973" y="0"/>
                                  </a:cubicBezTo>
                                  <a:close/>
                                </a:path>
                              </a:pathLst>
                            </a:custGeom>
                            <a:solidFill>
                              <a:schemeClr val="dk1"/>
                            </a:solidFill>
                            <a:ln>
                              <a:noFill/>
                            </a:ln>
                          </wps:spPr>
                          <wps:bodyPr spcFirstLastPara="1" wrap="square" lIns="91425" tIns="91425" rIns="91425" bIns="91425" anchor="ctr" anchorCtr="0">
                            <a:noAutofit/>
                          </wps:bodyPr>
                        </wps:wsp>
                        <wps:wsp>
                          <wps:cNvPr id="49" name="Google Shape;477;p55"/>
                          <wps:cNvSpPr/>
                          <wps:spPr>
                            <a:xfrm>
                              <a:off x="108175" y="97100"/>
                              <a:ext cx="1829300" cy="1140050"/>
                            </a:xfrm>
                            <a:custGeom>
                              <a:avLst/>
                              <a:gdLst/>
                              <a:ahLst/>
                              <a:cxnLst/>
                              <a:rect l="l" t="t" r="r" b="b"/>
                              <a:pathLst>
                                <a:path w="73172" h="45602" extrusionOk="0">
                                  <a:moveTo>
                                    <a:pt x="426" y="1"/>
                                  </a:moveTo>
                                  <a:cubicBezTo>
                                    <a:pt x="197" y="1"/>
                                    <a:pt x="0" y="181"/>
                                    <a:pt x="0" y="411"/>
                                  </a:cubicBezTo>
                                  <a:lnTo>
                                    <a:pt x="0" y="45175"/>
                                  </a:lnTo>
                                  <a:cubicBezTo>
                                    <a:pt x="0" y="45405"/>
                                    <a:pt x="197" y="45601"/>
                                    <a:pt x="426" y="45601"/>
                                  </a:cubicBezTo>
                                  <a:lnTo>
                                    <a:pt x="72745" y="45601"/>
                                  </a:lnTo>
                                  <a:cubicBezTo>
                                    <a:pt x="72975" y="45601"/>
                                    <a:pt x="73171" y="45405"/>
                                    <a:pt x="73171" y="45175"/>
                                  </a:cubicBezTo>
                                  <a:lnTo>
                                    <a:pt x="73171" y="411"/>
                                  </a:lnTo>
                                  <a:cubicBezTo>
                                    <a:pt x="73171" y="181"/>
                                    <a:pt x="72975" y="1"/>
                                    <a:pt x="72745" y="1"/>
                                  </a:cubicBezTo>
                                  <a:close/>
                                </a:path>
                              </a:pathLst>
                            </a:custGeom>
                            <a:solidFill>
                              <a:srgbClr val="F46440"/>
                            </a:solidFill>
                            <a:ln>
                              <a:noFill/>
                            </a:ln>
                          </wps:spPr>
                          <wps:bodyPr spcFirstLastPara="1" wrap="square" lIns="91425" tIns="91425" rIns="91425" bIns="91425" anchor="ctr" anchorCtr="0">
                            <a:noAutofit/>
                          </wps:bodyPr>
                        </wps:wsp>
                        <wps:wsp>
                          <wps:cNvPr id="60" name="Google Shape;478;p55"/>
                          <wps:cNvSpPr/>
                          <wps:spPr>
                            <a:xfrm>
                              <a:off x="1006425" y="31950"/>
                              <a:ext cx="28700" cy="24925"/>
                            </a:xfrm>
                            <a:custGeom>
                              <a:avLst/>
                              <a:gdLst/>
                              <a:ahLst/>
                              <a:cxnLst/>
                              <a:rect l="l" t="t" r="r" b="b"/>
                              <a:pathLst>
                                <a:path w="1148" h="997" extrusionOk="0">
                                  <a:moveTo>
                                    <a:pt x="656" y="1"/>
                                  </a:moveTo>
                                  <a:cubicBezTo>
                                    <a:pt x="213" y="1"/>
                                    <a:pt x="0" y="541"/>
                                    <a:pt x="312" y="853"/>
                                  </a:cubicBezTo>
                                  <a:cubicBezTo>
                                    <a:pt x="411" y="952"/>
                                    <a:pt x="532" y="996"/>
                                    <a:pt x="650" y="996"/>
                                  </a:cubicBezTo>
                                  <a:cubicBezTo>
                                    <a:pt x="904" y="996"/>
                                    <a:pt x="1147" y="794"/>
                                    <a:pt x="1147" y="492"/>
                                  </a:cubicBezTo>
                                  <a:cubicBezTo>
                                    <a:pt x="1147" y="230"/>
                                    <a:pt x="934" y="1"/>
                                    <a:pt x="656" y="1"/>
                                  </a:cubicBezTo>
                                  <a:close/>
                                </a:path>
                              </a:pathLst>
                            </a:custGeom>
                            <a:solidFill>
                              <a:srgbClr val="363C4F"/>
                            </a:solidFill>
                            <a:ln>
                              <a:noFill/>
                            </a:ln>
                          </wps:spPr>
                          <wps:bodyPr spcFirstLastPara="1" wrap="square" lIns="91425" tIns="91425" rIns="91425" bIns="91425" anchor="ctr" anchorCtr="0">
                            <a:noAutofit/>
                          </wps:bodyPr>
                        </wps:wsp>
                      </wpg:grpSp>
                      <pic:pic xmlns:pic="http://schemas.openxmlformats.org/drawingml/2006/picture">
                        <pic:nvPicPr>
                          <pic:cNvPr id="61" name="Picture 29"/>
                          <pic:cNvPicPr>
                            <a:picLocks noChangeAspect="1"/>
                          </pic:cNvPicPr>
                        </pic:nvPicPr>
                        <pic:blipFill>
                          <a:blip r:embed="rId136" cstate="print">
                            <a:extLst>
                              <a:ext uri="{28A0092B-C50C-407E-A947-70E740481C1C}">
                                <a14:useLocalDpi xmlns:a14="http://schemas.microsoft.com/office/drawing/2010/main" val="0"/>
                              </a:ext>
                            </a:extLst>
                          </a:blip>
                          <a:stretch>
                            <a:fillRect/>
                          </a:stretch>
                        </pic:blipFill>
                        <pic:spPr>
                          <a:xfrm>
                            <a:off x="91016" y="33539"/>
                            <a:ext cx="3813585" cy="2297078"/>
                          </a:xfrm>
                          <a:prstGeom prst="roundRect">
                            <a:avLst/>
                          </a:prstGeom>
                        </pic:spPr>
                      </pic:pic>
                    </wpg:wgp>
                  </a:graphicData>
                </a:graphic>
              </wp:anchor>
            </w:drawing>
          </mc:Choice>
          <mc:Fallback>
            <w:pict>
              <v:group w14:anchorId="41A7A440" id="Gruppo 26" o:spid="_x0000_s1026" style="position:absolute;margin-left:0;margin-top:19.65pt;width:272.4pt;height:224.55pt;z-index:251574784;mso-position-horizontal:center;mso-position-horizontal-relative:margin" coordorigin="" coordsize="39599,311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">
                <v:group id="Google Shape;471;p55" o:spid="_x0000_s1027" style="position:absolute;width:39599;height:31115" coordsize="20456,17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Google Shape;472;p55" o:spid="_x0000_s1028" style="position:absolute;left:7687;top:15133;width:5082;height:2471;visibility:visible;mso-wrap-style:square;v-text-anchor:middle" coordsize="20326,98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" path="m2967,l,9884r20325,l17359,,2967,xe" fillcolor="#e7e6e6 [3203]" stroked="f">
                    <v:path arrowok="t" o:extrusionok="f"/>
                  </v:shape>
                  <v:shape id="Google Shape;473;p55" o:spid="_x0000_s1029" style="position:absolute;left:7835;top:15133;width:4524;height:1975;visibility:visible;mso-wrap-style:square;v-text-anchor:middle" coordsize="18097,7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" path="m2377,l,7901c6032,6753,12064,5557,18096,4442l16769,,2377,xe" fillcolor="#c4b8b5" stroked="f">
                    <v:path arrowok="t" o:extrusionok="f"/>
                  </v:shape>
                  <v:shape id="Google Shape;474;p55" o:spid="_x0000_s1030" style="position:absolute;left:7306;top:17407;width:5844;height:385;visibility:visible;mso-wrap-style:square;v-text-anchor:middle" coordsize="23375,15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" path="m492,c214,,1,230,1,492r,1049l23375,1541r,-1049c23375,213,23145,,22883,l492,xe" fillcolor="#e7e6e6 [3203]" stroked="f">
                    <v:path arrowok="t" o:extrusionok="f"/>
                  </v:shape>
                  <v:shape id="Google Shape;475;p55" o:spid="_x0000_s1031" style="position:absolute;top:1012;width:20456;height:14613;visibility:visible;mso-wrap-style:square;v-text-anchor:middle" coordsize="81826,584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" path="m1574,1c705,1,,689,,1558l,56895v,869,705,1557,1574,1557l80252,58452v869,,1574,-688,1574,-1557l81826,1558c81826,689,81121,1,80252,1l1574,1xe" fillcolor="#e7e6e6 [3203]" stroked="f">
                    <v:path arrowok="t" o:extrusionok="f"/>
                  </v:shape>
                  <v:shape id="Google Shape;476;p55" o:spid="_x0000_s1032" style="position:absolute;width:20456;height:13904;visibility:visible;mso-wrap-style:square;v-text-anchor:middle" coordsize="81826,55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" path="m2836,c1279,,,1279,,2836l,55616r81826,l81826,2836c81826,1279,80547,,78973,l2836,xe" fillcolor="black [3200]" stroked="f">
                    <v:path arrowok="t" o:extrusionok="f"/>
                  </v:shape>
                  <v:shape id="Google Shape;477;p55" o:spid="_x0000_s1033" style="position:absolute;left:1081;top:971;width:18293;height:11400;visibility:visible;mso-wrap-style:square;v-text-anchor:middle" coordsize="73172,45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" path="m426,1c197,1,,181,,411l,45175v,230,197,426,426,426l72745,45601v230,,426,-196,426,-426l73171,411c73171,181,72975,1,72745,1l426,1xe" fillcolor="#f46440" stroked="f">
                    <v:path arrowok="t" o:extrusionok="f"/>
                  </v:shape>
                  <v:shape id="Google Shape;478;p55" o:spid="_x0000_s1034" style="position:absolute;left:10064;top:319;width:287;height:249;visibility:visible;mso-wrap-style:square;v-text-anchor:middle" coordsize="1148,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" path="m656,1c213,1,,541,312,853v99,99,220,143,338,143c904,996,1147,794,1147,492,1147,230,934,1,656,1xe" fillcolor="#363c4f" stroked="f">
                    <v:path arrowok="t" o:extrusionok="f"/>
                  </v:shape>
                </v:group>
                <v:shape id="Picture 29" o:spid="_x0000_s1035" type="#_x0000_t75" style="position:absolute;left:910;top:335;width:38136;height:22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" adj="3600">
                  <v:imagedata r:id="rId137" o:title=""/>
                </v:shape>
                <w10:wrap type="square" anchorx="margin"/>
              </v:group>
            </w:pict>
          </mc:Fallback>
        </mc:AlternateContent>
      </w:r>
    </w:p>
    <w:p w14:paraId="09A679F0" w14:textId="7BA9514D" w:rsidR="002D4A3A" w:rsidRDefault="002D4A3A" w:rsidP="00640993">
      <w:pPr>
        <w:rPr>
          <w:lang w:val="en-GB"/>
        </w:rPr>
      </w:pPr>
    </w:p>
    <w:p w14:paraId="75A73F1C" w14:textId="29A0E3EC" w:rsidR="002D4A3A" w:rsidRDefault="00124F71" w:rsidP="00640993">
      <w:pPr>
        <w:rPr>
          <w:lang w:val="en-GB"/>
        </w:rPr>
      </w:pPr>
      <w:r>
        <w:rPr>
          <w:noProof/>
        </w:rPr>
        <mc:AlternateContent>
          <mc:Choice Requires="wps">
            <w:drawing>
              <wp:anchor distT="0" distB="0" distL="114300" distR="114300" simplePos="0" relativeHeight="251694592" behindDoc="0" locked="0" layoutInCell="1" allowOverlap="1" wp14:anchorId="6AA99C0D" wp14:editId="2FC25578">
                <wp:simplePos x="0" y="0"/>
                <wp:positionH relativeFrom="margin">
                  <wp:posOffset>2760331</wp:posOffset>
                </wp:positionH>
                <wp:positionV relativeFrom="paragraph">
                  <wp:posOffset>110077</wp:posOffset>
                </wp:positionV>
                <wp:extent cx="324750" cy="173904"/>
                <wp:effectExtent l="19050" t="19050" r="18415" b="36195"/>
                <wp:wrapNone/>
                <wp:docPr id="62" name="Freccia a destra 62"/>
                <wp:cNvGraphicFramePr/>
                <a:graphic xmlns:a="http://schemas.openxmlformats.org/drawingml/2006/main">
                  <a:graphicData uri="http://schemas.microsoft.com/office/word/2010/wordprocessingShape">
                    <wps:wsp>
                      <wps:cNvSpPr/>
                      <wps:spPr>
                        <a:xfrm rot="10800000">
                          <a:off x="0" y="0"/>
                          <a:ext cx="324750" cy="173904"/>
                        </a:xfrm>
                        <a:prstGeom prst="rightArrow">
                          <a:avLst/>
                        </a:prstGeom>
                        <a:solidFill>
                          <a:srgbClr val="FF9933"/>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13982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reccia a destra 62" o:spid="_x0000_s1026" type="#_x0000_t13" style="position:absolute;margin-left:217.35pt;margin-top:8.65pt;width:25.55pt;height:13.7pt;rotation:180;z-index:251694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" adj="15817" fillcolor="#f93" strokecolor="#c45911 [2405]" strokeweight="1pt">
                <w10:wrap anchorx="margin"/>
              </v:shape>
            </w:pict>
          </mc:Fallback>
        </mc:AlternateContent>
      </w:r>
    </w:p>
    <w:p w14:paraId="0554E676" w14:textId="6681B537" w:rsidR="002D4A3A" w:rsidRDefault="002D4A3A" w:rsidP="00640993">
      <w:pPr>
        <w:rPr>
          <w:lang w:val="en-GB"/>
        </w:rPr>
      </w:pPr>
    </w:p>
    <w:p w14:paraId="49653181" w14:textId="462BDB4E" w:rsidR="002D4A3A" w:rsidRDefault="002D4A3A" w:rsidP="00640993">
      <w:pPr>
        <w:rPr>
          <w:lang w:val="en-GB"/>
        </w:rPr>
      </w:pPr>
    </w:p>
    <w:p w14:paraId="6AE0E0E6" w14:textId="5CF9FD27" w:rsidR="002D4A3A" w:rsidRDefault="002D4A3A" w:rsidP="00640993">
      <w:pPr>
        <w:rPr>
          <w:lang w:val="en-GB"/>
        </w:rPr>
      </w:pPr>
    </w:p>
    <w:p w14:paraId="7D71B9B9" w14:textId="3880B8E7" w:rsidR="002D4A3A" w:rsidRDefault="002D4A3A" w:rsidP="00640993">
      <w:pPr>
        <w:rPr>
          <w:lang w:val="en-GB"/>
        </w:rPr>
      </w:pPr>
    </w:p>
    <w:p w14:paraId="6E4A969E" w14:textId="5C6C6331" w:rsidR="002D4A3A" w:rsidRDefault="002D4A3A" w:rsidP="00640993">
      <w:pPr>
        <w:rPr>
          <w:lang w:val="en-GB"/>
        </w:rPr>
      </w:pPr>
    </w:p>
    <w:p w14:paraId="45264603" w14:textId="2FBA5A8E" w:rsidR="002D4A3A" w:rsidRDefault="002D4A3A" w:rsidP="00640993">
      <w:pPr>
        <w:rPr>
          <w:lang w:val="en-GB"/>
        </w:rPr>
      </w:pPr>
    </w:p>
    <w:p w14:paraId="5B9F413C" w14:textId="7EF6F44A" w:rsidR="002D4A3A" w:rsidRPr="00640993" w:rsidRDefault="002D4A3A" w:rsidP="00640993">
      <w:pPr>
        <w:rPr>
          <w:lang w:val="en-GB"/>
        </w:rPr>
      </w:pPr>
    </w:p>
    <w:p w14:paraId="406A4BE2" w14:textId="77777777" w:rsidR="00523DEC" w:rsidRDefault="00523DEC" w:rsidP="00523DEC"/>
    <w:p w14:paraId="6A91FF75" w14:textId="77777777" w:rsidR="00523DEC" w:rsidRDefault="00523DEC" w:rsidP="00523DEC"/>
    <w:p w14:paraId="0BE73386" w14:textId="77777777" w:rsidR="00523DEC" w:rsidRDefault="00523DEC" w:rsidP="00523DEC"/>
    <w:p w14:paraId="62ED5C3E" w14:textId="77777777" w:rsidR="008225A0" w:rsidRDefault="002D4A3A" w:rsidP="000F64C5">
      <w:pPr>
        <w:pStyle w:val="Titolo2"/>
        <w:numPr>
          <w:ilvl w:val="0"/>
          <w:numId w:val="0"/>
        </w:numPr>
        <w:spacing w:before="0" w:after="0"/>
        <w:ind w:left="851" w:hanging="851"/>
      </w:pPr>
      <w:bookmarkStart w:id="39" w:name="_Toc135731005"/>
      <w:r w:rsidRPr="00523DEC">
        <w:lastRenderedPageBreak/>
        <w:t>Surveyed</w:t>
      </w:r>
      <w:bookmarkEnd w:id="39"/>
    </w:p>
    <w:p w14:paraId="5BDECADA" w14:textId="3E05BF06" w:rsidR="0005706B" w:rsidRPr="00523DEC" w:rsidRDefault="008225A0" w:rsidP="000F64C5">
      <w:pPr>
        <w:pStyle w:val="Titolo3"/>
        <w:numPr>
          <w:ilvl w:val="0"/>
          <w:numId w:val="0"/>
        </w:numPr>
        <w:spacing w:before="0" w:after="0"/>
        <w:ind w:left="851" w:hanging="851"/>
      </w:pPr>
      <w:bookmarkStart w:id="40" w:name="_Toc135731006"/>
      <w:r>
        <w:t xml:space="preserve">Surveyed: </w:t>
      </w:r>
      <w:r w:rsidR="007F56EF" w:rsidRPr="00523DEC">
        <w:t>Entire Area</w:t>
      </w:r>
      <w:bookmarkEnd w:id="40"/>
    </w:p>
    <w:p w14:paraId="4946C045" w14:textId="0CE15E9A" w:rsidR="00617ABA" w:rsidRDefault="003F1CA6" w:rsidP="00617ABA">
      <w:r>
        <w:t xml:space="preserve">On the right bar, selecting </w:t>
      </w:r>
      <w:r w:rsidRPr="00C80562">
        <w:rPr>
          <w:i/>
          <w:iCs/>
        </w:rPr>
        <w:t>entire area</w:t>
      </w:r>
      <w:r>
        <w:t>, it is possible to analyze the overall studied area with the surveyed communities.</w:t>
      </w:r>
    </w:p>
    <w:p w14:paraId="34143F2E" w14:textId="642D68A9" w:rsidR="003F1CA6" w:rsidRDefault="003F1CA6" w:rsidP="00617ABA">
      <w:r>
        <w:rPr>
          <w:noProof/>
        </w:rPr>
        <mc:AlternateContent>
          <mc:Choice Requires="wps">
            <w:drawing>
              <wp:anchor distT="0" distB="0" distL="114300" distR="114300" simplePos="0" relativeHeight="251697664" behindDoc="0" locked="0" layoutInCell="1" allowOverlap="1" wp14:anchorId="0C01A021" wp14:editId="4970168F">
                <wp:simplePos x="0" y="0"/>
                <wp:positionH relativeFrom="margin">
                  <wp:posOffset>1144270</wp:posOffset>
                </wp:positionH>
                <wp:positionV relativeFrom="paragraph">
                  <wp:posOffset>993775</wp:posOffset>
                </wp:positionV>
                <wp:extent cx="324750" cy="173904"/>
                <wp:effectExtent l="19050" t="19050" r="18415" b="36195"/>
                <wp:wrapNone/>
                <wp:docPr id="72" name="Freccia a destra 72"/>
                <wp:cNvGraphicFramePr/>
                <a:graphic xmlns:a="http://schemas.openxmlformats.org/drawingml/2006/main">
                  <a:graphicData uri="http://schemas.microsoft.com/office/word/2010/wordprocessingShape">
                    <wps:wsp>
                      <wps:cNvSpPr/>
                      <wps:spPr>
                        <a:xfrm rot="10800000">
                          <a:off x="0" y="0"/>
                          <a:ext cx="324750" cy="173904"/>
                        </a:xfrm>
                        <a:prstGeom prst="rightArrow">
                          <a:avLst/>
                        </a:prstGeom>
                        <a:solidFill>
                          <a:srgbClr val="FF9933"/>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940DE3" id="Freccia a destra 72" o:spid="_x0000_s1026" type="#_x0000_t13" style="position:absolute;margin-left:90.1pt;margin-top:78.25pt;width:25.55pt;height:13.7pt;rotation:180;z-index:251697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" adj="15817" fillcolor="#f93" strokecolor="#c45911 [2405]" strokeweight="1pt">
                <w10:wrap anchorx="margin"/>
              </v:shape>
            </w:pict>
          </mc:Fallback>
        </mc:AlternateContent>
      </w:r>
      <w:r>
        <w:rPr>
          <w:noProof/>
        </w:rPr>
        <w:drawing>
          <wp:inline distT="0" distB="0" distL="0" distR="0" wp14:anchorId="4FFCE8F8" wp14:editId="0C1B48C4">
            <wp:extent cx="5727700" cy="3374924"/>
            <wp:effectExtent l="0" t="0" r="6350" b="0"/>
            <wp:docPr id="64" name="Immagin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727700" cy="3374924"/>
                    </a:xfrm>
                    <a:prstGeom prst="rect">
                      <a:avLst/>
                    </a:prstGeom>
                    <a:noFill/>
                    <a:ln>
                      <a:noFill/>
                    </a:ln>
                  </pic:spPr>
                </pic:pic>
              </a:graphicData>
            </a:graphic>
          </wp:inline>
        </w:drawing>
      </w:r>
    </w:p>
    <w:p w14:paraId="4D3F5B5C" w14:textId="6571C06C" w:rsidR="008A088C" w:rsidRDefault="008A088C" w:rsidP="00617ABA">
      <w:r>
        <w:t xml:space="preserve">Particularly, clicking on </w:t>
      </w:r>
      <w:r w:rsidRPr="00C80562">
        <w:rPr>
          <w:i/>
          <w:iCs/>
        </w:rPr>
        <w:t>layers</w:t>
      </w:r>
      <w:r w:rsidR="00314DF6" w:rsidRPr="00C80562">
        <w:rPr>
          <w:i/>
          <w:iCs/>
        </w:rPr>
        <w:t xml:space="preserve"> image</w:t>
      </w:r>
      <w:r>
        <w:t xml:space="preserve"> on the up-right corner, it is possible to display all the information related to the </w:t>
      </w:r>
      <w:r w:rsidR="00124F71">
        <w:t>selected cluster.</w:t>
      </w:r>
    </w:p>
    <w:p w14:paraId="3407B122" w14:textId="1191679E" w:rsidR="003F1CA6" w:rsidRDefault="00124F71" w:rsidP="00617ABA">
      <w:r>
        <w:rPr>
          <w:noProof/>
        </w:rPr>
        <mc:AlternateContent>
          <mc:Choice Requires="wps">
            <w:drawing>
              <wp:anchor distT="0" distB="0" distL="114300" distR="114300" simplePos="0" relativeHeight="251700736" behindDoc="0" locked="0" layoutInCell="1" allowOverlap="1" wp14:anchorId="0452F579" wp14:editId="204A77E8">
                <wp:simplePos x="0" y="0"/>
                <wp:positionH relativeFrom="margin">
                  <wp:posOffset>4579289</wp:posOffset>
                </wp:positionH>
                <wp:positionV relativeFrom="paragraph">
                  <wp:posOffset>1701994</wp:posOffset>
                </wp:positionV>
                <wp:extent cx="324750" cy="173904"/>
                <wp:effectExtent l="19050" t="19050" r="18415" b="36195"/>
                <wp:wrapNone/>
                <wp:docPr id="73" name="Freccia a destra 73"/>
                <wp:cNvGraphicFramePr/>
                <a:graphic xmlns:a="http://schemas.openxmlformats.org/drawingml/2006/main">
                  <a:graphicData uri="http://schemas.microsoft.com/office/word/2010/wordprocessingShape">
                    <wps:wsp>
                      <wps:cNvSpPr/>
                      <wps:spPr>
                        <a:xfrm rot="10800000">
                          <a:off x="0" y="0"/>
                          <a:ext cx="324750" cy="173904"/>
                        </a:xfrm>
                        <a:prstGeom prst="rightArrow">
                          <a:avLst/>
                        </a:prstGeom>
                        <a:solidFill>
                          <a:srgbClr val="FF9933"/>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78B263" id="Freccia a destra 73" o:spid="_x0000_s1026" type="#_x0000_t13" style="position:absolute;margin-left:360.55pt;margin-top:134pt;width:25.55pt;height:13.7pt;rotation:180;z-index:251700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" adj="15817" fillcolor="#f93" strokecolor="#c45911 [2405]" strokeweight="1pt">
                <w10:wrap anchorx="margin"/>
              </v:shape>
            </w:pict>
          </mc:Fallback>
        </mc:AlternateContent>
      </w:r>
      <w:r w:rsidR="003F1CA6">
        <w:rPr>
          <w:noProof/>
        </w:rPr>
        <w:drawing>
          <wp:inline distT="0" distB="0" distL="0" distR="0" wp14:anchorId="48027915" wp14:editId="08BF33CD">
            <wp:extent cx="5753735" cy="3580130"/>
            <wp:effectExtent l="0" t="0" r="0" b="1270"/>
            <wp:docPr id="65" name="Immagin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753735" cy="3580130"/>
                    </a:xfrm>
                    <a:prstGeom prst="rect">
                      <a:avLst/>
                    </a:prstGeom>
                    <a:noFill/>
                    <a:ln>
                      <a:noFill/>
                    </a:ln>
                  </pic:spPr>
                </pic:pic>
              </a:graphicData>
            </a:graphic>
          </wp:inline>
        </w:drawing>
      </w:r>
    </w:p>
    <w:p w14:paraId="0F4BA6B3" w14:textId="51491184" w:rsidR="00124F71" w:rsidRDefault="00124F71" w:rsidP="00617ABA">
      <w:r>
        <w:lastRenderedPageBreak/>
        <w:t xml:space="preserve">For a more specific and rapid description of </w:t>
      </w:r>
      <w:r w:rsidR="00107099">
        <w:t>parameters</w:t>
      </w:r>
      <w:r>
        <w:t xml:space="preserve">, </w:t>
      </w:r>
      <w:r w:rsidR="002C5F97">
        <w:t>selecting different plots on the left bar is possible to have further info</w:t>
      </w:r>
      <w:r>
        <w:t xml:space="preserve">. Once </w:t>
      </w:r>
      <w:r w:rsidR="002C5F97">
        <w:t xml:space="preserve">set </w:t>
      </w:r>
      <w:r>
        <w:t xml:space="preserve">the type of plots, it is possible to choose between </w:t>
      </w:r>
      <w:r w:rsidR="00B34A77">
        <w:t xml:space="preserve">several </w:t>
      </w:r>
      <w:r>
        <w:t xml:space="preserve">variables and correlations. </w:t>
      </w:r>
    </w:p>
    <w:p w14:paraId="2EE9073F" w14:textId="5C9374DD" w:rsidR="003F1CA6" w:rsidRDefault="00124F71" w:rsidP="00617ABA">
      <w:r>
        <w:rPr>
          <w:noProof/>
        </w:rPr>
        <mc:AlternateContent>
          <mc:Choice Requires="wps">
            <w:drawing>
              <wp:anchor distT="0" distB="0" distL="114300" distR="114300" simplePos="0" relativeHeight="251706880" behindDoc="0" locked="0" layoutInCell="1" allowOverlap="1" wp14:anchorId="2FCE16B5" wp14:editId="1DC73843">
                <wp:simplePos x="0" y="0"/>
                <wp:positionH relativeFrom="rightMargin">
                  <wp:posOffset>-335725</wp:posOffset>
                </wp:positionH>
                <wp:positionV relativeFrom="paragraph">
                  <wp:posOffset>482242</wp:posOffset>
                </wp:positionV>
                <wp:extent cx="324750" cy="173904"/>
                <wp:effectExtent l="56515" t="19685" r="74930" b="0"/>
                <wp:wrapNone/>
                <wp:docPr id="75" name="Freccia a destra 75"/>
                <wp:cNvGraphicFramePr/>
                <a:graphic xmlns:a="http://schemas.openxmlformats.org/drawingml/2006/main">
                  <a:graphicData uri="http://schemas.microsoft.com/office/word/2010/wordprocessingShape">
                    <wps:wsp>
                      <wps:cNvSpPr/>
                      <wps:spPr>
                        <a:xfrm rot="7754008">
                          <a:off x="0" y="0"/>
                          <a:ext cx="324750" cy="173904"/>
                        </a:xfrm>
                        <a:prstGeom prst="rightArrow">
                          <a:avLst/>
                        </a:prstGeom>
                        <a:solidFill>
                          <a:srgbClr val="FF9933"/>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58986" id="Freccia a destra 75" o:spid="_x0000_s1026" type="#_x0000_t13" style="position:absolute;margin-left:-26.45pt;margin-top:37.95pt;width:25.55pt;height:13.7pt;rotation:8469444fd;z-index:25170688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" adj="15817" fillcolor="#f93" strokecolor="#c45911 [2405]" strokeweight="1pt">
                <w10:wrap anchorx="margin"/>
              </v:shape>
            </w:pict>
          </mc:Fallback>
        </mc:AlternateContent>
      </w:r>
      <w:r>
        <w:rPr>
          <w:noProof/>
        </w:rPr>
        <mc:AlternateContent>
          <mc:Choice Requires="wps">
            <w:drawing>
              <wp:anchor distT="0" distB="0" distL="114300" distR="114300" simplePos="0" relativeHeight="251703808" behindDoc="0" locked="0" layoutInCell="1" allowOverlap="1" wp14:anchorId="75B82563" wp14:editId="1F11C0CE">
                <wp:simplePos x="0" y="0"/>
                <wp:positionH relativeFrom="margin">
                  <wp:posOffset>841485</wp:posOffset>
                </wp:positionH>
                <wp:positionV relativeFrom="paragraph">
                  <wp:posOffset>1244241</wp:posOffset>
                </wp:positionV>
                <wp:extent cx="324750" cy="173904"/>
                <wp:effectExtent l="19050" t="19050" r="18415" b="36195"/>
                <wp:wrapNone/>
                <wp:docPr id="74" name="Freccia a destra 74"/>
                <wp:cNvGraphicFramePr/>
                <a:graphic xmlns:a="http://schemas.openxmlformats.org/drawingml/2006/main">
                  <a:graphicData uri="http://schemas.microsoft.com/office/word/2010/wordprocessingShape">
                    <wps:wsp>
                      <wps:cNvSpPr/>
                      <wps:spPr>
                        <a:xfrm rot="10800000">
                          <a:off x="0" y="0"/>
                          <a:ext cx="324750" cy="173904"/>
                        </a:xfrm>
                        <a:prstGeom prst="rightArrow">
                          <a:avLst/>
                        </a:prstGeom>
                        <a:solidFill>
                          <a:srgbClr val="FF9933"/>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46A7F5" id="Freccia a destra 74" o:spid="_x0000_s1026" type="#_x0000_t13" style="position:absolute;margin-left:66.25pt;margin-top:97.95pt;width:25.55pt;height:13.7pt;rotation:180;z-index:251703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" adj="15817" fillcolor="#f93" strokecolor="#c45911 [2405]" strokeweight="1pt">
                <w10:wrap anchorx="margin"/>
              </v:shape>
            </w:pict>
          </mc:Fallback>
        </mc:AlternateContent>
      </w:r>
      <w:r w:rsidR="003F1CA6">
        <w:rPr>
          <w:noProof/>
        </w:rPr>
        <w:drawing>
          <wp:inline distT="0" distB="0" distL="0" distR="0" wp14:anchorId="73901405" wp14:editId="32B69E06">
            <wp:extent cx="5762625" cy="2880995"/>
            <wp:effectExtent l="0" t="0" r="9525" b="0"/>
            <wp:docPr id="66"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762625" cy="2880995"/>
                    </a:xfrm>
                    <a:prstGeom prst="rect">
                      <a:avLst/>
                    </a:prstGeom>
                    <a:noFill/>
                    <a:ln>
                      <a:noFill/>
                    </a:ln>
                  </pic:spPr>
                </pic:pic>
              </a:graphicData>
            </a:graphic>
          </wp:inline>
        </w:drawing>
      </w:r>
    </w:p>
    <w:p w14:paraId="51CBFE0E" w14:textId="0EE225AF" w:rsidR="004C7412" w:rsidRDefault="007F56EF" w:rsidP="00617ABA">
      <w:r>
        <w:t>Finally, always in the right bar, it is possible to select the tables with</w:t>
      </w:r>
      <w:r w:rsidR="00B34A77">
        <w:t xml:space="preserve"> numerical results </w:t>
      </w:r>
      <w:r w:rsidR="004C7412">
        <w:t>from the surveys and</w:t>
      </w:r>
      <w:r w:rsidR="00655C6D">
        <w:t xml:space="preserve"> the </w:t>
      </w:r>
      <w:r>
        <w:t xml:space="preserve">VANIA </w:t>
      </w:r>
      <w:r w:rsidR="00655C6D">
        <w:t>tool</w:t>
      </w:r>
      <w:r>
        <w:t xml:space="preserve">. </w:t>
      </w:r>
    </w:p>
    <w:p w14:paraId="1853B326" w14:textId="14CC6073" w:rsidR="007F56EF" w:rsidRDefault="007F56EF" w:rsidP="00617ABA">
      <w:r>
        <w:t xml:space="preserve">The </w:t>
      </w:r>
      <w:r w:rsidR="004C7412">
        <w:t xml:space="preserve">GUI </w:t>
      </w:r>
      <w:r>
        <w:t xml:space="preserve">will display the entire tables with the overall variables. </w:t>
      </w:r>
    </w:p>
    <w:p w14:paraId="1B5A009E" w14:textId="6532B27A" w:rsidR="003F1CA6" w:rsidRDefault="007F56EF" w:rsidP="00617ABA">
      <w:r>
        <w:rPr>
          <w:noProof/>
        </w:rPr>
        <mc:AlternateContent>
          <mc:Choice Requires="wps">
            <w:drawing>
              <wp:anchor distT="0" distB="0" distL="114300" distR="114300" simplePos="0" relativeHeight="251713024" behindDoc="0" locked="0" layoutInCell="1" allowOverlap="1" wp14:anchorId="64F5E3C3" wp14:editId="51949C92">
                <wp:simplePos x="0" y="0"/>
                <wp:positionH relativeFrom="margin">
                  <wp:posOffset>799084</wp:posOffset>
                </wp:positionH>
                <wp:positionV relativeFrom="paragraph">
                  <wp:posOffset>1748156</wp:posOffset>
                </wp:positionV>
                <wp:extent cx="324750" cy="173904"/>
                <wp:effectExtent l="19050" t="19050" r="18415" b="36195"/>
                <wp:wrapNone/>
                <wp:docPr id="77" name="Freccia a destra 77"/>
                <wp:cNvGraphicFramePr/>
                <a:graphic xmlns:a="http://schemas.openxmlformats.org/drawingml/2006/main">
                  <a:graphicData uri="http://schemas.microsoft.com/office/word/2010/wordprocessingShape">
                    <wps:wsp>
                      <wps:cNvSpPr/>
                      <wps:spPr>
                        <a:xfrm rot="10800000">
                          <a:off x="0" y="0"/>
                          <a:ext cx="324750" cy="173904"/>
                        </a:xfrm>
                        <a:prstGeom prst="rightArrow">
                          <a:avLst/>
                        </a:prstGeom>
                        <a:solidFill>
                          <a:srgbClr val="FF9933"/>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94CF77" id="Freccia a destra 77" o:spid="_x0000_s1026" type="#_x0000_t13" style="position:absolute;margin-left:62.9pt;margin-top:137.65pt;width:25.55pt;height:13.7pt;rotation:180;z-index:251713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" adj="15817" fillcolor="#f93" strokecolor="#c45911 [2405]" strokeweight="1pt">
                <w10:wrap anchorx="margin"/>
              </v:shape>
            </w:pict>
          </mc:Fallback>
        </mc:AlternateContent>
      </w:r>
      <w:r>
        <w:rPr>
          <w:noProof/>
        </w:rPr>
        <mc:AlternateContent>
          <mc:Choice Requires="wps">
            <w:drawing>
              <wp:anchor distT="0" distB="0" distL="114300" distR="114300" simplePos="0" relativeHeight="251709952" behindDoc="0" locked="0" layoutInCell="1" allowOverlap="1" wp14:anchorId="5E63A610" wp14:editId="1E890812">
                <wp:simplePos x="0" y="0"/>
                <wp:positionH relativeFrom="margin">
                  <wp:posOffset>804294</wp:posOffset>
                </wp:positionH>
                <wp:positionV relativeFrom="paragraph">
                  <wp:posOffset>1472136</wp:posOffset>
                </wp:positionV>
                <wp:extent cx="324750" cy="173904"/>
                <wp:effectExtent l="19050" t="19050" r="18415" b="36195"/>
                <wp:wrapNone/>
                <wp:docPr id="76" name="Freccia a destra 76"/>
                <wp:cNvGraphicFramePr/>
                <a:graphic xmlns:a="http://schemas.openxmlformats.org/drawingml/2006/main">
                  <a:graphicData uri="http://schemas.microsoft.com/office/word/2010/wordprocessingShape">
                    <wps:wsp>
                      <wps:cNvSpPr/>
                      <wps:spPr>
                        <a:xfrm rot="10800000">
                          <a:off x="0" y="0"/>
                          <a:ext cx="324750" cy="173904"/>
                        </a:xfrm>
                        <a:prstGeom prst="rightArrow">
                          <a:avLst/>
                        </a:prstGeom>
                        <a:solidFill>
                          <a:srgbClr val="FF9933"/>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3608EC" id="Freccia a destra 76" o:spid="_x0000_s1026" type="#_x0000_t13" style="position:absolute;margin-left:63.35pt;margin-top:115.9pt;width:25.55pt;height:13.7pt;rotation:180;z-index:251709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" adj="15817" fillcolor="#f93" strokecolor="#c45911 [2405]" strokeweight="1pt">
                <w10:wrap anchorx="margin"/>
              </v:shape>
            </w:pict>
          </mc:Fallback>
        </mc:AlternateContent>
      </w:r>
      <w:r w:rsidR="003F1CA6">
        <w:rPr>
          <w:noProof/>
        </w:rPr>
        <w:drawing>
          <wp:inline distT="0" distB="0" distL="0" distR="0" wp14:anchorId="0DC091FA" wp14:editId="3820507E">
            <wp:extent cx="5753735" cy="2837815"/>
            <wp:effectExtent l="0" t="0" r="0" b="635"/>
            <wp:docPr id="68" name="Immagin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753735" cy="2837815"/>
                    </a:xfrm>
                    <a:prstGeom prst="rect">
                      <a:avLst/>
                    </a:prstGeom>
                    <a:noFill/>
                    <a:ln>
                      <a:noFill/>
                    </a:ln>
                  </pic:spPr>
                </pic:pic>
              </a:graphicData>
            </a:graphic>
          </wp:inline>
        </w:drawing>
      </w:r>
    </w:p>
    <w:p w14:paraId="65BD4E9B" w14:textId="43129C82" w:rsidR="007F56EF" w:rsidRPr="00523DEC" w:rsidRDefault="007F56EF" w:rsidP="000F64C5">
      <w:pPr>
        <w:pStyle w:val="Titolo3"/>
        <w:numPr>
          <w:ilvl w:val="0"/>
          <w:numId w:val="0"/>
        </w:numPr>
        <w:spacing w:before="0"/>
      </w:pPr>
      <w:bookmarkStart w:id="41" w:name="_Toc135731007"/>
      <w:r w:rsidRPr="00523DEC">
        <w:t xml:space="preserve">Surveyed: </w:t>
      </w:r>
      <w:r w:rsidR="004D7011" w:rsidRPr="00523DEC">
        <w:t>Single Cluster</w:t>
      </w:r>
      <w:bookmarkEnd w:id="41"/>
    </w:p>
    <w:p w14:paraId="2A7D7DA1" w14:textId="688559EF" w:rsidR="007F56EF" w:rsidRDefault="004D7011" w:rsidP="007F56EF">
      <w:r>
        <w:t>In this section</w:t>
      </w:r>
      <w:r w:rsidR="004C7412">
        <w:t>, a deeper analysis of each cluster is possible</w:t>
      </w:r>
      <w:r w:rsidR="007F5A23">
        <w:t xml:space="preserve"> through the comparison with the other clusters. Indeed, the daily energy load profile and other requirements are displayed. Moreover, in this section the preliminary analysis displaying the generation portfolio and the outcome of the microgrid optimization</w:t>
      </w:r>
      <w:r w:rsidR="009F68E9">
        <w:t xml:space="preserve"> is reported</w:t>
      </w:r>
      <w:r w:rsidR="007F5A23">
        <w:t xml:space="preserve">. All the communities are displayed with the 2D map and the description with the </w:t>
      </w:r>
      <w:r w:rsidR="00F73C96">
        <w:t xml:space="preserve">primary </w:t>
      </w:r>
      <w:r w:rsidR="007F5A23">
        <w:t>information.</w:t>
      </w:r>
    </w:p>
    <w:p w14:paraId="47726901" w14:textId="1B67DE91" w:rsidR="007F5A23" w:rsidRDefault="007F56EF" w:rsidP="00B36642">
      <w:pPr>
        <w:jc w:val="center"/>
      </w:pPr>
      <w:r>
        <w:rPr>
          <w:noProof/>
        </w:rPr>
        <w:lastRenderedPageBreak/>
        <mc:AlternateContent>
          <mc:Choice Requires="wps">
            <w:drawing>
              <wp:anchor distT="0" distB="0" distL="114300" distR="114300" simplePos="0" relativeHeight="251716096" behindDoc="0" locked="0" layoutInCell="1" allowOverlap="1" wp14:anchorId="568F2BE4" wp14:editId="5DB76937">
                <wp:simplePos x="0" y="0"/>
                <wp:positionH relativeFrom="margin">
                  <wp:posOffset>926922</wp:posOffset>
                </wp:positionH>
                <wp:positionV relativeFrom="paragraph">
                  <wp:posOffset>648589</wp:posOffset>
                </wp:positionV>
                <wp:extent cx="324750" cy="173904"/>
                <wp:effectExtent l="19050" t="19050" r="18415" b="36195"/>
                <wp:wrapNone/>
                <wp:docPr id="78" name="Freccia a destra 78"/>
                <wp:cNvGraphicFramePr/>
                <a:graphic xmlns:a="http://schemas.openxmlformats.org/drawingml/2006/main">
                  <a:graphicData uri="http://schemas.microsoft.com/office/word/2010/wordprocessingShape">
                    <wps:wsp>
                      <wps:cNvSpPr/>
                      <wps:spPr>
                        <a:xfrm rot="10800000">
                          <a:off x="0" y="0"/>
                          <a:ext cx="324750" cy="173904"/>
                        </a:xfrm>
                        <a:prstGeom prst="rightArrow">
                          <a:avLst/>
                        </a:prstGeom>
                        <a:solidFill>
                          <a:srgbClr val="FF9933"/>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41CC1" id="Freccia a destra 78" o:spid="_x0000_s1026" type="#_x0000_t13" style="position:absolute;margin-left:73pt;margin-top:51.05pt;width:25.55pt;height:13.7pt;rotation:180;z-index:251716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" adj="15817" fillcolor="#f93" strokecolor="#c45911 [2405]" strokeweight="1pt">
                <w10:wrap anchorx="margin"/>
              </v:shape>
            </w:pict>
          </mc:Fallback>
        </mc:AlternateContent>
      </w:r>
      <w:r w:rsidR="007F5A23">
        <w:rPr>
          <w:noProof/>
        </w:rPr>
        <w:drawing>
          <wp:inline distT="0" distB="0" distL="0" distR="0" wp14:anchorId="41141273" wp14:editId="411B1B0F">
            <wp:extent cx="5522976" cy="2450253"/>
            <wp:effectExtent l="0" t="0" r="1905" b="7620"/>
            <wp:docPr id="100" name="Immagin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541695" cy="2458557"/>
                    </a:xfrm>
                    <a:prstGeom prst="rect">
                      <a:avLst/>
                    </a:prstGeom>
                    <a:noFill/>
                    <a:ln>
                      <a:noFill/>
                    </a:ln>
                  </pic:spPr>
                </pic:pic>
              </a:graphicData>
            </a:graphic>
          </wp:inline>
        </w:drawing>
      </w:r>
    </w:p>
    <w:p w14:paraId="41F0C70A" w14:textId="7256C465" w:rsidR="007F5A23" w:rsidRDefault="00B36642" w:rsidP="007F5A23">
      <w:r>
        <w:t>Selecting</w:t>
      </w:r>
      <w:r w:rsidR="007F5A23">
        <w:t xml:space="preserve"> </w:t>
      </w:r>
      <w:r w:rsidR="007F5A23" w:rsidRPr="00C80562">
        <w:rPr>
          <w:i/>
          <w:iCs/>
        </w:rPr>
        <w:t>survey outcomes</w:t>
      </w:r>
      <w:r w:rsidR="007F5A23">
        <w:t xml:space="preserve">, it is possible to choose between different parameters. The pie-chart will be </w:t>
      </w:r>
      <w:r w:rsidR="00EA3944">
        <w:t>displayed,</w:t>
      </w:r>
      <w:r w:rsidR="007F5A23">
        <w:t xml:space="preserve"> and the chosen community </w:t>
      </w:r>
      <w:r>
        <w:t>is</w:t>
      </w:r>
      <w:r w:rsidR="007F5A23">
        <w:t xml:space="preserve"> </w:t>
      </w:r>
      <w:r>
        <w:t xml:space="preserve">compared in a bar plot with the others. </w:t>
      </w:r>
    </w:p>
    <w:p w14:paraId="19428383" w14:textId="2B6D255A" w:rsidR="007F5A23" w:rsidRDefault="000C2D4A" w:rsidP="00B36642">
      <w:pPr>
        <w:jc w:val="center"/>
      </w:pPr>
      <w:r>
        <w:rPr>
          <w:noProof/>
        </w:rPr>
        <mc:AlternateContent>
          <mc:Choice Requires="wps">
            <w:drawing>
              <wp:anchor distT="0" distB="0" distL="114300" distR="114300" simplePos="0" relativeHeight="251725312" behindDoc="0" locked="0" layoutInCell="1" allowOverlap="1" wp14:anchorId="6031AFE1" wp14:editId="4E540C95">
                <wp:simplePos x="0" y="0"/>
                <wp:positionH relativeFrom="margin">
                  <wp:posOffset>5480862</wp:posOffset>
                </wp:positionH>
                <wp:positionV relativeFrom="paragraph">
                  <wp:posOffset>1010611</wp:posOffset>
                </wp:positionV>
                <wp:extent cx="324750" cy="173904"/>
                <wp:effectExtent l="56515" t="19685" r="74930" b="0"/>
                <wp:wrapNone/>
                <wp:docPr id="107" name="Freccia a destra 107"/>
                <wp:cNvGraphicFramePr/>
                <a:graphic xmlns:a="http://schemas.openxmlformats.org/drawingml/2006/main">
                  <a:graphicData uri="http://schemas.microsoft.com/office/word/2010/wordprocessingShape">
                    <wps:wsp>
                      <wps:cNvSpPr/>
                      <wps:spPr>
                        <a:xfrm rot="7914605">
                          <a:off x="0" y="0"/>
                          <a:ext cx="324750" cy="173904"/>
                        </a:xfrm>
                        <a:prstGeom prst="rightArrow">
                          <a:avLst/>
                        </a:prstGeom>
                        <a:solidFill>
                          <a:srgbClr val="FF9933"/>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EAEC5" id="Freccia a destra 107" o:spid="_x0000_s1026" type="#_x0000_t13" style="position:absolute;margin-left:431.55pt;margin-top:79.6pt;width:25.55pt;height:13.7pt;rotation:8644859fd;z-index:25172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" adj="15817" fillcolor="#f93" strokecolor="#c45911 [2405]" strokeweight="1pt">
                <w10:wrap anchorx="margin"/>
              </v:shape>
            </w:pict>
          </mc:Fallback>
        </mc:AlternateContent>
      </w:r>
      <w:r w:rsidR="00B36642">
        <w:rPr>
          <w:noProof/>
        </w:rPr>
        <mc:AlternateContent>
          <mc:Choice Requires="wps">
            <w:drawing>
              <wp:anchor distT="0" distB="0" distL="114300" distR="114300" simplePos="0" relativeHeight="251722240" behindDoc="0" locked="0" layoutInCell="1" allowOverlap="1" wp14:anchorId="771C47A9" wp14:editId="6FE22888">
                <wp:simplePos x="0" y="0"/>
                <wp:positionH relativeFrom="margin">
                  <wp:posOffset>948512</wp:posOffset>
                </wp:positionH>
                <wp:positionV relativeFrom="paragraph">
                  <wp:posOffset>1318133</wp:posOffset>
                </wp:positionV>
                <wp:extent cx="324750" cy="173904"/>
                <wp:effectExtent l="19050" t="19050" r="18415" b="36195"/>
                <wp:wrapNone/>
                <wp:docPr id="106" name="Freccia a destra 106"/>
                <wp:cNvGraphicFramePr/>
                <a:graphic xmlns:a="http://schemas.openxmlformats.org/drawingml/2006/main">
                  <a:graphicData uri="http://schemas.microsoft.com/office/word/2010/wordprocessingShape">
                    <wps:wsp>
                      <wps:cNvSpPr/>
                      <wps:spPr>
                        <a:xfrm rot="10800000">
                          <a:off x="0" y="0"/>
                          <a:ext cx="324750" cy="173904"/>
                        </a:xfrm>
                        <a:prstGeom prst="rightArrow">
                          <a:avLst/>
                        </a:prstGeom>
                        <a:solidFill>
                          <a:srgbClr val="FF9933"/>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C1BE59" id="Freccia a destra 106" o:spid="_x0000_s1026" type="#_x0000_t13" style="position:absolute;margin-left:74.7pt;margin-top:103.8pt;width:25.55pt;height:13.7pt;rotation:180;z-index:251722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" adj="15817" fillcolor="#f93" strokecolor="#c45911 [2405]" strokeweight="1pt">
                <w10:wrap anchorx="margin"/>
              </v:shape>
            </w:pict>
          </mc:Fallback>
        </mc:AlternateContent>
      </w:r>
      <w:r w:rsidR="00B36642">
        <w:rPr>
          <w:noProof/>
        </w:rPr>
        <mc:AlternateContent>
          <mc:Choice Requires="wps">
            <w:drawing>
              <wp:anchor distT="0" distB="0" distL="114300" distR="114300" simplePos="0" relativeHeight="251719168" behindDoc="0" locked="0" layoutInCell="1" allowOverlap="1" wp14:anchorId="56F5FC5D" wp14:editId="6C35D1F6">
                <wp:simplePos x="0" y="0"/>
                <wp:positionH relativeFrom="margin">
                  <wp:posOffset>3303423</wp:posOffset>
                </wp:positionH>
                <wp:positionV relativeFrom="paragraph">
                  <wp:posOffset>1053973</wp:posOffset>
                </wp:positionV>
                <wp:extent cx="324750" cy="173904"/>
                <wp:effectExtent l="56515" t="19685" r="74930" b="0"/>
                <wp:wrapNone/>
                <wp:docPr id="105" name="Freccia a destra 105"/>
                <wp:cNvGraphicFramePr/>
                <a:graphic xmlns:a="http://schemas.openxmlformats.org/drawingml/2006/main">
                  <a:graphicData uri="http://schemas.microsoft.com/office/word/2010/wordprocessingShape">
                    <wps:wsp>
                      <wps:cNvSpPr/>
                      <wps:spPr>
                        <a:xfrm rot="7914605">
                          <a:off x="0" y="0"/>
                          <a:ext cx="324750" cy="173904"/>
                        </a:xfrm>
                        <a:prstGeom prst="rightArrow">
                          <a:avLst/>
                        </a:prstGeom>
                        <a:solidFill>
                          <a:srgbClr val="FF9933"/>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5DE75" id="Freccia a destra 105" o:spid="_x0000_s1026" type="#_x0000_t13" style="position:absolute;margin-left:260.1pt;margin-top:83pt;width:25.55pt;height:13.7pt;rotation:8644859fd;z-index:251719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" adj="15817" fillcolor="#f93" strokecolor="#c45911 [2405]" strokeweight="1pt">
                <w10:wrap anchorx="margin"/>
              </v:shape>
            </w:pict>
          </mc:Fallback>
        </mc:AlternateContent>
      </w:r>
      <w:r w:rsidR="007F5A23">
        <w:rPr>
          <w:noProof/>
        </w:rPr>
        <w:drawing>
          <wp:inline distT="0" distB="0" distL="0" distR="0" wp14:anchorId="08A7BCAA" wp14:editId="15B4EB25">
            <wp:extent cx="5438551" cy="2644715"/>
            <wp:effectExtent l="0" t="0" r="0" b="3810"/>
            <wp:docPr id="103" name="Immagin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453146" cy="2651813"/>
                    </a:xfrm>
                    <a:prstGeom prst="rect">
                      <a:avLst/>
                    </a:prstGeom>
                    <a:noFill/>
                    <a:ln>
                      <a:noFill/>
                    </a:ln>
                  </pic:spPr>
                </pic:pic>
              </a:graphicData>
            </a:graphic>
          </wp:inline>
        </w:drawing>
      </w:r>
    </w:p>
    <w:p w14:paraId="3EA84C75" w14:textId="5ED81CA9" w:rsidR="00B36642" w:rsidRDefault="00B36642" w:rsidP="007F5A23">
      <w:r>
        <w:t xml:space="preserve">Selecting </w:t>
      </w:r>
      <w:r w:rsidRPr="00C80562">
        <w:rPr>
          <w:i/>
          <w:iCs/>
        </w:rPr>
        <w:t>daily load profile</w:t>
      </w:r>
      <w:r>
        <w:t xml:space="preserve">, the energy demand calculated as explained in the report is shown. </w:t>
      </w:r>
    </w:p>
    <w:p w14:paraId="2D18FB05" w14:textId="3AFDC9DA" w:rsidR="007F5A23" w:rsidRDefault="00B36642" w:rsidP="00B36642">
      <w:pPr>
        <w:jc w:val="center"/>
      </w:pPr>
      <w:r>
        <w:rPr>
          <w:noProof/>
        </w:rPr>
        <mc:AlternateContent>
          <mc:Choice Requires="wps">
            <w:drawing>
              <wp:anchor distT="0" distB="0" distL="114300" distR="114300" simplePos="0" relativeHeight="251728384" behindDoc="0" locked="0" layoutInCell="1" allowOverlap="1" wp14:anchorId="6E62C2A5" wp14:editId="40BB0D0B">
                <wp:simplePos x="0" y="0"/>
                <wp:positionH relativeFrom="margin">
                  <wp:posOffset>1131620</wp:posOffset>
                </wp:positionH>
                <wp:positionV relativeFrom="paragraph">
                  <wp:posOffset>1394181</wp:posOffset>
                </wp:positionV>
                <wp:extent cx="324750" cy="173904"/>
                <wp:effectExtent l="19050" t="19050" r="18415" b="36195"/>
                <wp:wrapNone/>
                <wp:docPr id="108" name="Freccia a destra 108"/>
                <wp:cNvGraphicFramePr/>
                <a:graphic xmlns:a="http://schemas.openxmlformats.org/drawingml/2006/main">
                  <a:graphicData uri="http://schemas.microsoft.com/office/word/2010/wordprocessingShape">
                    <wps:wsp>
                      <wps:cNvSpPr/>
                      <wps:spPr>
                        <a:xfrm rot="10800000">
                          <a:off x="0" y="0"/>
                          <a:ext cx="324750" cy="173904"/>
                        </a:xfrm>
                        <a:prstGeom prst="rightArrow">
                          <a:avLst/>
                        </a:prstGeom>
                        <a:solidFill>
                          <a:srgbClr val="FF9933"/>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22DBD8" id="Freccia a destra 108" o:spid="_x0000_s1026" type="#_x0000_t13" style="position:absolute;margin-left:89.1pt;margin-top:109.8pt;width:25.55pt;height:13.7pt;rotation:180;z-index:251728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" adj="15817" fillcolor="#f93" strokecolor="#c45911 [2405]" strokeweight="1pt">
                <w10:wrap anchorx="margin"/>
              </v:shape>
            </w:pict>
          </mc:Fallback>
        </mc:AlternateContent>
      </w:r>
      <w:r w:rsidR="007F5A23">
        <w:rPr>
          <w:noProof/>
        </w:rPr>
        <w:drawing>
          <wp:inline distT="0" distB="0" distL="0" distR="0" wp14:anchorId="0CC45870" wp14:editId="6D633252">
            <wp:extent cx="5267694" cy="2438344"/>
            <wp:effectExtent l="0" t="0" r="0" b="635"/>
            <wp:docPr id="102" name="Immagin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365164" cy="2483462"/>
                    </a:xfrm>
                    <a:prstGeom prst="rect">
                      <a:avLst/>
                    </a:prstGeom>
                    <a:noFill/>
                    <a:ln>
                      <a:noFill/>
                    </a:ln>
                  </pic:spPr>
                </pic:pic>
              </a:graphicData>
            </a:graphic>
          </wp:inline>
        </w:drawing>
      </w:r>
    </w:p>
    <w:p w14:paraId="1FE45906" w14:textId="23D05C62" w:rsidR="00B36642" w:rsidRDefault="00B36642" w:rsidP="00B36642">
      <w:pPr>
        <w:jc w:val="left"/>
      </w:pPr>
      <w:r>
        <w:lastRenderedPageBreak/>
        <w:t xml:space="preserve">Finally, the output of the Off-grid solution </w:t>
      </w:r>
      <w:r w:rsidR="00516E2F">
        <w:t xml:space="preserve">can be </w:t>
      </w:r>
      <w:r>
        <w:t xml:space="preserve">displayed. </w:t>
      </w:r>
    </w:p>
    <w:p w14:paraId="6AACAA8D" w14:textId="1D65DBF4" w:rsidR="00B36642" w:rsidRDefault="00B36642" w:rsidP="00B36642">
      <w:pPr>
        <w:jc w:val="left"/>
      </w:pPr>
      <w:r>
        <w:rPr>
          <w:noProof/>
        </w:rPr>
        <mc:AlternateContent>
          <mc:Choice Requires="wps">
            <w:drawing>
              <wp:anchor distT="0" distB="0" distL="114300" distR="114300" simplePos="0" relativeHeight="251731456" behindDoc="0" locked="0" layoutInCell="1" allowOverlap="1" wp14:anchorId="1104B2FE" wp14:editId="6D925C9C">
                <wp:simplePos x="0" y="0"/>
                <wp:positionH relativeFrom="margin">
                  <wp:posOffset>843813</wp:posOffset>
                </wp:positionH>
                <wp:positionV relativeFrom="paragraph">
                  <wp:posOffset>1947215</wp:posOffset>
                </wp:positionV>
                <wp:extent cx="324750" cy="173904"/>
                <wp:effectExtent l="19050" t="19050" r="18415" b="36195"/>
                <wp:wrapNone/>
                <wp:docPr id="110" name="Freccia a destra 110"/>
                <wp:cNvGraphicFramePr/>
                <a:graphic xmlns:a="http://schemas.openxmlformats.org/drawingml/2006/main">
                  <a:graphicData uri="http://schemas.microsoft.com/office/word/2010/wordprocessingShape">
                    <wps:wsp>
                      <wps:cNvSpPr/>
                      <wps:spPr>
                        <a:xfrm rot="10800000">
                          <a:off x="0" y="0"/>
                          <a:ext cx="324750" cy="173904"/>
                        </a:xfrm>
                        <a:prstGeom prst="rightArrow">
                          <a:avLst/>
                        </a:prstGeom>
                        <a:solidFill>
                          <a:srgbClr val="FF9933"/>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6CD6FD" id="Freccia a destra 110" o:spid="_x0000_s1026" type="#_x0000_t13" style="position:absolute;margin-left:66.45pt;margin-top:153.3pt;width:25.55pt;height:13.7pt;rotation:180;z-index:251731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" adj="15817" fillcolor="#f93" strokecolor="#c45911 [2405]" strokeweight="1pt">
                <w10:wrap anchorx="margin"/>
              </v:shape>
            </w:pict>
          </mc:Fallback>
        </mc:AlternateContent>
      </w:r>
      <w:r>
        <w:rPr>
          <w:noProof/>
        </w:rPr>
        <w:drawing>
          <wp:inline distT="0" distB="0" distL="0" distR="0" wp14:anchorId="2E0E50DC" wp14:editId="064F85E3">
            <wp:extent cx="5749925" cy="2691765"/>
            <wp:effectExtent l="0" t="0" r="3175" b="0"/>
            <wp:docPr id="109" name="Immagin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749925" cy="2691765"/>
                    </a:xfrm>
                    <a:prstGeom prst="rect">
                      <a:avLst/>
                    </a:prstGeom>
                    <a:noFill/>
                    <a:ln>
                      <a:noFill/>
                    </a:ln>
                  </pic:spPr>
                </pic:pic>
              </a:graphicData>
            </a:graphic>
          </wp:inline>
        </w:drawing>
      </w:r>
    </w:p>
    <w:p w14:paraId="67B3E506" w14:textId="31502C10" w:rsidR="0035340C" w:rsidRDefault="0035340C" w:rsidP="00C80562">
      <w:r>
        <w:t xml:space="preserve">The </w:t>
      </w:r>
      <w:r w:rsidRPr="00C80562">
        <w:rPr>
          <w:i/>
          <w:iCs/>
        </w:rPr>
        <w:t>single cluster</w:t>
      </w:r>
      <w:r>
        <w:t xml:space="preserve"> </w:t>
      </w:r>
      <w:r w:rsidR="00E217B7">
        <w:t xml:space="preserve">option reports data </w:t>
      </w:r>
      <w:r w:rsidR="00A81C0B">
        <w:t xml:space="preserve">coherently with the criteria already detailed for the previous </w:t>
      </w:r>
      <w:r w:rsidR="00EA3944">
        <w:t>cases.</w:t>
      </w:r>
    </w:p>
    <w:p w14:paraId="08511E7F" w14:textId="30C5E63D" w:rsidR="007F5A23" w:rsidRPr="00523DEC" w:rsidRDefault="007F5A23" w:rsidP="000F64C5">
      <w:pPr>
        <w:pStyle w:val="Titolo3"/>
        <w:numPr>
          <w:ilvl w:val="0"/>
          <w:numId w:val="0"/>
        </w:numPr>
        <w:spacing w:before="0" w:after="0"/>
        <w:ind w:left="851" w:hanging="851"/>
      </w:pPr>
      <w:bookmarkStart w:id="42" w:name="_Toc135731008"/>
      <w:r w:rsidRPr="00523DEC">
        <w:t>Surveyed: Compare clusters</w:t>
      </w:r>
      <w:bookmarkEnd w:id="42"/>
    </w:p>
    <w:p w14:paraId="10E6FBA8" w14:textId="474DF46A" w:rsidR="007F5A23" w:rsidRDefault="00B36642" w:rsidP="007F5A23">
      <w:r>
        <w:t xml:space="preserve">In the last section of surveyed pages, the user </w:t>
      </w:r>
      <w:r w:rsidR="00241301">
        <w:t>can</w:t>
      </w:r>
      <w:r>
        <w:t xml:space="preserve"> compare two </w:t>
      </w:r>
      <w:r w:rsidR="00241301">
        <w:t>clusters through pie-charts various indicators and</w:t>
      </w:r>
      <w:r>
        <w:t xml:space="preserve"> </w:t>
      </w:r>
      <w:r w:rsidR="0088282B">
        <w:t xml:space="preserve">compare </w:t>
      </w:r>
      <w:r>
        <w:t>the two-chosen one with all the other</w:t>
      </w:r>
      <w:r w:rsidR="00CB302C">
        <w:t>s</w:t>
      </w:r>
      <w:r>
        <w:t xml:space="preserve"> </w:t>
      </w:r>
      <w:r w:rsidR="0088282B">
        <w:t xml:space="preserve">thanks to </w:t>
      </w:r>
      <w:r>
        <w:t xml:space="preserve">a bar plot.  </w:t>
      </w:r>
    </w:p>
    <w:p w14:paraId="23A0B5DF" w14:textId="6666AFFD" w:rsidR="008225A0" w:rsidRDefault="00B36642" w:rsidP="007F5A23">
      <w:r>
        <w:rPr>
          <w:noProof/>
        </w:rPr>
        <mc:AlternateContent>
          <mc:Choice Requires="wps">
            <w:drawing>
              <wp:anchor distT="0" distB="0" distL="114300" distR="114300" simplePos="0" relativeHeight="251734528" behindDoc="0" locked="0" layoutInCell="1" allowOverlap="1" wp14:anchorId="4FD2C5EE" wp14:editId="17DB8ADE">
                <wp:simplePos x="0" y="0"/>
                <wp:positionH relativeFrom="margin">
                  <wp:posOffset>833120</wp:posOffset>
                </wp:positionH>
                <wp:positionV relativeFrom="paragraph">
                  <wp:posOffset>1264920</wp:posOffset>
                </wp:positionV>
                <wp:extent cx="324750" cy="173904"/>
                <wp:effectExtent l="19050" t="19050" r="18415" b="36195"/>
                <wp:wrapNone/>
                <wp:docPr id="111" name="Freccia a destra 111"/>
                <wp:cNvGraphicFramePr/>
                <a:graphic xmlns:a="http://schemas.openxmlformats.org/drawingml/2006/main">
                  <a:graphicData uri="http://schemas.microsoft.com/office/word/2010/wordprocessingShape">
                    <wps:wsp>
                      <wps:cNvSpPr/>
                      <wps:spPr>
                        <a:xfrm rot="10800000">
                          <a:off x="0" y="0"/>
                          <a:ext cx="324750" cy="173904"/>
                        </a:xfrm>
                        <a:prstGeom prst="rightArrow">
                          <a:avLst/>
                        </a:prstGeom>
                        <a:solidFill>
                          <a:srgbClr val="FF9933"/>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F97C8E" id="Freccia a destra 111" o:spid="_x0000_s1026" type="#_x0000_t13" style="position:absolute;margin-left:65.6pt;margin-top:99.6pt;width:25.55pt;height:13.7pt;rotation:180;z-index:251734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" adj="15817" fillcolor="#f93" strokecolor="#c45911 [2405]" strokeweight="1pt">
                <w10:wrap anchorx="margin"/>
              </v:shape>
            </w:pict>
          </mc:Fallback>
        </mc:AlternateContent>
      </w:r>
      <w:r w:rsidR="007F5A23">
        <w:rPr>
          <w:noProof/>
        </w:rPr>
        <w:drawing>
          <wp:inline distT="0" distB="0" distL="0" distR="0" wp14:anchorId="6B944475" wp14:editId="2C3F1EB6">
            <wp:extent cx="5845101" cy="2565070"/>
            <wp:effectExtent l="0" t="0" r="3810" b="6985"/>
            <wp:docPr id="104" name="Immagin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855493" cy="2569631"/>
                    </a:xfrm>
                    <a:prstGeom prst="rect">
                      <a:avLst/>
                    </a:prstGeom>
                    <a:noFill/>
                    <a:ln>
                      <a:noFill/>
                    </a:ln>
                  </pic:spPr>
                </pic:pic>
              </a:graphicData>
            </a:graphic>
          </wp:inline>
        </w:drawing>
      </w:r>
    </w:p>
    <w:p w14:paraId="505B83A2" w14:textId="68BD9C2F" w:rsidR="008225A0" w:rsidRDefault="0045160E" w:rsidP="000F64C5">
      <w:pPr>
        <w:pStyle w:val="Titolo2"/>
        <w:numPr>
          <w:ilvl w:val="0"/>
          <w:numId w:val="0"/>
        </w:numPr>
        <w:spacing w:before="0" w:after="0"/>
        <w:ind w:left="851" w:hanging="851"/>
      </w:pPr>
      <w:bookmarkStart w:id="43" w:name="_Toc135731009"/>
      <w:r>
        <w:t>Zambezia visualization</w:t>
      </w:r>
      <w:bookmarkEnd w:id="43"/>
    </w:p>
    <w:p w14:paraId="76104C66" w14:textId="51A0B5A8" w:rsidR="001C7234" w:rsidRDefault="0045160E" w:rsidP="000F64C5">
      <w:pPr>
        <w:pStyle w:val="Titolo3"/>
        <w:numPr>
          <w:ilvl w:val="0"/>
          <w:numId w:val="0"/>
        </w:numPr>
        <w:spacing w:before="0" w:after="0"/>
        <w:ind w:left="851" w:hanging="851"/>
      </w:pPr>
      <w:bookmarkStart w:id="44" w:name="_Toc135731010"/>
      <w:r>
        <w:t>Zambezia visualization</w:t>
      </w:r>
      <w:r w:rsidR="0035340C">
        <w:t>: Entire area</w:t>
      </w:r>
      <w:bookmarkEnd w:id="44"/>
    </w:p>
    <w:p w14:paraId="0853E118" w14:textId="17001EAC" w:rsidR="00A85F0A" w:rsidRPr="00A85F0A" w:rsidRDefault="00A85F0A" w:rsidP="00A85F0A">
      <w:r>
        <w:t xml:space="preserve">In this </w:t>
      </w:r>
      <w:r w:rsidR="008225A0">
        <w:t xml:space="preserve">page, the entire Zambezia and all the defined clusters are displayed and analysed. Indeed, the energy map, the preliminary analysis of the national grid and the output of the microgrid system are displayed for the user. </w:t>
      </w:r>
      <w:r w:rsidR="00745DB3">
        <w:t>Started analyzing</w:t>
      </w:r>
      <w:r w:rsidR="008225A0">
        <w:t xml:space="preserve"> the entire area, the use</w:t>
      </w:r>
      <w:r w:rsidR="00DA1CB2">
        <w:t>r</w:t>
      </w:r>
      <w:r w:rsidR="008225A0">
        <w:t xml:space="preserve"> is able to create plot in order to better define all the clusters and </w:t>
      </w:r>
      <w:r w:rsidR="008225A0">
        <w:lastRenderedPageBreak/>
        <w:t xml:space="preserve">to see the clusters in a 2D map. </w:t>
      </w:r>
      <w:r w:rsidR="00A951AB">
        <w:t xml:space="preserve">Selecting </w:t>
      </w:r>
      <w:r w:rsidR="00A951AB" w:rsidRPr="00C80562">
        <w:rPr>
          <w:i/>
          <w:iCs/>
        </w:rPr>
        <w:t>Histograms</w:t>
      </w:r>
      <w:r w:rsidR="00A951AB">
        <w:t xml:space="preserve">, the tool displays a specific information of the clusters in different histogram plots. </w:t>
      </w:r>
    </w:p>
    <w:p w14:paraId="70B861C5" w14:textId="119DAAE6" w:rsidR="008225A0" w:rsidRDefault="008225A0" w:rsidP="00437016">
      <w:r>
        <w:rPr>
          <w:noProof/>
        </w:rPr>
        <mc:AlternateContent>
          <mc:Choice Requires="wps">
            <w:drawing>
              <wp:anchor distT="0" distB="0" distL="114300" distR="114300" simplePos="0" relativeHeight="251736576" behindDoc="0" locked="0" layoutInCell="1" allowOverlap="1" wp14:anchorId="55945B02" wp14:editId="408DA90B">
                <wp:simplePos x="0" y="0"/>
                <wp:positionH relativeFrom="margin">
                  <wp:posOffset>763622</wp:posOffset>
                </wp:positionH>
                <wp:positionV relativeFrom="paragraph">
                  <wp:posOffset>974674</wp:posOffset>
                </wp:positionV>
                <wp:extent cx="324750" cy="173904"/>
                <wp:effectExtent l="0" t="57150" r="18415" b="55245"/>
                <wp:wrapNone/>
                <wp:docPr id="1883231301" name="Freccia a destra 1883231301"/>
                <wp:cNvGraphicFramePr/>
                <a:graphic xmlns:a="http://schemas.openxmlformats.org/drawingml/2006/main">
                  <a:graphicData uri="http://schemas.microsoft.com/office/word/2010/wordprocessingShape">
                    <wps:wsp>
                      <wps:cNvSpPr/>
                      <wps:spPr>
                        <a:xfrm rot="8741041">
                          <a:off x="0" y="0"/>
                          <a:ext cx="324750" cy="173904"/>
                        </a:xfrm>
                        <a:prstGeom prst="rightArrow">
                          <a:avLst/>
                        </a:prstGeom>
                        <a:solidFill>
                          <a:srgbClr val="FF9933"/>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40A4E" id="Freccia a destra 1883231301" o:spid="_x0000_s1026" type="#_x0000_t13" style="position:absolute;margin-left:60.15pt;margin-top:76.75pt;width:25.55pt;height:13.7pt;rotation:9547548fd;z-index:251736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" adj="15817" fillcolor="#f93" strokecolor="#c45911 [2405]" strokeweight="1pt">
                <w10:wrap anchorx="margin"/>
              </v:shape>
            </w:pict>
          </mc:Fallback>
        </mc:AlternateContent>
      </w:r>
      <w:r>
        <w:rPr>
          <w:noProof/>
        </w:rPr>
        <mc:AlternateContent>
          <mc:Choice Requires="wps">
            <w:drawing>
              <wp:anchor distT="0" distB="0" distL="114300" distR="114300" simplePos="0" relativeHeight="251735552" behindDoc="0" locked="0" layoutInCell="1" allowOverlap="1" wp14:anchorId="1DF8D011" wp14:editId="69BA3D64">
                <wp:simplePos x="0" y="0"/>
                <wp:positionH relativeFrom="margin">
                  <wp:posOffset>730584</wp:posOffset>
                </wp:positionH>
                <wp:positionV relativeFrom="paragraph">
                  <wp:posOffset>594339</wp:posOffset>
                </wp:positionV>
                <wp:extent cx="324750" cy="173904"/>
                <wp:effectExtent l="0" t="57150" r="18415" b="55245"/>
                <wp:wrapNone/>
                <wp:docPr id="1883231299" name="Freccia a destra 1883231299"/>
                <wp:cNvGraphicFramePr/>
                <a:graphic xmlns:a="http://schemas.openxmlformats.org/drawingml/2006/main">
                  <a:graphicData uri="http://schemas.microsoft.com/office/word/2010/wordprocessingShape">
                    <wps:wsp>
                      <wps:cNvSpPr/>
                      <wps:spPr>
                        <a:xfrm rot="8741041">
                          <a:off x="0" y="0"/>
                          <a:ext cx="324750" cy="173904"/>
                        </a:xfrm>
                        <a:prstGeom prst="rightArrow">
                          <a:avLst/>
                        </a:prstGeom>
                        <a:solidFill>
                          <a:srgbClr val="FF9933"/>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48997A" id="Freccia a destra 1883231299" o:spid="_x0000_s1026" type="#_x0000_t13" style="position:absolute;margin-left:57.55pt;margin-top:46.8pt;width:25.55pt;height:13.7pt;rotation:9547548fd;z-index:251735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" adj="15817" fillcolor="#f93" strokecolor="#c45911 [2405]" strokeweight="1pt">
                <w10:wrap anchorx="margin"/>
              </v:shape>
            </w:pict>
          </mc:Fallback>
        </mc:AlternateContent>
      </w:r>
      <w:r w:rsidR="007444FF">
        <w:rPr>
          <w:noProof/>
        </w:rPr>
        <w:drawing>
          <wp:inline distT="0" distB="0" distL="0" distR="0" wp14:anchorId="740E7C7C" wp14:editId="31A7E8E0">
            <wp:extent cx="5747385" cy="2280285"/>
            <wp:effectExtent l="0" t="0" r="5715" b="5715"/>
            <wp:docPr id="1883231303" name="Immagine 1883231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747385" cy="2280285"/>
                    </a:xfrm>
                    <a:prstGeom prst="rect">
                      <a:avLst/>
                    </a:prstGeom>
                    <a:noFill/>
                    <a:ln>
                      <a:noFill/>
                    </a:ln>
                  </pic:spPr>
                </pic:pic>
              </a:graphicData>
            </a:graphic>
          </wp:inline>
        </w:drawing>
      </w:r>
    </w:p>
    <w:p w14:paraId="46A80950" w14:textId="417C9C6F" w:rsidR="008225A0" w:rsidRDefault="008225A0" w:rsidP="00437016">
      <w:r>
        <w:t xml:space="preserve">In the 2D map, in red are displayed the non-electrified communities and in green the electrified ones. Moreover, selecting the analysis, the structure of the national grid is shown. </w:t>
      </w:r>
      <w:r w:rsidR="004B68E5">
        <w:t>In particular, i</w:t>
      </w:r>
      <w:r>
        <w:t>n black</w:t>
      </w:r>
      <w:r w:rsidR="004B68E5">
        <w:t xml:space="preserve"> are reported </w:t>
      </w:r>
      <w:r>
        <w:t>all the communities that</w:t>
      </w:r>
      <w:r w:rsidR="004B68E5">
        <w:t>,</w:t>
      </w:r>
      <w:r>
        <w:t xml:space="preserve"> according to the </w:t>
      </w:r>
      <w:r w:rsidR="00907099">
        <w:t xml:space="preserve">performed simulations, </w:t>
      </w:r>
      <w:r>
        <w:t xml:space="preserve">should be electrified through off-grid systems. </w:t>
      </w:r>
    </w:p>
    <w:p w14:paraId="6FAAA99A" w14:textId="13C88334" w:rsidR="00437016" w:rsidRPr="00437016" w:rsidRDefault="00A951AB" w:rsidP="00437016">
      <w:r>
        <w:rPr>
          <w:noProof/>
        </w:rPr>
        <mc:AlternateContent>
          <mc:Choice Requires="wps">
            <w:drawing>
              <wp:anchor distT="0" distB="0" distL="114300" distR="114300" simplePos="0" relativeHeight="251737600" behindDoc="0" locked="0" layoutInCell="1" allowOverlap="1" wp14:anchorId="49AA163F" wp14:editId="72B6DCB5">
                <wp:simplePos x="0" y="0"/>
                <wp:positionH relativeFrom="margin">
                  <wp:posOffset>5367087</wp:posOffset>
                </wp:positionH>
                <wp:positionV relativeFrom="paragraph">
                  <wp:posOffset>487335</wp:posOffset>
                </wp:positionV>
                <wp:extent cx="324750" cy="173904"/>
                <wp:effectExtent l="0" t="76200" r="18415" b="55245"/>
                <wp:wrapNone/>
                <wp:docPr id="1883231302" name="Freccia a destra 1883231302"/>
                <wp:cNvGraphicFramePr/>
                <a:graphic xmlns:a="http://schemas.openxmlformats.org/drawingml/2006/main">
                  <a:graphicData uri="http://schemas.microsoft.com/office/word/2010/wordprocessingShape">
                    <wps:wsp>
                      <wps:cNvSpPr/>
                      <wps:spPr>
                        <a:xfrm rot="8616086">
                          <a:off x="0" y="0"/>
                          <a:ext cx="324750" cy="173904"/>
                        </a:xfrm>
                        <a:prstGeom prst="rightArrow">
                          <a:avLst/>
                        </a:prstGeom>
                        <a:solidFill>
                          <a:srgbClr val="FF9933"/>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964DFB" id="Freccia a destra 1883231302" o:spid="_x0000_s1026" type="#_x0000_t13" style="position:absolute;margin-left:422.6pt;margin-top:38.35pt;width:25.55pt;height:13.7pt;rotation:9411064fd;z-index:251737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" adj="15817" fillcolor="#f93" strokecolor="#c45911 [2405]" strokeweight="1pt">
                <w10:wrap anchorx="margin"/>
              </v:shape>
            </w:pict>
          </mc:Fallback>
        </mc:AlternateContent>
      </w:r>
      <w:r w:rsidR="007444FF">
        <w:rPr>
          <w:noProof/>
        </w:rPr>
        <w:drawing>
          <wp:inline distT="0" distB="0" distL="0" distR="0" wp14:anchorId="5E02404E" wp14:editId="268E3CF5">
            <wp:extent cx="5747385" cy="2280285"/>
            <wp:effectExtent l="0" t="0" r="5715" b="5715"/>
            <wp:docPr id="1883231304" name="Immagine 1883231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747385" cy="2280285"/>
                    </a:xfrm>
                    <a:prstGeom prst="rect">
                      <a:avLst/>
                    </a:prstGeom>
                    <a:noFill/>
                    <a:ln>
                      <a:noFill/>
                    </a:ln>
                  </pic:spPr>
                </pic:pic>
              </a:graphicData>
            </a:graphic>
          </wp:inline>
        </w:drawing>
      </w:r>
    </w:p>
    <w:p w14:paraId="5D661D74" w14:textId="1A06E368" w:rsidR="007444FF" w:rsidRDefault="001E61AE" w:rsidP="00796D2A">
      <w:r>
        <w:rPr>
          <w:noProof/>
        </w:rPr>
        <w:drawing>
          <wp:anchor distT="0" distB="0" distL="114300" distR="114300" simplePos="0" relativeHeight="251738624" behindDoc="0" locked="0" layoutInCell="1" allowOverlap="1" wp14:anchorId="000AA8E3" wp14:editId="3D03B8E4">
            <wp:simplePos x="0" y="0"/>
            <wp:positionH relativeFrom="margin">
              <wp:align>left</wp:align>
            </wp:positionH>
            <wp:positionV relativeFrom="paragraph">
              <wp:posOffset>6169</wp:posOffset>
            </wp:positionV>
            <wp:extent cx="2915285" cy="2710180"/>
            <wp:effectExtent l="0" t="0" r="0" b="0"/>
            <wp:wrapSquare wrapText="bothSides"/>
            <wp:docPr id="1883231305" name="Immagine 1883231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57234" t="10407" r="4533"/>
                    <a:stretch/>
                  </pic:blipFill>
                  <pic:spPr bwMode="auto">
                    <a:xfrm>
                      <a:off x="0" y="0"/>
                      <a:ext cx="2915285" cy="2710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39648" behindDoc="0" locked="0" layoutInCell="1" allowOverlap="1" wp14:anchorId="2EA9EFB9" wp14:editId="37C71DD7">
                <wp:simplePos x="0" y="0"/>
                <wp:positionH relativeFrom="rightMargin">
                  <wp:posOffset>-4537111</wp:posOffset>
                </wp:positionH>
                <wp:positionV relativeFrom="paragraph">
                  <wp:posOffset>1007901</wp:posOffset>
                </wp:positionV>
                <wp:extent cx="324750" cy="173904"/>
                <wp:effectExtent l="56515" t="19685" r="55880" b="0"/>
                <wp:wrapNone/>
                <wp:docPr id="1883231306" name="Freccia a destra 1883231306"/>
                <wp:cNvGraphicFramePr/>
                <a:graphic xmlns:a="http://schemas.openxmlformats.org/drawingml/2006/main">
                  <a:graphicData uri="http://schemas.microsoft.com/office/word/2010/wordprocessingShape">
                    <wps:wsp>
                      <wps:cNvSpPr/>
                      <wps:spPr>
                        <a:xfrm rot="7449677">
                          <a:off x="0" y="0"/>
                          <a:ext cx="324750" cy="173904"/>
                        </a:xfrm>
                        <a:prstGeom prst="rightArrow">
                          <a:avLst/>
                        </a:prstGeom>
                        <a:solidFill>
                          <a:srgbClr val="FF9933"/>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514C8E" id="Freccia a destra 1883231306" o:spid="_x0000_s1026" type="#_x0000_t13" style="position:absolute;margin-left:-357.25pt;margin-top:79.35pt;width:25.55pt;height:13.7pt;rotation:8137034fd;z-index:25173964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" adj="15817" fillcolor="#f93" strokecolor="#c45911 [2405]" strokeweight="1pt">
                <w10:wrap anchorx="margin"/>
              </v:shape>
            </w:pict>
          </mc:Fallback>
        </mc:AlternateContent>
      </w:r>
      <w:r w:rsidR="008225A0">
        <w:t xml:space="preserve">The different </w:t>
      </w:r>
      <w:r w:rsidR="00A951AB">
        <w:t>colors</w:t>
      </w:r>
      <w:r w:rsidR="008225A0">
        <w:t xml:space="preserve"> of the electric network </w:t>
      </w:r>
      <w:r w:rsidR="00A951AB">
        <w:t>refer</w:t>
      </w:r>
      <w:r w:rsidR="008225A0">
        <w:t xml:space="preserve"> to the different substation at which the lines refer to. </w:t>
      </w:r>
      <w:r w:rsidR="00A951AB">
        <w:t xml:space="preserve">Clicking on the icon of the layers on the up-right corner, it is possible to select or deselect all the lines of each substation. </w:t>
      </w:r>
      <w:r w:rsidR="007444FF">
        <w:t>Finally, zooming on the 2D plot the user is able to see the main characteristics of the lines (i.e. power flow).</w:t>
      </w:r>
    </w:p>
    <w:p w14:paraId="37B51BFD" w14:textId="2DFB9F93" w:rsidR="00796D2A" w:rsidRDefault="00796D2A" w:rsidP="00796D2A"/>
    <w:p w14:paraId="39FF7C59" w14:textId="7ADA2AB7" w:rsidR="00796D2A" w:rsidRPr="00417AA2" w:rsidRDefault="00796D2A" w:rsidP="00796D2A"/>
    <w:p w14:paraId="218055F8" w14:textId="71C7B780" w:rsidR="00A53019" w:rsidRPr="00862898" w:rsidRDefault="00796D2A" w:rsidP="00862898">
      <w:r>
        <w:t xml:space="preserve">                     </w:t>
      </w:r>
      <w:bookmarkStart w:id="45" w:name="_Toc135480176"/>
      <w:bookmarkStart w:id="46" w:name="_Toc135480177"/>
      <w:bookmarkStart w:id="47" w:name="_Toc135480178"/>
      <w:bookmarkStart w:id="48" w:name="_Toc135480179"/>
      <w:bookmarkStart w:id="49" w:name="_Toc135480180"/>
      <w:bookmarkStart w:id="50" w:name="_Toc135480181"/>
      <w:bookmarkStart w:id="51" w:name="_Toc135480182"/>
      <w:bookmarkStart w:id="52" w:name="_Toc135480183"/>
      <w:bookmarkStart w:id="53" w:name="_Toc135480184"/>
      <w:bookmarkStart w:id="54" w:name="_Toc135480185"/>
      <w:bookmarkStart w:id="55" w:name="_Toc135480215"/>
      <w:bookmarkEnd w:id="45"/>
      <w:bookmarkEnd w:id="46"/>
      <w:bookmarkEnd w:id="47"/>
      <w:bookmarkEnd w:id="48"/>
      <w:bookmarkEnd w:id="49"/>
      <w:bookmarkEnd w:id="50"/>
      <w:bookmarkEnd w:id="51"/>
      <w:bookmarkEnd w:id="52"/>
      <w:bookmarkEnd w:id="53"/>
      <w:bookmarkEnd w:id="54"/>
      <w:bookmarkEnd w:id="55"/>
    </w:p>
    <w:sectPr w:rsidR="00A53019" w:rsidRPr="00862898" w:rsidSect="008C340E">
      <w:headerReference w:type="first" r:id="rId150"/>
      <w:footerReference w:type="first" r:id="rId151"/>
      <w:type w:val="oddPage"/>
      <w:pgSz w:w="11906" w:h="16838"/>
      <w:pgMar w:top="1418" w:right="1134" w:bottom="1418" w:left="1701" w:header="340"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949D4B" w14:textId="77777777" w:rsidR="00F45DDB" w:rsidRDefault="00F45DDB" w:rsidP="00964B71">
      <w:pPr>
        <w:spacing w:after="0"/>
      </w:pPr>
      <w:r>
        <w:separator/>
      </w:r>
    </w:p>
    <w:p w14:paraId="296325DB" w14:textId="77777777" w:rsidR="00F45DDB" w:rsidRDefault="00F45DDB"/>
  </w:endnote>
  <w:endnote w:type="continuationSeparator" w:id="0">
    <w:p w14:paraId="0CF0D5BB" w14:textId="77777777" w:rsidR="00F45DDB" w:rsidRDefault="00F45DDB" w:rsidP="00964B71">
      <w:pPr>
        <w:spacing w:after="0"/>
      </w:pPr>
      <w:r>
        <w:continuationSeparator/>
      </w:r>
    </w:p>
    <w:p w14:paraId="0E442BA5" w14:textId="77777777" w:rsidR="00F45DDB" w:rsidRDefault="00F45DDB"/>
  </w:endnote>
  <w:endnote w:type="continuationNotice" w:id="1">
    <w:p w14:paraId="2566F12B" w14:textId="77777777" w:rsidR="00F45DDB" w:rsidRDefault="00F45DDB">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Gotham-Medium">
    <w:altName w:val="Calibri"/>
    <w:charset w:val="00"/>
    <w:family w:val="swiss"/>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Univers">
    <w:altName w:val="Calibri"/>
    <w:charset w:val="00"/>
    <w:family w:val="swiss"/>
    <w:pitch w:val="variable"/>
    <w:sig w:usb0="80000287" w:usb1="00000000" w:usb2="00000000" w:usb3="00000000" w:csb0="0000000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18FFE" w14:textId="6951EA80" w:rsidR="008225A0" w:rsidRDefault="008225A0" w:rsidP="00B5556A">
    <w:pPr>
      <w:pStyle w:val="Pidipagina"/>
      <w:tabs>
        <w:tab w:val="clear" w:pos="4819"/>
        <w:tab w:val="clear" w:pos="9638"/>
        <w:tab w:val="left" w:pos="4480"/>
      </w:tabs>
    </w:pPr>
    <w:r w:rsidRPr="003F008B">
      <w:rPr>
        <w:noProof/>
        <w:color w:val="2B579A"/>
        <w:shd w:val="clear" w:color="auto" w:fill="E6E6E6"/>
      </w:rPr>
      <w:drawing>
        <wp:anchor distT="0" distB="0" distL="114300" distR="114300" simplePos="0" relativeHeight="251656704" behindDoc="1" locked="1" layoutInCell="1" allowOverlap="1" wp14:anchorId="069E1608" wp14:editId="72673BA6">
          <wp:simplePos x="0" y="0"/>
          <wp:positionH relativeFrom="column">
            <wp:posOffset>-2160270</wp:posOffset>
          </wp:positionH>
          <wp:positionV relativeFrom="page">
            <wp:posOffset>6480810</wp:posOffset>
          </wp:positionV>
          <wp:extent cx="5580000" cy="5565600"/>
          <wp:effectExtent l="0" t="0" r="0" b="0"/>
          <wp:wrapNone/>
          <wp:docPr id="115" name="Immagin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580000" cy="5565600"/>
                  </a:xfrm>
                  <a:prstGeom prst="rect">
                    <a:avLst/>
                  </a:prstGeom>
                  <a:noFill/>
                  <a:ln>
                    <a:noFill/>
                  </a:ln>
                </pic:spPr>
              </pic:pic>
            </a:graphicData>
          </a:graphic>
          <wp14:sizeRelH relativeFrom="margin">
            <wp14:pctWidth>0</wp14:pctWidth>
          </wp14:sizeRelH>
          <wp14:sizeRelV relativeFrom="margin">
            <wp14:pctHeight>0</wp14:pctHeight>
          </wp14:sizeRelV>
        </wp:anchor>
      </w:drawing>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2D157" w14:textId="189FCBCD" w:rsidR="008225A0" w:rsidRDefault="008225A0">
    <w:pPr>
      <w:pStyle w:val="Pidipa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EC609D" w14:textId="2F7F85AD" w:rsidR="008225A0" w:rsidRDefault="008225A0">
    <w:pPr>
      <w:pStyle w:val="Pidipagina"/>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7F916" w14:textId="4E3AD8DD" w:rsidR="008225A0" w:rsidRPr="00A47322" w:rsidRDefault="008225A0" w:rsidP="00A47322">
    <w:pPr>
      <w:pStyle w:val="Pidipa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A7BFD0" w14:textId="77777777" w:rsidR="008225A0" w:rsidRDefault="008225A0">
    <w:pPr>
      <w:pStyle w:val="Pidipagina"/>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8367E5" w14:textId="77777777" w:rsidR="008225A0" w:rsidRDefault="008225A0">
    <w:pPr>
      <w:pStyle w:val="Pidipagina"/>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1CF69E" w14:textId="413AB847" w:rsidR="008225A0" w:rsidRPr="00E52FFE" w:rsidRDefault="00771494" w:rsidP="00E52FFE">
    <w:pPr>
      <w:pStyle w:val="Pidipagina"/>
      <w:jc w:val="left"/>
      <w:rPr>
        <w:b/>
        <w:bCs/>
      </w:rPr>
    </w:pPr>
    <w:r>
      <w:rPr>
        <w:rFonts w:ascii="Univers" w:hAnsi="Univers"/>
        <w:noProof/>
        <w:color w:val="728FA5"/>
        <w:sz w:val="56"/>
        <w:szCs w:val="56"/>
        <w:shd w:val="clear" w:color="auto" w:fill="E6E6E6"/>
      </w:rPr>
      <w:drawing>
        <wp:anchor distT="0" distB="0" distL="114300" distR="114300" simplePos="0" relativeHeight="251660288" behindDoc="0" locked="0" layoutInCell="1" allowOverlap="1" wp14:anchorId="24DF3F3F" wp14:editId="6CAEC8A4">
          <wp:simplePos x="0" y="0"/>
          <wp:positionH relativeFrom="margin">
            <wp:posOffset>4940935</wp:posOffset>
          </wp:positionH>
          <wp:positionV relativeFrom="paragraph">
            <wp:posOffset>32838</wp:posOffset>
          </wp:positionV>
          <wp:extent cx="818515" cy="429895"/>
          <wp:effectExtent l="0" t="0" r="635" b="8255"/>
          <wp:wrapSquare wrapText="bothSides"/>
          <wp:docPr id="1544222955" name="Immagine 1544222955" descr="Immagine che contiene simbolo, Carattere, logo, Elementi grafic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851454" name="Immagine 310851454" descr="Immagine che contiene simbolo, Carattere, logo, Elementi grafici&#10;&#10;Descrizione generata automaticamente"/>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b="20326"/>
                  <a:stretch/>
                </pic:blipFill>
                <pic:spPr bwMode="auto">
                  <a:xfrm>
                    <a:off x="0" y="0"/>
                    <a:ext cx="818515" cy="4298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A6A23">
      <w:rPr>
        <w:rFonts w:ascii="Univers" w:hAnsi="Univers"/>
        <w:noProof/>
        <w:color w:val="F39731"/>
        <w:sz w:val="56"/>
        <w:szCs w:val="56"/>
        <w:shd w:val="clear" w:color="auto" w:fill="E6E6E6"/>
      </w:rPr>
      <w:drawing>
        <wp:anchor distT="0" distB="0" distL="114300" distR="114300" simplePos="0" relativeHeight="251659264" behindDoc="1" locked="1" layoutInCell="1" allowOverlap="1" wp14:anchorId="358754FE" wp14:editId="08541D97">
          <wp:simplePos x="0" y="0"/>
          <wp:positionH relativeFrom="margin">
            <wp:posOffset>0</wp:posOffset>
          </wp:positionH>
          <wp:positionV relativeFrom="page">
            <wp:posOffset>10010140</wp:posOffset>
          </wp:positionV>
          <wp:extent cx="1450340" cy="373380"/>
          <wp:effectExtent l="0" t="0" r="0" b="7620"/>
          <wp:wrapSquare wrapText="bothSides"/>
          <wp:docPr id="165157704" name="Immagine 165157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631867" name="Immagine 1282631867"/>
                  <pic:cNvPicPr>
                    <a:picLocks noChangeAspect="1" noChangeArrowheads="1"/>
                  </pic:cNvPicPr>
                </pic:nvPicPr>
                <pic:blipFill rotWithShape="1">
                  <a:blip r:embed="rId2" cstate="print">
                    <a:clrChange>
                      <a:clrFrom>
                        <a:srgbClr val="FFFFFF"/>
                      </a:clrFrom>
                      <a:clrTo>
                        <a:srgbClr val="FFFFFF">
                          <a:alpha val="0"/>
                        </a:srgbClr>
                      </a:clrTo>
                    </a:clrChange>
                    <a:extLst>
                      <a:ext uri="{28A0092B-C50C-407E-A947-70E740481C1C}">
                        <a14:useLocalDpi xmlns:a14="http://schemas.microsoft.com/office/drawing/2010/main" val="0"/>
                      </a:ext>
                    </a:extLst>
                  </a:blip>
                  <a:srcRect b="26801"/>
                  <a:stretch/>
                </pic:blipFill>
                <pic:spPr bwMode="auto">
                  <a:xfrm>
                    <a:off x="0" y="0"/>
                    <a:ext cx="1450340" cy="3733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06728" w14:textId="1C434FF4" w:rsidR="008225A0" w:rsidRPr="00154070" w:rsidRDefault="00771494" w:rsidP="00154070">
    <w:pPr>
      <w:pStyle w:val="Pidipagina"/>
    </w:pPr>
    <w:r>
      <w:rPr>
        <w:rFonts w:ascii="Univers" w:hAnsi="Univers"/>
        <w:noProof/>
        <w:color w:val="728FA5"/>
        <w:sz w:val="56"/>
        <w:szCs w:val="56"/>
        <w:shd w:val="clear" w:color="auto" w:fill="E6E6E6"/>
      </w:rPr>
      <w:drawing>
        <wp:anchor distT="0" distB="0" distL="114300" distR="114300" simplePos="0" relativeHeight="251663360" behindDoc="0" locked="0" layoutInCell="1" allowOverlap="1" wp14:anchorId="49B9618D" wp14:editId="6DEB0ACC">
          <wp:simplePos x="0" y="0"/>
          <wp:positionH relativeFrom="margin">
            <wp:posOffset>4940935</wp:posOffset>
          </wp:positionH>
          <wp:positionV relativeFrom="paragraph">
            <wp:posOffset>21952</wp:posOffset>
          </wp:positionV>
          <wp:extent cx="818515" cy="429895"/>
          <wp:effectExtent l="0" t="0" r="635" b="8255"/>
          <wp:wrapSquare wrapText="bothSides"/>
          <wp:docPr id="434566322" name="Immagine 434566322" descr="Immagine che contiene simbolo, Carattere, logo, Elementi grafic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851454" name="Immagine 310851454" descr="Immagine che contiene simbolo, Carattere, logo, Elementi grafici&#10;&#10;Descrizione generata automaticamente"/>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b="20326"/>
                  <a:stretch/>
                </pic:blipFill>
                <pic:spPr bwMode="auto">
                  <a:xfrm>
                    <a:off x="0" y="0"/>
                    <a:ext cx="818515" cy="4298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A6A23">
      <w:rPr>
        <w:rFonts w:ascii="Univers" w:hAnsi="Univers"/>
        <w:noProof/>
        <w:color w:val="F39731"/>
        <w:sz w:val="56"/>
        <w:szCs w:val="56"/>
        <w:shd w:val="clear" w:color="auto" w:fill="E6E6E6"/>
      </w:rPr>
      <w:drawing>
        <wp:anchor distT="0" distB="0" distL="114300" distR="114300" simplePos="0" relativeHeight="251662336" behindDoc="1" locked="1" layoutInCell="1" allowOverlap="1" wp14:anchorId="67ADBF22" wp14:editId="6D0A1870">
          <wp:simplePos x="0" y="0"/>
          <wp:positionH relativeFrom="margin">
            <wp:posOffset>0</wp:posOffset>
          </wp:positionH>
          <wp:positionV relativeFrom="page">
            <wp:posOffset>9999345</wp:posOffset>
          </wp:positionV>
          <wp:extent cx="1450340" cy="373380"/>
          <wp:effectExtent l="0" t="0" r="0" b="7620"/>
          <wp:wrapSquare wrapText="bothSides"/>
          <wp:docPr id="109091868" name="Immagine 1090918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631867" name="Immagine 1282631867"/>
                  <pic:cNvPicPr>
                    <a:picLocks noChangeAspect="1" noChangeArrowheads="1"/>
                  </pic:cNvPicPr>
                </pic:nvPicPr>
                <pic:blipFill rotWithShape="1">
                  <a:blip r:embed="rId2" cstate="print">
                    <a:clrChange>
                      <a:clrFrom>
                        <a:srgbClr val="FFFFFF"/>
                      </a:clrFrom>
                      <a:clrTo>
                        <a:srgbClr val="FFFFFF">
                          <a:alpha val="0"/>
                        </a:srgbClr>
                      </a:clrTo>
                    </a:clrChange>
                    <a:extLst>
                      <a:ext uri="{28A0092B-C50C-407E-A947-70E740481C1C}">
                        <a14:useLocalDpi xmlns:a14="http://schemas.microsoft.com/office/drawing/2010/main" val="0"/>
                      </a:ext>
                    </a:extLst>
                  </a:blip>
                  <a:srcRect b="26801"/>
                  <a:stretch/>
                </pic:blipFill>
                <pic:spPr bwMode="auto">
                  <a:xfrm>
                    <a:off x="0" y="0"/>
                    <a:ext cx="1450340" cy="3733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63A7B4" w14:textId="77777777" w:rsidR="00F45DDB" w:rsidRDefault="00F45DDB" w:rsidP="00964B71">
      <w:pPr>
        <w:spacing w:after="0"/>
      </w:pPr>
      <w:r>
        <w:separator/>
      </w:r>
    </w:p>
    <w:p w14:paraId="482587D2" w14:textId="77777777" w:rsidR="00F45DDB" w:rsidRDefault="00F45DDB"/>
  </w:footnote>
  <w:footnote w:type="continuationSeparator" w:id="0">
    <w:p w14:paraId="21B02A35" w14:textId="77777777" w:rsidR="00F45DDB" w:rsidRDefault="00F45DDB" w:rsidP="00964B71">
      <w:pPr>
        <w:spacing w:after="0"/>
      </w:pPr>
      <w:r>
        <w:continuationSeparator/>
      </w:r>
    </w:p>
    <w:p w14:paraId="7E4FE4B4" w14:textId="77777777" w:rsidR="00F45DDB" w:rsidRDefault="00F45DDB"/>
  </w:footnote>
  <w:footnote w:type="continuationNotice" w:id="1">
    <w:p w14:paraId="2B0099BA" w14:textId="77777777" w:rsidR="00F45DDB" w:rsidRDefault="00F45DDB">
      <w:pPr>
        <w:spacing w:before="0" w:after="0"/>
      </w:pPr>
    </w:p>
  </w:footnote>
  <w:footnote w:id="2">
    <w:p w14:paraId="6B28D2E0" w14:textId="1B51CAE1" w:rsidR="008225A0" w:rsidRPr="009A59B9" w:rsidRDefault="008225A0" w:rsidP="009A59B9">
      <w:pPr>
        <w:pStyle w:val="Bibliografia"/>
        <w:rPr>
          <w:rFonts w:ascii="Times New Roman" w:hAnsi="Times New Roman" w:cs="Times New Roman"/>
          <w:sz w:val="22"/>
        </w:rPr>
      </w:pPr>
      <w:r w:rsidRPr="009A59B9">
        <w:rPr>
          <w:rStyle w:val="Rimandonotaapidipagina"/>
          <w:sz w:val="22"/>
        </w:rPr>
        <w:footnoteRef/>
      </w:r>
      <w:r w:rsidRPr="009A59B9">
        <w:rPr>
          <w:sz w:val="22"/>
          <w:lang w:val="it-IT"/>
        </w:rPr>
        <w:t xml:space="preserve"> </w:t>
      </w:r>
      <w:r w:rsidRPr="009A59B9">
        <w:rPr>
          <w:rFonts w:ascii="Times New Roman" w:hAnsi="Times New Roman" w:cs="Times New Roman"/>
          <w:sz w:val="22"/>
          <w:lang w:val="it-IT"/>
        </w:rPr>
        <w:t xml:space="preserve">Li, X., Zhou, Y., Zhao, M., Zhao, X., 2020. </w:t>
      </w:r>
      <w:r w:rsidRPr="009A59B9">
        <w:rPr>
          <w:rFonts w:ascii="Times New Roman" w:hAnsi="Times New Roman" w:cs="Times New Roman"/>
          <w:sz w:val="22"/>
        </w:rPr>
        <w:t>A harmonized global nighttime light dataset 1992–2018. Scientific Data 7, 168. https://doi.org/10.1038/s41597-020-0510-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88B64" w14:textId="2C569B8C" w:rsidR="008225A0" w:rsidRDefault="008225A0" w:rsidP="005B505F">
    <w:pPr>
      <w:pStyle w:val="Intestazione"/>
      <w:tabs>
        <w:tab w:val="clear" w:pos="4819"/>
        <w:tab w:val="clear" w:pos="9638"/>
        <w:tab w:val="left" w:pos="1440"/>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3E44B" w14:textId="2DABE516" w:rsidR="008225A0" w:rsidRDefault="008225A0">
    <w:pPr>
      <w:pStyle w:val="Intestazione"/>
    </w:pPr>
    <w:r>
      <w:rPr>
        <w:noProof/>
        <w:color w:val="2B579A"/>
        <w:shd w:val="clear" w:color="auto" w:fill="E6E6E6"/>
      </w:rPr>
      <w:drawing>
        <wp:anchor distT="0" distB="0" distL="114300" distR="114300" simplePos="0" relativeHeight="251655680" behindDoc="1" locked="1" layoutInCell="1" allowOverlap="1" wp14:anchorId="36803617" wp14:editId="69B8BCC7">
          <wp:simplePos x="0" y="0"/>
          <wp:positionH relativeFrom="column">
            <wp:posOffset>2160270</wp:posOffset>
          </wp:positionH>
          <wp:positionV relativeFrom="page">
            <wp:posOffset>6480810</wp:posOffset>
          </wp:positionV>
          <wp:extent cx="6120000" cy="6066000"/>
          <wp:effectExtent l="0" t="0" r="0" b="0"/>
          <wp:wrapNone/>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alphaModFix amt="50000"/>
                    <a:extLst>
                      <a:ext uri="{28A0092B-C50C-407E-A947-70E740481C1C}">
                        <a14:useLocalDpi xmlns:a14="http://schemas.microsoft.com/office/drawing/2010/main" val="0"/>
                      </a:ext>
                    </a:extLst>
                  </a:blip>
                  <a:srcRect/>
                  <a:stretch>
                    <a:fillRect/>
                  </a:stretch>
                </pic:blipFill>
                <pic:spPr bwMode="auto">
                  <a:xfrm>
                    <a:off x="0" y="0"/>
                    <a:ext cx="6120000" cy="60660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CE718" w14:textId="786312FC" w:rsidR="008225A0" w:rsidRDefault="008225A0">
    <w:pPr>
      <w:pStyle w:val="Intestazione"/>
    </w:pPr>
    <w:r>
      <w:rPr>
        <w:noProof/>
        <w:color w:val="2B579A"/>
        <w:shd w:val="clear" w:color="auto" w:fill="E6E6E6"/>
      </w:rPr>
      <w:drawing>
        <wp:anchor distT="0" distB="0" distL="114300" distR="114300" simplePos="0" relativeHeight="251652608" behindDoc="1" locked="1" layoutInCell="1" allowOverlap="1" wp14:anchorId="0BDC4D87" wp14:editId="2DCED251">
          <wp:simplePos x="0" y="0"/>
          <wp:positionH relativeFrom="column">
            <wp:posOffset>-2514600</wp:posOffset>
          </wp:positionH>
          <wp:positionV relativeFrom="page">
            <wp:posOffset>5955030</wp:posOffset>
          </wp:positionV>
          <wp:extent cx="6685200" cy="6685200"/>
          <wp:effectExtent l="0" t="0" r="1905" b="1905"/>
          <wp:wrapNone/>
          <wp:docPr id="114" name="Immagin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85200" cy="66852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5982A" w14:textId="6F3CCBBE" w:rsidR="008225A0" w:rsidRDefault="008225A0">
    <w:pPr>
      <w:pStyle w:val="Intestazione"/>
      <w:jc w:val="right"/>
    </w:pPr>
    <w:r w:rsidRPr="003F008B">
      <w:rPr>
        <w:noProof/>
        <w:color w:val="2B579A"/>
        <w:shd w:val="clear" w:color="auto" w:fill="E6E6E6"/>
      </w:rPr>
      <w:drawing>
        <wp:anchor distT="0" distB="0" distL="114300" distR="114300" simplePos="0" relativeHeight="251653632" behindDoc="1" locked="0" layoutInCell="1" allowOverlap="1" wp14:anchorId="646DF5C5" wp14:editId="7D68416B">
          <wp:simplePos x="0" y="0"/>
          <wp:positionH relativeFrom="column">
            <wp:posOffset>2688590</wp:posOffset>
          </wp:positionH>
          <wp:positionV relativeFrom="page">
            <wp:posOffset>-1024255</wp:posOffset>
          </wp:positionV>
          <wp:extent cx="5040000" cy="5028530"/>
          <wp:effectExtent l="0" t="0" r="0" b="0"/>
          <wp:wrapNone/>
          <wp:docPr id="116" name="Immagin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040000" cy="50285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B21B6B1" w14:textId="576A8DB9" w:rsidR="008225A0" w:rsidRDefault="008225A0" w:rsidP="00C43D53"/>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8225A0" w:rsidRPr="003109BE" w14:paraId="5A6E4504" w14:textId="77777777" w:rsidTr="007B6F28">
      <w:tc>
        <w:tcPr>
          <w:tcW w:w="4530" w:type="dxa"/>
          <w:vAlign w:val="center"/>
        </w:tcPr>
        <w:p w14:paraId="791EA03F" w14:textId="64371CFF" w:rsidR="008225A0" w:rsidRPr="00214D0D" w:rsidRDefault="008225A0" w:rsidP="001E62CA">
          <w:pPr>
            <w:pStyle w:val="Intestazione"/>
            <w:spacing w:before="0"/>
            <w:jc w:val="left"/>
            <w:rPr>
              <w:b/>
              <w:bCs/>
            </w:rPr>
          </w:pPr>
          <w:r>
            <w:rPr>
              <w:color w:val="2B579A"/>
              <w:shd w:val="clear" w:color="auto" w:fill="E6E6E6"/>
            </w:rPr>
            <w:fldChar w:fldCharType="begin"/>
          </w:r>
          <w:r>
            <w:instrText>PAGE   \* MERGEFORMAT</w:instrText>
          </w:r>
          <w:r>
            <w:rPr>
              <w:color w:val="2B579A"/>
              <w:shd w:val="clear" w:color="auto" w:fill="E6E6E6"/>
            </w:rPr>
            <w:fldChar w:fldCharType="separate"/>
          </w:r>
          <w:r>
            <w:t>vi</w:t>
          </w:r>
          <w:r>
            <w:rPr>
              <w:color w:val="2B579A"/>
              <w:shd w:val="clear" w:color="auto" w:fill="E6E6E6"/>
            </w:rPr>
            <w:fldChar w:fldCharType="end"/>
          </w:r>
        </w:p>
      </w:tc>
      <w:tc>
        <w:tcPr>
          <w:tcW w:w="4530" w:type="dxa"/>
          <w:vAlign w:val="center"/>
        </w:tcPr>
        <w:sdt>
          <w:sdtPr>
            <w:rPr>
              <w:color w:val="2B579A"/>
              <w:shd w:val="clear" w:color="auto" w:fill="E6E6E6"/>
            </w:rPr>
            <w:id w:val="-1157065997"/>
            <w:docPartObj>
              <w:docPartGallery w:val="Page Numbers (Top of Page)"/>
              <w:docPartUnique/>
            </w:docPartObj>
          </w:sdtPr>
          <w:sdtEndPr>
            <w:rPr>
              <w:color w:val="auto"/>
              <w:shd w:val="clear" w:color="auto" w:fill="auto"/>
            </w:rPr>
          </w:sdtEndPr>
          <w:sdtContent>
            <w:p w14:paraId="26F6858D" w14:textId="2D5DD770" w:rsidR="008225A0" w:rsidRPr="00072C9A" w:rsidRDefault="008225A0" w:rsidP="001E62CA">
              <w:pPr>
                <w:pStyle w:val="Intestazione"/>
                <w:spacing w:before="0"/>
                <w:jc w:val="right"/>
                <w:rPr>
                  <w:lang w:val="it-IT"/>
                </w:rPr>
              </w:pPr>
              <w:r w:rsidRPr="00214D0D">
                <w:rPr>
                  <w:b/>
                  <w:bCs/>
                  <w:color w:val="2B579A"/>
                  <w:shd w:val="clear" w:color="auto" w:fill="E6E6E6"/>
                </w:rPr>
                <w:fldChar w:fldCharType="begin"/>
              </w:r>
              <w:r w:rsidRPr="00072C9A">
                <w:rPr>
                  <w:b/>
                  <w:bCs/>
                  <w:lang w:val="it-IT"/>
                </w:rPr>
                <w:instrText xml:space="preserve"> STYLEREF  "Heading 1"  \* MERGEFORMAT </w:instrText>
              </w:r>
              <w:r w:rsidRPr="00214D0D">
                <w:rPr>
                  <w:b/>
                  <w:bCs/>
                  <w:color w:val="2B579A"/>
                  <w:shd w:val="clear" w:color="auto" w:fill="E6E6E6"/>
                </w:rPr>
                <w:fldChar w:fldCharType="separate"/>
              </w:r>
              <w:r w:rsidR="00417CB5">
                <w:rPr>
                  <w:noProof/>
                  <w:color w:val="2B579A"/>
                  <w:shd w:val="clear" w:color="auto" w:fill="E6E6E6"/>
                  <w:lang w:val="it-IT"/>
                </w:rPr>
                <w:t>Errore. Per applicare Heading 1 al testo da visualizzare in questo punto, utilizzare la scheda Home.</w:t>
              </w:r>
              <w:r w:rsidRPr="00214D0D">
                <w:rPr>
                  <w:b/>
                  <w:bCs/>
                  <w:noProof/>
                  <w:color w:val="2B579A"/>
                  <w:shd w:val="clear" w:color="auto" w:fill="E6E6E6"/>
                </w:rPr>
                <w:fldChar w:fldCharType="end"/>
              </w:r>
            </w:p>
          </w:sdtContent>
        </w:sdt>
      </w:tc>
    </w:tr>
  </w:tbl>
  <w:p w14:paraId="230D49D0" w14:textId="071EDEBD" w:rsidR="008225A0" w:rsidRPr="00072C9A" w:rsidRDefault="008225A0" w:rsidP="003F479A">
    <w:pPr>
      <w:pStyle w:val="Intestazione"/>
      <w:rPr>
        <w:lang w:val="it-IT"/>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8225A0" w14:paraId="378B09E6" w14:textId="77777777" w:rsidTr="007B6F28">
      <w:tc>
        <w:tcPr>
          <w:tcW w:w="4530" w:type="dxa"/>
          <w:vAlign w:val="center"/>
        </w:tcPr>
        <w:p w14:paraId="4C2D3C55" w14:textId="14E69CA0" w:rsidR="008225A0" w:rsidRPr="00204C6F" w:rsidRDefault="008225A0" w:rsidP="00204C6F">
          <w:pPr>
            <w:pStyle w:val="Intestazione"/>
            <w:spacing w:before="0"/>
            <w:jc w:val="left"/>
          </w:pPr>
        </w:p>
      </w:tc>
      <w:tc>
        <w:tcPr>
          <w:tcW w:w="4530" w:type="dxa"/>
          <w:vAlign w:val="center"/>
        </w:tcPr>
        <w:p w14:paraId="7E705C1F" w14:textId="75186BCC" w:rsidR="008225A0" w:rsidRDefault="008225A0" w:rsidP="007276C1">
          <w:pPr>
            <w:pStyle w:val="Intestazione"/>
            <w:spacing w:before="0"/>
            <w:jc w:val="right"/>
          </w:pPr>
          <w:r>
            <w:rPr>
              <w:color w:val="2B579A"/>
              <w:shd w:val="clear" w:color="auto" w:fill="E6E6E6"/>
            </w:rPr>
            <w:fldChar w:fldCharType="begin"/>
          </w:r>
          <w:r>
            <w:instrText>PAGE   \* MERGEFORMAT</w:instrText>
          </w:r>
          <w:r>
            <w:rPr>
              <w:color w:val="2B579A"/>
              <w:shd w:val="clear" w:color="auto" w:fill="E6E6E6"/>
            </w:rPr>
            <w:fldChar w:fldCharType="separate"/>
          </w:r>
          <w:r>
            <w:t>vii</w:t>
          </w:r>
          <w:r>
            <w:rPr>
              <w:color w:val="2B579A"/>
              <w:shd w:val="clear" w:color="auto" w:fill="E6E6E6"/>
            </w:rPr>
            <w:fldChar w:fldCharType="end"/>
          </w:r>
        </w:p>
      </w:tc>
    </w:tr>
  </w:tbl>
  <w:p w14:paraId="0F1BC8E8" w14:textId="77777777" w:rsidR="008225A0" w:rsidRDefault="008225A0" w:rsidP="00DC0930">
    <w:pPr>
      <w:pStyle w:val="Intestazion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EDF86" w14:textId="58FFFA93" w:rsidR="008225A0" w:rsidRDefault="008225A0">
    <w:pPr>
      <w:pStyle w:val="Intestazione"/>
      <w:jc w:val="right"/>
    </w:pPr>
    <w:r>
      <w:rPr>
        <w:color w:val="2B579A"/>
        <w:shd w:val="clear" w:color="auto" w:fill="E6E6E6"/>
      </w:rPr>
      <w:fldChar w:fldCharType="begin"/>
    </w:r>
    <w:r>
      <w:instrText>PAGE   \* MERGEFORMAT</w:instrText>
    </w:r>
    <w:r>
      <w:rPr>
        <w:color w:val="2B579A"/>
        <w:shd w:val="clear" w:color="auto" w:fill="E6E6E6"/>
      </w:rPr>
      <w:fldChar w:fldCharType="separate"/>
    </w:r>
    <w:r>
      <w:rPr>
        <w:lang w:val="it-IT"/>
      </w:rPr>
      <w:t>2</w:t>
    </w:r>
    <w:r>
      <w:rPr>
        <w:color w:val="2B579A"/>
        <w:shd w:val="clear" w:color="auto" w:fill="E6E6E6"/>
      </w:rPr>
      <w:fldChar w:fldCharType="end"/>
    </w:r>
  </w:p>
  <w:p w14:paraId="4AF6F168" w14:textId="77777777" w:rsidR="008225A0" w:rsidRDefault="008225A0">
    <w:pPr>
      <w:pStyle w:val="Intestazion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B16B1" w14:textId="77777777" w:rsidR="008225A0" w:rsidRDefault="008225A0" w:rsidP="003F479A">
    <w:pPr>
      <w:pStyle w:val="Intestazion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3883848"/>
      <w:docPartObj>
        <w:docPartGallery w:val="Page Numbers (Top of Page)"/>
        <w:docPartUnique/>
      </w:docPartObj>
    </w:sdtPr>
    <w:sdtContent>
      <w:p w14:paraId="2C28D0E6" w14:textId="3E3CD3DB" w:rsidR="004D67F3" w:rsidRDefault="004D67F3">
        <w:pPr>
          <w:pStyle w:val="Intestazione"/>
          <w:jc w:val="right"/>
        </w:pPr>
        <w:r>
          <w:fldChar w:fldCharType="begin"/>
        </w:r>
        <w:r>
          <w:instrText>PAGE   \* MERGEFORMAT</w:instrText>
        </w:r>
        <w:r>
          <w:fldChar w:fldCharType="separate"/>
        </w:r>
        <w:r>
          <w:rPr>
            <w:lang w:val="it-IT"/>
          </w:rPr>
          <w:t>2</w:t>
        </w:r>
        <w:r>
          <w:fldChar w:fldCharType="end"/>
        </w:r>
      </w:p>
    </w:sdtContent>
  </w:sdt>
  <w:p w14:paraId="2DE0AB3C" w14:textId="2571EC27" w:rsidR="008225A0" w:rsidRPr="00E52FFE" w:rsidRDefault="008225A0" w:rsidP="009B3764">
    <w:pPr>
      <w:pStyle w:val="Intestazione"/>
      <w:jc w:val="left"/>
      <w:rPr>
        <w:b/>
        <w:bCs/>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6"/>
    </w:tblGrid>
    <w:tr w:rsidR="008225A0" w14:paraId="5B1EAEDF" w14:textId="77777777" w:rsidTr="00E52FFE">
      <w:tc>
        <w:tcPr>
          <w:tcW w:w="4605" w:type="dxa"/>
        </w:tcPr>
        <w:p w14:paraId="498D6C4F" w14:textId="77777777" w:rsidR="008225A0" w:rsidRDefault="008225A0" w:rsidP="00E52FFE">
          <w:pPr>
            <w:pStyle w:val="Intestazione"/>
            <w:spacing w:before="0"/>
          </w:pPr>
        </w:p>
      </w:tc>
      <w:tc>
        <w:tcPr>
          <w:tcW w:w="4605" w:type="dxa"/>
        </w:tcPr>
        <w:sdt>
          <w:sdtPr>
            <w:rPr>
              <w:b/>
              <w:bCs/>
            </w:rPr>
            <w:id w:val="-177047248"/>
            <w:docPartObj>
              <w:docPartGallery w:val="Page Numbers (Top of Page)"/>
              <w:docPartUnique/>
            </w:docPartObj>
          </w:sdtPr>
          <w:sdtEndPr>
            <w:rPr>
              <w:b w:val="0"/>
              <w:bCs w:val="0"/>
            </w:rPr>
          </w:sdtEndPr>
          <w:sdtContent>
            <w:p w14:paraId="5180F408" w14:textId="7FD6D197" w:rsidR="008225A0" w:rsidRDefault="008225A0" w:rsidP="00E52FFE">
              <w:pPr>
                <w:pStyle w:val="Intestazione"/>
                <w:spacing w:before="0"/>
                <w:jc w:val="right"/>
              </w:pPr>
              <w:r w:rsidRPr="00E52FFE">
                <w:rPr>
                  <w:b/>
                  <w:bCs/>
                  <w:color w:val="2B579A"/>
                  <w:shd w:val="clear" w:color="auto" w:fill="E6E6E6"/>
                </w:rPr>
                <w:fldChar w:fldCharType="begin"/>
              </w:r>
              <w:r w:rsidRPr="00E52FFE">
                <w:rPr>
                  <w:b/>
                  <w:bCs/>
                </w:rPr>
                <w:instrText>PAGE   \* MERGEFORMAT</w:instrText>
              </w:r>
              <w:r w:rsidRPr="00E52FFE">
                <w:rPr>
                  <w:b/>
                  <w:bCs/>
                  <w:color w:val="2B579A"/>
                  <w:shd w:val="clear" w:color="auto" w:fill="E6E6E6"/>
                </w:rPr>
                <w:fldChar w:fldCharType="separate"/>
              </w:r>
              <w:r>
                <w:rPr>
                  <w:b/>
                  <w:bCs/>
                </w:rPr>
                <w:t>i</w:t>
              </w:r>
              <w:r w:rsidRPr="00E52FFE">
                <w:rPr>
                  <w:b/>
                  <w:bCs/>
                  <w:color w:val="2B579A"/>
                  <w:shd w:val="clear" w:color="auto" w:fill="E6E6E6"/>
                </w:rPr>
                <w:fldChar w:fldCharType="end"/>
              </w:r>
            </w:p>
          </w:sdtContent>
        </w:sdt>
      </w:tc>
    </w:tr>
  </w:tbl>
  <w:p w14:paraId="73621A1A" w14:textId="77777777" w:rsidR="008225A0" w:rsidRDefault="008225A0">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F7ABA"/>
    <w:multiLevelType w:val="hybridMultilevel"/>
    <w:tmpl w:val="150E1EB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61328C"/>
    <w:multiLevelType w:val="hybridMultilevel"/>
    <w:tmpl w:val="C93A3E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B64E41"/>
    <w:multiLevelType w:val="hybridMultilevel"/>
    <w:tmpl w:val="1146EBF0"/>
    <w:lvl w:ilvl="0" w:tplc="0042312A">
      <w:start w:val="1"/>
      <w:numFmt w:val="decimal"/>
      <w:lvlText w:val="%1."/>
      <w:lvlJc w:val="left"/>
      <w:pPr>
        <w:ind w:left="360" w:hanging="360"/>
      </w:pPr>
      <w:rPr>
        <w:rFonts w:ascii="Palatino Linotype" w:eastAsiaTheme="minorHAnsi" w:hAnsi="Palatino Linotype" w:cstheme="minorBid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8C943CB"/>
    <w:multiLevelType w:val="hybridMultilevel"/>
    <w:tmpl w:val="9190B772"/>
    <w:lvl w:ilvl="0" w:tplc="CFE4028E">
      <w:start w:val="1"/>
      <w:numFmt w:val="upperLetter"/>
      <w:lvlText w:val="%1."/>
      <w:lvlJc w:val="left"/>
      <w:pPr>
        <w:ind w:left="786" w:hanging="360"/>
      </w:pPr>
      <w:rPr>
        <w:rFonts w:hint="default"/>
        <w:color w:val="728FA5"/>
        <w:sz w:val="80"/>
      </w:rPr>
    </w:lvl>
    <w:lvl w:ilvl="1" w:tplc="04100019" w:tentative="1">
      <w:start w:val="1"/>
      <w:numFmt w:val="lowerLetter"/>
      <w:lvlText w:val="%2."/>
      <w:lvlJc w:val="left"/>
      <w:pPr>
        <w:ind w:left="1506" w:hanging="360"/>
      </w:pPr>
    </w:lvl>
    <w:lvl w:ilvl="2" w:tplc="0410001B" w:tentative="1">
      <w:start w:val="1"/>
      <w:numFmt w:val="lowerRoman"/>
      <w:lvlText w:val="%3."/>
      <w:lvlJc w:val="right"/>
      <w:pPr>
        <w:ind w:left="2226" w:hanging="180"/>
      </w:pPr>
    </w:lvl>
    <w:lvl w:ilvl="3" w:tplc="0410000F" w:tentative="1">
      <w:start w:val="1"/>
      <w:numFmt w:val="decimal"/>
      <w:lvlText w:val="%4."/>
      <w:lvlJc w:val="left"/>
      <w:pPr>
        <w:ind w:left="2946" w:hanging="360"/>
      </w:pPr>
    </w:lvl>
    <w:lvl w:ilvl="4" w:tplc="04100019" w:tentative="1">
      <w:start w:val="1"/>
      <w:numFmt w:val="lowerLetter"/>
      <w:lvlText w:val="%5."/>
      <w:lvlJc w:val="left"/>
      <w:pPr>
        <w:ind w:left="3666" w:hanging="360"/>
      </w:pPr>
    </w:lvl>
    <w:lvl w:ilvl="5" w:tplc="0410001B" w:tentative="1">
      <w:start w:val="1"/>
      <w:numFmt w:val="lowerRoman"/>
      <w:lvlText w:val="%6."/>
      <w:lvlJc w:val="right"/>
      <w:pPr>
        <w:ind w:left="4386" w:hanging="180"/>
      </w:pPr>
    </w:lvl>
    <w:lvl w:ilvl="6" w:tplc="0410000F" w:tentative="1">
      <w:start w:val="1"/>
      <w:numFmt w:val="decimal"/>
      <w:lvlText w:val="%7."/>
      <w:lvlJc w:val="left"/>
      <w:pPr>
        <w:ind w:left="5106" w:hanging="360"/>
      </w:pPr>
    </w:lvl>
    <w:lvl w:ilvl="7" w:tplc="04100019" w:tentative="1">
      <w:start w:val="1"/>
      <w:numFmt w:val="lowerLetter"/>
      <w:lvlText w:val="%8."/>
      <w:lvlJc w:val="left"/>
      <w:pPr>
        <w:ind w:left="5826" w:hanging="360"/>
      </w:pPr>
    </w:lvl>
    <w:lvl w:ilvl="8" w:tplc="0410001B" w:tentative="1">
      <w:start w:val="1"/>
      <w:numFmt w:val="lowerRoman"/>
      <w:lvlText w:val="%9."/>
      <w:lvlJc w:val="right"/>
      <w:pPr>
        <w:ind w:left="6546" w:hanging="180"/>
      </w:pPr>
    </w:lvl>
  </w:abstractNum>
  <w:abstractNum w:abstractNumId="4" w15:restartNumberingAfterBreak="0">
    <w:nsid w:val="0A0F118D"/>
    <w:multiLevelType w:val="hybridMultilevel"/>
    <w:tmpl w:val="1D78DA6C"/>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5" w15:restartNumberingAfterBreak="0">
    <w:nsid w:val="1D003DD1"/>
    <w:multiLevelType w:val="hybridMultilevel"/>
    <w:tmpl w:val="612E7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294D21"/>
    <w:multiLevelType w:val="hybridMultilevel"/>
    <w:tmpl w:val="AC26AA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CB006D"/>
    <w:multiLevelType w:val="hybridMultilevel"/>
    <w:tmpl w:val="9A0EBB1E"/>
    <w:lvl w:ilvl="0" w:tplc="3A3678B0">
      <w:start w:val="3"/>
      <w:numFmt w:val="bullet"/>
      <w:lvlText w:val="-"/>
      <w:lvlJc w:val="left"/>
      <w:pPr>
        <w:ind w:left="720" w:hanging="360"/>
      </w:pPr>
      <w:rPr>
        <w:rFonts w:ascii="Palatino Linotype" w:eastAsiaTheme="minorHAnsi" w:hAnsi="Palatino Linotype"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7B6349D"/>
    <w:multiLevelType w:val="hybridMultilevel"/>
    <w:tmpl w:val="42E81FBC"/>
    <w:lvl w:ilvl="0" w:tplc="F0FA44DC">
      <w:start w:val="2"/>
      <w:numFmt w:val="decimal"/>
      <w:lvlText w:val="%1. "/>
      <w:lvlJc w:val="left"/>
      <w:rPr>
        <w:rFonts w:hint="default"/>
        <w:b w:val="0"/>
        <w:bCs w:val="0"/>
        <w:i w:val="0"/>
        <w:iCs w:val="0"/>
        <w:caps w:val="0"/>
        <w:smallCaps w:val="0"/>
        <w:strike w:val="0"/>
        <w:dstrike w:val="0"/>
        <w:vanish w:val="0"/>
        <w:color w:val="000000"/>
        <w:spacing w:val="0"/>
        <w:kern w:val="0"/>
        <w:position w:val="0"/>
        <w:sz w:val="8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100019" w:tentative="1">
      <w:start w:val="1"/>
      <w:numFmt w:val="lowerLetter"/>
      <w:lvlText w:val="%2."/>
      <w:lvlJc w:val="left"/>
      <w:pPr>
        <w:ind w:left="1865" w:hanging="360"/>
      </w:pPr>
    </w:lvl>
    <w:lvl w:ilvl="2" w:tplc="0410001B" w:tentative="1">
      <w:start w:val="1"/>
      <w:numFmt w:val="lowerRoman"/>
      <w:lvlText w:val="%3."/>
      <w:lvlJc w:val="right"/>
      <w:pPr>
        <w:ind w:left="2585" w:hanging="180"/>
      </w:pPr>
    </w:lvl>
    <w:lvl w:ilvl="3" w:tplc="0410000F" w:tentative="1">
      <w:start w:val="1"/>
      <w:numFmt w:val="decimal"/>
      <w:lvlText w:val="%4."/>
      <w:lvlJc w:val="left"/>
      <w:pPr>
        <w:ind w:left="3305" w:hanging="360"/>
      </w:pPr>
    </w:lvl>
    <w:lvl w:ilvl="4" w:tplc="04100019" w:tentative="1">
      <w:start w:val="1"/>
      <w:numFmt w:val="lowerLetter"/>
      <w:lvlText w:val="%5."/>
      <w:lvlJc w:val="left"/>
      <w:pPr>
        <w:ind w:left="4025" w:hanging="360"/>
      </w:pPr>
    </w:lvl>
    <w:lvl w:ilvl="5" w:tplc="0410001B" w:tentative="1">
      <w:start w:val="1"/>
      <w:numFmt w:val="lowerRoman"/>
      <w:lvlText w:val="%6."/>
      <w:lvlJc w:val="right"/>
      <w:pPr>
        <w:ind w:left="4745" w:hanging="180"/>
      </w:pPr>
    </w:lvl>
    <w:lvl w:ilvl="6" w:tplc="0410000F" w:tentative="1">
      <w:start w:val="1"/>
      <w:numFmt w:val="decimal"/>
      <w:lvlText w:val="%7."/>
      <w:lvlJc w:val="left"/>
      <w:pPr>
        <w:ind w:left="5465" w:hanging="360"/>
      </w:pPr>
    </w:lvl>
    <w:lvl w:ilvl="7" w:tplc="04100019" w:tentative="1">
      <w:start w:val="1"/>
      <w:numFmt w:val="lowerLetter"/>
      <w:lvlText w:val="%8."/>
      <w:lvlJc w:val="left"/>
      <w:pPr>
        <w:ind w:left="6185" w:hanging="360"/>
      </w:pPr>
    </w:lvl>
    <w:lvl w:ilvl="8" w:tplc="0410001B" w:tentative="1">
      <w:start w:val="1"/>
      <w:numFmt w:val="lowerRoman"/>
      <w:lvlText w:val="%9."/>
      <w:lvlJc w:val="right"/>
      <w:pPr>
        <w:ind w:left="6905" w:hanging="180"/>
      </w:pPr>
    </w:lvl>
  </w:abstractNum>
  <w:abstractNum w:abstractNumId="9" w15:restartNumberingAfterBreak="0">
    <w:nsid w:val="2C89465B"/>
    <w:multiLevelType w:val="hybridMultilevel"/>
    <w:tmpl w:val="D570CF20"/>
    <w:lvl w:ilvl="0" w:tplc="B9662898">
      <w:start w:val="1"/>
      <w:numFmt w:val="decimal"/>
      <w:lvlText w:val="%1)"/>
      <w:lvlJc w:val="left"/>
      <w:pPr>
        <w:ind w:left="360" w:hanging="360"/>
      </w:pPr>
      <w:rPr>
        <w:rFonts w:asciiTheme="majorBidi" w:eastAsiaTheme="minorHAns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F536C1"/>
    <w:multiLevelType w:val="multilevel"/>
    <w:tmpl w:val="DDFEE4E4"/>
    <w:styleLink w:val="Stile1"/>
    <w:lvl w:ilvl="0">
      <w:start w:val="1"/>
      <w:numFmt w:val="bullet"/>
      <w:lvlText w:val=""/>
      <w:lvlJc w:val="left"/>
      <w:pPr>
        <w:ind w:left="900" w:hanging="360"/>
      </w:pPr>
      <w:rPr>
        <w:rFonts w:ascii="Wingdings" w:hAnsi="Wingdings" w:hint="default"/>
        <w:color w:val="8EAADB" w:themeColor="accent1" w:themeTint="99"/>
      </w:rPr>
    </w:lvl>
    <w:lvl w:ilvl="1">
      <w:start w:val="1"/>
      <w:numFmt w:val="bullet"/>
      <w:lvlText w:val="o"/>
      <w:lvlJc w:val="left"/>
      <w:pPr>
        <w:ind w:left="1620" w:hanging="360"/>
      </w:pPr>
      <w:rPr>
        <w:rFonts w:ascii="Courier New" w:hAnsi="Courier New" w:cs="Courier New" w:hint="default"/>
      </w:rPr>
    </w:lvl>
    <w:lvl w:ilvl="2">
      <w:start w:val="1"/>
      <w:numFmt w:val="bullet"/>
      <w:lvlText w:val=""/>
      <w:lvlJc w:val="left"/>
      <w:pPr>
        <w:ind w:left="2340" w:hanging="360"/>
      </w:pPr>
      <w:rPr>
        <w:rFonts w:ascii="Wingdings" w:hAnsi="Wingdings" w:hint="default"/>
      </w:rPr>
    </w:lvl>
    <w:lvl w:ilvl="3">
      <w:start w:val="1"/>
      <w:numFmt w:val="bullet"/>
      <w:lvlText w:val=""/>
      <w:lvlJc w:val="left"/>
      <w:pPr>
        <w:ind w:left="3060" w:hanging="360"/>
      </w:pPr>
      <w:rPr>
        <w:rFonts w:ascii="Symbol" w:hAnsi="Symbol" w:hint="default"/>
      </w:rPr>
    </w:lvl>
    <w:lvl w:ilvl="4">
      <w:start w:val="1"/>
      <w:numFmt w:val="bullet"/>
      <w:lvlText w:val="o"/>
      <w:lvlJc w:val="left"/>
      <w:pPr>
        <w:ind w:left="3780" w:hanging="360"/>
      </w:pPr>
      <w:rPr>
        <w:rFonts w:ascii="Courier New" w:hAnsi="Courier New" w:cs="Courier New" w:hint="default"/>
      </w:rPr>
    </w:lvl>
    <w:lvl w:ilvl="5">
      <w:start w:val="1"/>
      <w:numFmt w:val="bullet"/>
      <w:lvlText w:val=""/>
      <w:lvlJc w:val="left"/>
      <w:pPr>
        <w:ind w:left="4500" w:hanging="360"/>
      </w:pPr>
      <w:rPr>
        <w:rFonts w:ascii="Wingdings" w:hAnsi="Wingdings" w:hint="default"/>
      </w:rPr>
    </w:lvl>
    <w:lvl w:ilvl="6">
      <w:start w:val="1"/>
      <w:numFmt w:val="bullet"/>
      <w:lvlText w:val=""/>
      <w:lvlJc w:val="left"/>
      <w:pPr>
        <w:ind w:left="5220" w:hanging="360"/>
      </w:pPr>
      <w:rPr>
        <w:rFonts w:ascii="Symbol" w:hAnsi="Symbol" w:hint="default"/>
      </w:rPr>
    </w:lvl>
    <w:lvl w:ilvl="7">
      <w:start w:val="1"/>
      <w:numFmt w:val="bullet"/>
      <w:lvlText w:val="o"/>
      <w:lvlJc w:val="left"/>
      <w:pPr>
        <w:ind w:left="5940" w:hanging="360"/>
      </w:pPr>
      <w:rPr>
        <w:rFonts w:ascii="Courier New" w:hAnsi="Courier New" w:cs="Courier New" w:hint="default"/>
      </w:rPr>
    </w:lvl>
    <w:lvl w:ilvl="8">
      <w:start w:val="1"/>
      <w:numFmt w:val="bullet"/>
      <w:lvlText w:val=""/>
      <w:lvlJc w:val="left"/>
      <w:pPr>
        <w:ind w:left="6660" w:hanging="360"/>
      </w:pPr>
      <w:rPr>
        <w:rFonts w:ascii="Wingdings" w:hAnsi="Wingdings" w:hint="default"/>
      </w:rPr>
    </w:lvl>
  </w:abstractNum>
  <w:abstractNum w:abstractNumId="11" w15:restartNumberingAfterBreak="0">
    <w:nsid w:val="3DB17292"/>
    <w:multiLevelType w:val="hybridMultilevel"/>
    <w:tmpl w:val="E75683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F427626"/>
    <w:multiLevelType w:val="hybridMultilevel"/>
    <w:tmpl w:val="AD0055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1C02637"/>
    <w:multiLevelType w:val="hybridMultilevel"/>
    <w:tmpl w:val="3E3E1CE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48D316D8"/>
    <w:multiLevelType w:val="multilevel"/>
    <w:tmpl w:val="294A5DE4"/>
    <w:styleLink w:val="Style1"/>
    <w:lvl w:ilvl="0">
      <w:start w:val="1"/>
      <w:numFmt w:val="decimal"/>
      <w:lvlText w:val="%1. "/>
      <w:lvlJc w:val="left"/>
      <w:rPr>
        <w:rFonts w:hint="default"/>
        <w:b w:val="0"/>
        <w:bCs w:val="0"/>
        <w:i w:val="0"/>
        <w:iCs w:val="0"/>
        <w:caps w:val="0"/>
        <w:smallCaps w:val="0"/>
        <w:strike w:val="0"/>
        <w:dstrike w:val="0"/>
        <w:vanish w:val="0"/>
        <w:color w:val="809AAD"/>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4E427747"/>
    <w:multiLevelType w:val="multilevel"/>
    <w:tmpl w:val="7FF2C7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16B32EF"/>
    <w:multiLevelType w:val="hybridMultilevel"/>
    <w:tmpl w:val="54D4B4A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51805AC7"/>
    <w:multiLevelType w:val="hybridMultilevel"/>
    <w:tmpl w:val="B6AA437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4784B4E"/>
    <w:multiLevelType w:val="multilevel"/>
    <w:tmpl w:val="30CAFA2E"/>
    <w:styleLink w:val="Style2"/>
    <w:lvl w:ilvl="0">
      <w:start w:val="1"/>
      <w:numFmt w:val="decimal"/>
      <w:lvlText w:val="%1."/>
      <w:lvlJc w:val="left"/>
      <w:pPr>
        <w:ind w:left="851" w:hanging="851"/>
      </w:pPr>
      <w:rPr>
        <w:rFonts w:ascii="Palatino Linotype" w:hAnsi="Palatino Linotype" w:hint="default"/>
        <w:b w:val="0"/>
        <w:i w:val="0"/>
        <w:sz w:val="8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58894143"/>
    <w:multiLevelType w:val="hybridMultilevel"/>
    <w:tmpl w:val="F50EE3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8B720F8"/>
    <w:multiLevelType w:val="multilevel"/>
    <w:tmpl w:val="030E78E6"/>
    <w:lvl w:ilvl="0">
      <w:start w:val="1"/>
      <w:numFmt w:val="decimal"/>
      <w:pStyle w:val="Titolo1"/>
      <w:lvlText w:val="%1"/>
      <w:lvlJc w:val="left"/>
      <w:pPr>
        <w:ind w:left="851" w:hanging="85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itolo2"/>
      <w:lvlText w:val="%1.%2."/>
      <w:lvlJc w:val="left"/>
      <w:pPr>
        <w:ind w:left="851" w:hanging="851"/>
      </w:pPr>
      <w:rPr>
        <w:rFonts w:hint="default"/>
        <w:b w:val="0"/>
        <w:bCs/>
      </w:rPr>
    </w:lvl>
    <w:lvl w:ilvl="2">
      <w:start w:val="1"/>
      <w:numFmt w:val="decimal"/>
      <w:pStyle w:val="Titolo3"/>
      <w:lvlText w:val="%1.%2.%3."/>
      <w:lvlJc w:val="left"/>
      <w:pPr>
        <w:ind w:left="851" w:hanging="851"/>
      </w:pPr>
      <w:rPr>
        <w:rFonts w:hint="default"/>
        <w:sz w:val="28"/>
        <w:szCs w:val="28"/>
      </w:rPr>
    </w:lvl>
    <w:lvl w:ilvl="3">
      <w:start w:val="1"/>
      <w:numFmt w:val="decimal"/>
      <w:pStyle w:val="Titolo4"/>
      <w:lvlText w:val="%1.%2.%3.%4."/>
      <w:lvlJc w:val="left"/>
      <w:pPr>
        <w:ind w:left="851" w:hanging="851"/>
      </w:pPr>
      <w:rPr>
        <w:rFonts w:hint="default"/>
      </w:rPr>
    </w:lvl>
    <w:lvl w:ilvl="4">
      <w:start w:val="1"/>
      <w:numFmt w:val="decimal"/>
      <w:lvlText w:val="%1.%2.%3.%4.%5."/>
      <w:lvlJc w:val="left"/>
      <w:pPr>
        <w:ind w:left="567" w:hanging="567"/>
      </w:pPr>
      <w:rPr>
        <w:rFonts w:hint="default"/>
      </w:rPr>
    </w:lvl>
    <w:lvl w:ilvl="5">
      <w:start w:val="1"/>
      <w:numFmt w:val="decimal"/>
      <w:lvlText w:val="%1.%2.%3.%4.%5.%6."/>
      <w:lvlJc w:val="left"/>
      <w:pPr>
        <w:ind w:left="567" w:hanging="567"/>
      </w:pPr>
      <w:rPr>
        <w:rFonts w:hint="default"/>
      </w:rPr>
    </w:lvl>
    <w:lvl w:ilvl="6">
      <w:start w:val="1"/>
      <w:numFmt w:val="decimal"/>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lvlText w:val="%1.%2.%3.%4.%5.%6.%7.%8.%9."/>
      <w:lvlJc w:val="left"/>
      <w:pPr>
        <w:ind w:left="567" w:hanging="567"/>
      </w:pPr>
      <w:rPr>
        <w:rFonts w:hint="default"/>
      </w:rPr>
    </w:lvl>
  </w:abstractNum>
  <w:abstractNum w:abstractNumId="21" w15:restartNumberingAfterBreak="0">
    <w:nsid w:val="59B71341"/>
    <w:multiLevelType w:val="multilevel"/>
    <w:tmpl w:val="D70C6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F1C0090"/>
    <w:multiLevelType w:val="multilevel"/>
    <w:tmpl w:val="8A1E02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2B74C62"/>
    <w:multiLevelType w:val="multilevel"/>
    <w:tmpl w:val="489CDFB8"/>
    <w:lvl w:ilvl="0">
      <w:start w:val="1"/>
      <w:numFmt w:val="bullet"/>
      <w:lvlText w:val=""/>
      <w:lvlJc w:val="left"/>
      <w:pPr>
        <w:tabs>
          <w:tab w:val="num" w:pos="720"/>
        </w:tabs>
        <w:ind w:left="720" w:hanging="360"/>
      </w:pPr>
      <w:rPr>
        <w:rFonts w:ascii="Symbol" w:hAnsi="Symbol" w:hint="default"/>
        <w:sz w:val="20"/>
      </w:rPr>
    </w:lvl>
    <w:lvl w:ilvl="1">
      <w:start w:val="4"/>
      <w:numFmt w:val="bullet"/>
      <w:lvlText w:val="-"/>
      <w:lvlJc w:val="left"/>
      <w:pPr>
        <w:ind w:left="1440" w:hanging="360"/>
      </w:pPr>
      <w:rPr>
        <w:rFonts w:ascii="Calibri" w:eastAsia="Times New Roman" w:hAnsi="Calibri" w:cs="Calibri" w:hint="default"/>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24" w15:restartNumberingAfterBreak="0">
    <w:nsid w:val="62D07FD3"/>
    <w:multiLevelType w:val="hybridMultilevel"/>
    <w:tmpl w:val="2B5A609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63A0DD7"/>
    <w:multiLevelType w:val="hybridMultilevel"/>
    <w:tmpl w:val="4F447D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7211914"/>
    <w:multiLevelType w:val="hybridMultilevel"/>
    <w:tmpl w:val="804AFD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E0876E0"/>
    <w:multiLevelType w:val="hybridMultilevel"/>
    <w:tmpl w:val="18CEFC7A"/>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8" w15:restartNumberingAfterBreak="0">
    <w:nsid w:val="6E5A4EF8"/>
    <w:multiLevelType w:val="hybridMultilevel"/>
    <w:tmpl w:val="27900FB0"/>
    <w:lvl w:ilvl="0" w:tplc="0809000B">
      <w:start w:val="35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57B4EC1"/>
    <w:multiLevelType w:val="hybridMultilevel"/>
    <w:tmpl w:val="374256F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CB17580"/>
    <w:multiLevelType w:val="hybridMultilevel"/>
    <w:tmpl w:val="2F86B54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E2223EF"/>
    <w:multiLevelType w:val="hybridMultilevel"/>
    <w:tmpl w:val="2B5A609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F040692"/>
    <w:multiLevelType w:val="hybridMultilevel"/>
    <w:tmpl w:val="D910B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05009465">
    <w:abstractNumId w:val="10"/>
  </w:num>
  <w:num w:numId="2" w16cid:durableId="1119370757">
    <w:abstractNumId w:val="14"/>
  </w:num>
  <w:num w:numId="3" w16cid:durableId="1718966224">
    <w:abstractNumId w:val="8"/>
  </w:num>
  <w:num w:numId="4" w16cid:durableId="206377724">
    <w:abstractNumId w:val="3"/>
  </w:num>
  <w:num w:numId="5" w16cid:durableId="611128059">
    <w:abstractNumId w:val="18"/>
  </w:num>
  <w:num w:numId="6" w16cid:durableId="904487737">
    <w:abstractNumId w:val="23"/>
  </w:num>
  <w:num w:numId="7" w16cid:durableId="1366369904">
    <w:abstractNumId w:val="31"/>
  </w:num>
  <w:num w:numId="8" w16cid:durableId="288367551">
    <w:abstractNumId w:val="32"/>
  </w:num>
  <w:num w:numId="9" w16cid:durableId="1953125307">
    <w:abstractNumId w:val="20"/>
  </w:num>
  <w:num w:numId="10" w16cid:durableId="876116302">
    <w:abstractNumId w:val="29"/>
  </w:num>
  <w:num w:numId="11" w16cid:durableId="769198114">
    <w:abstractNumId w:val="6"/>
  </w:num>
  <w:num w:numId="12" w16cid:durableId="1694724430">
    <w:abstractNumId w:val="24"/>
  </w:num>
  <w:num w:numId="13" w16cid:durableId="775902777">
    <w:abstractNumId w:val="26"/>
  </w:num>
  <w:num w:numId="14" w16cid:durableId="680199884">
    <w:abstractNumId w:val="19"/>
  </w:num>
  <w:num w:numId="15" w16cid:durableId="2114131401">
    <w:abstractNumId w:val="2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62110018">
    <w:abstractNumId w:val="5"/>
  </w:num>
  <w:num w:numId="17" w16cid:durableId="1046492020">
    <w:abstractNumId w:val="13"/>
  </w:num>
  <w:num w:numId="18" w16cid:durableId="423041909">
    <w:abstractNumId w:val="16"/>
  </w:num>
  <w:num w:numId="19" w16cid:durableId="842549022">
    <w:abstractNumId w:val="20"/>
  </w:num>
  <w:num w:numId="20" w16cid:durableId="186607835">
    <w:abstractNumId w:val="20"/>
  </w:num>
  <w:num w:numId="21" w16cid:durableId="1051268541">
    <w:abstractNumId w:val="11"/>
  </w:num>
  <w:num w:numId="22" w16cid:durableId="1002973285">
    <w:abstractNumId w:val="22"/>
  </w:num>
  <w:num w:numId="23" w16cid:durableId="942111183">
    <w:abstractNumId w:val="12"/>
  </w:num>
  <w:num w:numId="24" w16cid:durableId="1932663823">
    <w:abstractNumId w:val="21"/>
  </w:num>
  <w:num w:numId="25" w16cid:durableId="1175923531">
    <w:abstractNumId w:val="15"/>
  </w:num>
  <w:num w:numId="26" w16cid:durableId="1121074527">
    <w:abstractNumId w:val="7"/>
  </w:num>
  <w:num w:numId="27" w16cid:durableId="1701974640">
    <w:abstractNumId w:val="27"/>
  </w:num>
  <w:num w:numId="28" w16cid:durableId="961035753">
    <w:abstractNumId w:val="4"/>
  </w:num>
  <w:num w:numId="29" w16cid:durableId="805509547">
    <w:abstractNumId w:val="17"/>
  </w:num>
  <w:num w:numId="30" w16cid:durableId="1778329737">
    <w:abstractNumId w:val="9"/>
  </w:num>
  <w:num w:numId="31" w16cid:durableId="955404950">
    <w:abstractNumId w:val="25"/>
  </w:num>
  <w:num w:numId="32" w16cid:durableId="1686207076">
    <w:abstractNumId w:val="1"/>
  </w:num>
  <w:num w:numId="33" w16cid:durableId="1274703248">
    <w:abstractNumId w:val="28"/>
  </w:num>
  <w:num w:numId="34" w16cid:durableId="619340930">
    <w:abstractNumId w:val="2"/>
  </w:num>
  <w:num w:numId="35" w16cid:durableId="1701782835">
    <w:abstractNumId w:val="30"/>
  </w:num>
  <w:num w:numId="36" w16cid:durableId="1358390471">
    <w:abstractNumId w:val="0"/>
  </w:num>
  <w:num w:numId="37" w16cid:durableId="492717230">
    <w:abstractNumId w:val="20"/>
  </w:num>
  <w:num w:numId="38" w16cid:durableId="963270832">
    <w:abstractNumId w:val="20"/>
  </w:num>
  <w:num w:numId="39" w16cid:durableId="1361667342">
    <w:abstractNumId w:val="20"/>
  </w:num>
  <w:num w:numId="40" w16cid:durableId="616303634">
    <w:abstractNumId w:val="2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AzMzU1NDQ0MrO0MDBR0lEKTi0uzszPAykwrQUA7bIG8CwAAAA="/>
  </w:docVars>
  <w:rsids>
    <w:rsidRoot w:val="0035118A"/>
    <w:rsid w:val="0000166D"/>
    <w:rsid w:val="0000206B"/>
    <w:rsid w:val="00002F11"/>
    <w:rsid w:val="00006590"/>
    <w:rsid w:val="00006B15"/>
    <w:rsid w:val="0001010F"/>
    <w:rsid w:val="0001043F"/>
    <w:rsid w:val="00010BDD"/>
    <w:rsid w:val="000117A2"/>
    <w:rsid w:val="00011BDD"/>
    <w:rsid w:val="00013D66"/>
    <w:rsid w:val="00016FE1"/>
    <w:rsid w:val="00017FCA"/>
    <w:rsid w:val="00021146"/>
    <w:rsid w:val="00021BED"/>
    <w:rsid w:val="00022A01"/>
    <w:rsid w:val="00022BA2"/>
    <w:rsid w:val="00023656"/>
    <w:rsid w:val="0002545C"/>
    <w:rsid w:val="000259AF"/>
    <w:rsid w:val="00025BB8"/>
    <w:rsid w:val="00026614"/>
    <w:rsid w:val="00026B35"/>
    <w:rsid w:val="00026C29"/>
    <w:rsid w:val="00027A48"/>
    <w:rsid w:val="00027D7E"/>
    <w:rsid w:val="00030087"/>
    <w:rsid w:val="000306DC"/>
    <w:rsid w:val="00030CE4"/>
    <w:rsid w:val="00032A19"/>
    <w:rsid w:val="00033A2E"/>
    <w:rsid w:val="00033F4F"/>
    <w:rsid w:val="00034EDF"/>
    <w:rsid w:val="00034EE7"/>
    <w:rsid w:val="00034FE7"/>
    <w:rsid w:val="00035306"/>
    <w:rsid w:val="00040887"/>
    <w:rsid w:val="00040B34"/>
    <w:rsid w:val="00041BF0"/>
    <w:rsid w:val="00042F22"/>
    <w:rsid w:val="00043054"/>
    <w:rsid w:val="00043688"/>
    <w:rsid w:val="00043890"/>
    <w:rsid w:val="00045665"/>
    <w:rsid w:val="00046913"/>
    <w:rsid w:val="00046D84"/>
    <w:rsid w:val="00050706"/>
    <w:rsid w:val="00051678"/>
    <w:rsid w:val="00051E43"/>
    <w:rsid w:val="0005208E"/>
    <w:rsid w:val="00052CE1"/>
    <w:rsid w:val="0005423A"/>
    <w:rsid w:val="00054FF7"/>
    <w:rsid w:val="00055241"/>
    <w:rsid w:val="00055A76"/>
    <w:rsid w:val="00055C42"/>
    <w:rsid w:val="0005706B"/>
    <w:rsid w:val="000571C1"/>
    <w:rsid w:val="000604C9"/>
    <w:rsid w:val="000605BA"/>
    <w:rsid w:val="00060D95"/>
    <w:rsid w:val="00061D83"/>
    <w:rsid w:val="00062F0A"/>
    <w:rsid w:val="00062FE0"/>
    <w:rsid w:val="00063E5F"/>
    <w:rsid w:val="00063F2E"/>
    <w:rsid w:val="00064B65"/>
    <w:rsid w:val="00065FCE"/>
    <w:rsid w:val="00071531"/>
    <w:rsid w:val="000719A6"/>
    <w:rsid w:val="00072C9A"/>
    <w:rsid w:val="00073A54"/>
    <w:rsid w:val="00075112"/>
    <w:rsid w:val="00076D1D"/>
    <w:rsid w:val="00082DBC"/>
    <w:rsid w:val="00083C6B"/>
    <w:rsid w:val="000845C2"/>
    <w:rsid w:val="00085901"/>
    <w:rsid w:val="00086D95"/>
    <w:rsid w:val="00090475"/>
    <w:rsid w:val="00090BD8"/>
    <w:rsid w:val="00091D01"/>
    <w:rsid w:val="000924FA"/>
    <w:rsid w:val="0009340E"/>
    <w:rsid w:val="00093C16"/>
    <w:rsid w:val="00094794"/>
    <w:rsid w:val="00094A25"/>
    <w:rsid w:val="00095130"/>
    <w:rsid w:val="00095D72"/>
    <w:rsid w:val="00097187"/>
    <w:rsid w:val="000A04AC"/>
    <w:rsid w:val="000A07E1"/>
    <w:rsid w:val="000A18A3"/>
    <w:rsid w:val="000A1BC9"/>
    <w:rsid w:val="000A1EE4"/>
    <w:rsid w:val="000A215F"/>
    <w:rsid w:val="000A2804"/>
    <w:rsid w:val="000A386E"/>
    <w:rsid w:val="000A566F"/>
    <w:rsid w:val="000A5D90"/>
    <w:rsid w:val="000A6460"/>
    <w:rsid w:val="000A665B"/>
    <w:rsid w:val="000B1226"/>
    <w:rsid w:val="000B145E"/>
    <w:rsid w:val="000B223F"/>
    <w:rsid w:val="000B2277"/>
    <w:rsid w:val="000B2961"/>
    <w:rsid w:val="000B3796"/>
    <w:rsid w:val="000B416B"/>
    <w:rsid w:val="000B5752"/>
    <w:rsid w:val="000B5EA2"/>
    <w:rsid w:val="000B747D"/>
    <w:rsid w:val="000C05BA"/>
    <w:rsid w:val="000C0D2A"/>
    <w:rsid w:val="000C0FC4"/>
    <w:rsid w:val="000C1ADE"/>
    <w:rsid w:val="000C2720"/>
    <w:rsid w:val="000C2778"/>
    <w:rsid w:val="000C2D4A"/>
    <w:rsid w:val="000C39F1"/>
    <w:rsid w:val="000C51E8"/>
    <w:rsid w:val="000C562D"/>
    <w:rsid w:val="000C5EF3"/>
    <w:rsid w:val="000C65BE"/>
    <w:rsid w:val="000C6C77"/>
    <w:rsid w:val="000C7519"/>
    <w:rsid w:val="000D0154"/>
    <w:rsid w:val="000D0A5E"/>
    <w:rsid w:val="000D0FE0"/>
    <w:rsid w:val="000D2688"/>
    <w:rsid w:val="000D2FBA"/>
    <w:rsid w:val="000D369B"/>
    <w:rsid w:val="000D3E7F"/>
    <w:rsid w:val="000D4F5D"/>
    <w:rsid w:val="000D58EC"/>
    <w:rsid w:val="000D5D35"/>
    <w:rsid w:val="000D7FD8"/>
    <w:rsid w:val="000E05FA"/>
    <w:rsid w:val="000E10B2"/>
    <w:rsid w:val="000E31F8"/>
    <w:rsid w:val="000E3287"/>
    <w:rsid w:val="000E33B4"/>
    <w:rsid w:val="000E3509"/>
    <w:rsid w:val="000E357A"/>
    <w:rsid w:val="000E40D8"/>
    <w:rsid w:val="000E4D94"/>
    <w:rsid w:val="000E6B1C"/>
    <w:rsid w:val="000F0080"/>
    <w:rsid w:val="000F025B"/>
    <w:rsid w:val="000F0B6B"/>
    <w:rsid w:val="000F1CCF"/>
    <w:rsid w:val="000F3553"/>
    <w:rsid w:val="000F3AC6"/>
    <w:rsid w:val="000F3C20"/>
    <w:rsid w:val="000F3F4C"/>
    <w:rsid w:val="000F4697"/>
    <w:rsid w:val="000F64C5"/>
    <w:rsid w:val="001018E0"/>
    <w:rsid w:val="00102000"/>
    <w:rsid w:val="0010411A"/>
    <w:rsid w:val="00104240"/>
    <w:rsid w:val="00104A95"/>
    <w:rsid w:val="001053C2"/>
    <w:rsid w:val="001059E2"/>
    <w:rsid w:val="00105CFF"/>
    <w:rsid w:val="00105F53"/>
    <w:rsid w:val="00107099"/>
    <w:rsid w:val="001109B0"/>
    <w:rsid w:val="00110CC0"/>
    <w:rsid w:val="00110F64"/>
    <w:rsid w:val="00111CE8"/>
    <w:rsid w:val="00112766"/>
    <w:rsid w:val="00114C19"/>
    <w:rsid w:val="001151EB"/>
    <w:rsid w:val="001153FB"/>
    <w:rsid w:val="00115CC0"/>
    <w:rsid w:val="00116803"/>
    <w:rsid w:val="0011756A"/>
    <w:rsid w:val="001200C8"/>
    <w:rsid w:val="00121FB4"/>
    <w:rsid w:val="00124ABC"/>
    <w:rsid w:val="00124F71"/>
    <w:rsid w:val="00125310"/>
    <w:rsid w:val="00125E2B"/>
    <w:rsid w:val="001263FF"/>
    <w:rsid w:val="00127188"/>
    <w:rsid w:val="001275DA"/>
    <w:rsid w:val="00130DAE"/>
    <w:rsid w:val="001311DF"/>
    <w:rsid w:val="00131C02"/>
    <w:rsid w:val="00132D74"/>
    <w:rsid w:val="001336AA"/>
    <w:rsid w:val="001343B5"/>
    <w:rsid w:val="00136C6A"/>
    <w:rsid w:val="00140872"/>
    <w:rsid w:val="001424B7"/>
    <w:rsid w:val="00142B63"/>
    <w:rsid w:val="00143B62"/>
    <w:rsid w:val="00143C06"/>
    <w:rsid w:val="00143D51"/>
    <w:rsid w:val="001479FA"/>
    <w:rsid w:val="00153B0B"/>
    <w:rsid w:val="00154070"/>
    <w:rsid w:val="001540A3"/>
    <w:rsid w:val="001550EB"/>
    <w:rsid w:val="00155DED"/>
    <w:rsid w:val="001568E0"/>
    <w:rsid w:val="00157C9C"/>
    <w:rsid w:val="00160292"/>
    <w:rsid w:val="001613C0"/>
    <w:rsid w:val="0016219C"/>
    <w:rsid w:val="001626B4"/>
    <w:rsid w:val="00163E03"/>
    <w:rsid w:val="001644A7"/>
    <w:rsid w:val="00165620"/>
    <w:rsid w:val="00165F3E"/>
    <w:rsid w:val="001669B8"/>
    <w:rsid w:val="00170CB3"/>
    <w:rsid w:val="00170E4C"/>
    <w:rsid w:val="001725B6"/>
    <w:rsid w:val="0017458E"/>
    <w:rsid w:val="001745AC"/>
    <w:rsid w:val="0017770A"/>
    <w:rsid w:val="00177C84"/>
    <w:rsid w:val="00177D01"/>
    <w:rsid w:val="00177F10"/>
    <w:rsid w:val="0018032B"/>
    <w:rsid w:val="00181446"/>
    <w:rsid w:val="00182F67"/>
    <w:rsid w:val="00183603"/>
    <w:rsid w:val="001837B0"/>
    <w:rsid w:val="00184308"/>
    <w:rsid w:val="00184763"/>
    <w:rsid w:val="001850A0"/>
    <w:rsid w:val="0018799E"/>
    <w:rsid w:val="00187C43"/>
    <w:rsid w:val="00187F2B"/>
    <w:rsid w:val="00190C4F"/>
    <w:rsid w:val="001936C8"/>
    <w:rsid w:val="0019568F"/>
    <w:rsid w:val="0019681E"/>
    <w:rsid w:val="00197C26"/>
    <w:rsid w:val="001A06D5"/>
    <w:rsid w:val="001A27D2"/>
    <w:rsid w:val="001A41D3"/>
    <w:rsid w:val="001A5C9E"/>
    <w:rsid w:val="001A5F4D"/>
    <w:rsid w:val="001B01EB"/>
    <w:rsid w:val="001B026E"/>
    <w:rsid w:val="001B292E"/>
    <w:rsid w:val="001B35F7"/>
    <w:rsid w:val="001B37DB"/>
    <w:rsid w:val="001B3F46"/>
    <w:rsid w:val="001B535D"/>
    <w:rsid w:val="001B575E"/>
    <w:rsid w:val="001B6D2B"/>
    <w:rsid w:val="001B6E0D"/>
    <w:rsid w:val="001B712D"/>
    <w:rsid w:val="001B7255"/>
    <w:rsid w:val="001B7396"/>
    <w:rsid w:val="001B77C4"/>
    <w:rsid w:val="001B793F"/>
    <w:rsid w:val="001B7C66"/>
    <w:rsid w:val="001C02B5"/>
    <w:rsid w:val="001C168D"/>
    <w:rsid w:val="001C2318"/>
    <w:rsid w:val="001C29BC"/>
    <w:rsid w:val="001C3EAE"/>
    <w:rsid w:val="001C43B4"/>
    <w:rsid w:val="001C4BC0"/>
    <w:rsid w:val="001C6B0B"/>
    <w:rsid w:val="001C7234"/>
    <w:rsid w:val="001C77E3"/>
    <w:rsid w:val="001C79D9"/>
    <w:rsid w:val="001D3F05"/>
    <w:rsid w:val="001D3F72"/>
    <w:rsid w:val="001D5470"/>
    <w:rsid w:val="001D61EE"/>
    <w:rsid w:val="001D7303"/>
    <w:rsid w:val="001E1E4C"/>
    <w:rsid w:val="001E2F27"/>
    <w:rsid w:val="001E335F"/>
    <w:rsid w:val="001E4415"/>
    <w:rsid w:val="001E61AE"/>
    <w:rsid w:val="001E62CA"/>
    <w:rsid w:val="001E6FC0"/>
    <w:rsid w:val="001E767D"/>
    <w:rsid w:val="001F0D77"/>
    <w:rsid w:val="001F1758"/>
    <w:rsid w:val="001F1FAF"/>
    <w:rsid w:val="001F288E"/>
    <w:rsid w:val="001F31D8"/>
    <w:rsid w:val="001F382A"/>
    <w:rsid w:val="001F45F8"/>
    <w:rsid w:val="001F5463"/>
    <w:rsid w:val="001F6608"/>
    <w:rsid w:val="001F71A7"/>
    <w:rsid w:val="001F734C"/>
    <w:rsid w:val="002040DA"/>
    <w:rsid w:val="00204C6F"/>
    <w:rsid w:val="00205090"/>
    <w:rsid w:val="00206822"/>
    <w:rsid w:val="00207CEB"/>
    <w:rsid w:val="00210785"/>
    <w:rsid w:val="00212813"/>
    <w:rsid w:val="00212C8D"/>
    <w:rsid w:val="00212DC5"/>
    <w:rsid w:val="00214082"/>
    <w:rsid w:val="00214D0D"/>
    <w:rsid w:val="00214E9C"/>
    <w:rsid w:val="002151B3"/>
    <w:rsid w:val="002158B9"/>
    <w:rsid w:val="00217FF6"/>
    <w:rsid w:val="00222E53"/>
    <w:rsid w:val="0022403E"/>
    <w:rsid w:val="002246E3"/>
    <w:rsid w:val="00226D0D"/>
    <w:rsid w:val="00227D70"/>
    <w:rsid w:val="002308FC"/>
    <w:rsid w:val="002313D2"/>
    <w:rsid w:val="00231ACE"/>
    <w:rsid w:val="0023399A"/>
    <w:rsid w:val="00233B75"/>
    <w:rsid w:val="00234876"/>
    <w:rsid w:val="00236058"/>
    <w:rsid w:val="00240DED"/>
    <w:rsid w:val="002410D6"/>
    <w:rsid w:val="0024117B"/>
    <w:rsid w:val="00241301"/>
    <w:rsid w:val="00241984"/>
    <w:rsid w:val="00241CF6"/>
    <w:rsid w:val="002428E6"/>
    <w:rsid w:val="0024303E"/>
    <w:rsid w:val="00243B2D"/>
    <w:rsid w:val="00243BEB"/>
    <w:rsid w:val="00244104"/>
    <w:rsid w:val="00244575"/>
    <w:rsid w:val="0024628B"/>
    <w:rsid w:val="002476FB"/>
    <w:rsid w:val="00254218"/>
    <w:rsid w:val="002545FB"/>
    <w:rsid w:val="002552BD"/>
    <w:rsid w:val="0025556F"/>
    <w:rsid w:val="002561D5"/>
    <w:rsid w:val="00256370"/>
    <w:rsid w:val="00256DBA"/>
    <w:rsid w:val="0025791D"/>
    <w:rsid w:val="0026029D"/>
    <w:rsid w:val="00260D22"/>
    <w:rsid w:val="00261321"/>
    <w:rsid w:val="002647C5"/>
    <w:rsid w:val="00264D63"/>
    <w:rsid w:val="00265AAF"/>
    <w:rsid w:val="00265B26"/>
    <w:rsid w:val="00266506"/>
    <w:rsid w:val="002670E6"/>
    <w:rsid w:val="002673B4"/>
    <w:rsid w:val="00267704"/>
    <w:rsid w:val="00267CCD"/>
    <w:rsid w:val="0027213E"/>
    <w:rsid w:val="0027500C"/>
    <w:rsid w:val="00275512"/>
    <w:rsid w:val="00275956"/>
    <w:rsid w:val="00275FA8"/>
    <w:rsid w:val="002764EA"/>
    <w:rsid w:val="0027759D"/>
    <w:rsid w:val="00277CF1"/>
    <w:rsid w:val="00280323"/>
    <w:rsid w:val="00281CD0"/>
    <w:rsid w:val="0028495A"/>
    <w:rsid w:val="00286D70"/>
    <w:rsid w:val="00290851"/>
    <w:rsid w:val="0029198D"/>
    <w:rsid w:val="002924FC"/>
    <w:rsid w:val="00292C82"/>
    <w:rsid w:val="00295551"/>
    <w:rsid w:val="00297348"/>
    <w:rsid w:val="002A1731"/>
    <w:rsid w:val="002A2C7E"/>
    <w:rsid w:val="002A3FE3"/>
    <w:rsid w:val="002A53CD"/>
    <w:rsid w:val="002A5560"/>
    <w:rsid w:val="002A69CB"/>
    <w:rsid w:val="002A774C"/>
    <w:rsid w:val="002A78B2"/>
    <w:rsid w:val="002B0C0D"/>
    <w:rsid w:val="002B32DE"/>
    <w:rsid w:val="002B4555"/>
    <w:rsid w:val="002B4F09"/>
    <w:rsid w:val="002B5028"/>
    <w:rsid w:val="002B673D"/>
    <w:rsid w:val="002B79C5"/>
    <w:rsid w:val="002C0582"/>
    <w:rsid w:val="002C187B"/>
    <w:rsid w:val="002C24F9"/>
    <w:rsid w:val="002C25CE"/>
    <w:rsid w:val="002C2F27"/>
    <w:rsid w:val="002C4753"/>
    <w:rsid w:val="002C53DC"/>
    <w:rsid w:val="002C5E52"/>
    <w:rsid w:val="002C5F97"/>
    <w:rsid w:val="002D019A"/>
    <w:rsid w:val="002D22C3"/>
    <w:rsid w:val="002D24E8"/>
    <w:rsid w:val="002D2566"/>
    <w:rsid w:val="002D31C8"/>
    <w:rsid w:val="002D3D98"/>
    <w:rsid w:val="002D4A3A"/>
    <w:rsid w:val="002D507A"/>
    <w:rsid w:val="002D5E3E"/>
    <w:rsid w:val="002D7BAD"/>
    <w:rsid w:val="002E00A9"/>
    <w:rsid w:val="002E06AD"/>
    <w:rsid w:val="002E0FC1"/>
    <w:rsid w:val="002E19D0"/>
    <w:rsid w:val="002E263F"/>
    <w:rsid w:val="002E2C2B"/>
    <w:rsid w:val="002E320C"/>
    <w:rsid w:val="002E417C"/>
    <w:rsid w:val="002E5FC9"/>
    <w:rsid w:val="002E6621"/>
    <w:rsid w:val="002E7215"/>
    <w:rsid w:val="002E7E0F"/>
    <w:rsid w:val="002F0506"/>
    <w:rsid w:val="002F06D2"/>
    <w:rsid w:val="002F0A0E"/>
    <w:rsid w:val="002F1906"/>
    <w:rsid w:val="002F237F"/>
    <w:rsid w:val="002F327D"/>
    <w:rsid w:val="002F50B2"/>
    <w:rsid w:val="002F59DF"/>
    <w:rsid w:val="002F7C85"/>
    <w:rsid w:val="003007EB"/>
    <w:rsid w:val="0030087D"/>
    <w:rsid w:val="00300A8E"/>
    <w:rsid w:val="00301620"/>
    <w:rsid w:val="00301DF2"/>
    <w:rsid w:val="00302304"/>
    <w:rsid w:val="003042A6"/>
    <w:rsid w:val="00305ADC"/>
    <w:rsid w:val="00305B04"/>
    <w:rsid w:val="00306C90"/>
    <w:rsid w:val="00307B21"/>
    <w:rsid w:val="00310267"/>
    <w:rsid w:val="003109BE"/>
    <w:rsid w:val="00311CCE"/>
    <w:rsid w:val="00311E19"/>
    <w:rsid w:val="003130E4"/>
    <w:rsid w:val="00313C3C"/>
    <w:rsid w:val="00314DF6"/>
    <w:rsid w:val="00316DAE"/>
    <w:rsid w:val="0031748B"/>
    <w:rsid w:val="00317E21"/>
    <w:rsid w:val="003211B8"/>
    <w:rsid w:val="0032447D"/>
    <w:rsid w:val="00324903"/>
    <w:rsid w:val="00324A3B"/>
    <w:rsid w:val="00324FA7"/>
    <w:rsid w:val="0032592E"/>
    <w:rsid w:val="00325AD5"/>
    <w:rsid w:val="00326116"/>
    <w:rsid w:val="00326518"/>
    <w:rsid w:val="00326DA5"/>
    <w:rsid w:val="00326FC7"/>
    <w:rsid w:val="00326FF9"/>
    <w:rsid w:val="00327282"/>
    <w:rsid w:val="003305CE"/>
    <w:rsid w:val="00330892"/>
    <w:rsid w:val="00330AAD"/>
    <w:rsid w:val="0033158D"/>
    <w:rsid w:val="00331A23"/>
    <w:rsid w:val="003321C1"/>
    <w:rsid w:val="00333B52"/>
    <w:rsid w:val="0033488D"/>
    <w:rsid w:val="00335643"/>
    <w:rsid w:val="00336188"/>
    <w:rsid w:val="003364C5"/>
    <w:rsid w:val="0033735B"/>
    <w:rsid w:val="00337E41"/>
    <w:rsid w:val="00342791"/>
    <w:rsid w:val="0034332F"/>
    <w:rsid w:val="0034466C"/>
    <w:rsid w:val="00344B6B"/>
    <w:rsid w:val="0034664E"/>
    <w:rsid w:val="00346C77"/>
    <w:rsid w:val="00347384"/>
    <w:rsid w:val="0035118A"/>
    <w:rsid w:val="00351291"/>
    <w:rsid w:val="0035213B"/>
    <w:rsid w:val="003531EF"/>
    <w:rsid w:val="003533B3"/>
    <w:rsid w:val="0035340C"/>
    <w:rsid w:val="00353CB8"/>
    <w:rsid w:val="003548C8"/>
    <w:rsid w:val="00357187"/>
    <w:rsid w:val="00357572"/>
    <w:rsid w:val="00357985"/>
    <w:rsid w:val="00361848"/>
    <w:rsid w:val="00361FE2"/>
    <w:rsid w:val="00362101"/>
    <w:rsid w:val="003630C3"/>
    <w:rsid w:val="0036322C"/>
    <w:rsid w:val="00363C0B"/>
    <w:rsid w:val="003645EE"/>
    <w:rsid w:val="00365743"/>
    <w:rsid w:val="00370A8D"/>
    <w:rsid w:val="00371F32"/>
    <w:rsid w:val="00373EAF"/>
    <w:rsid w:val="00375167"/>
    <w:rsid w:val="00376595"/>
    <w:rsid w:val="003777DA"/>
    <w:rsid w:val="00380C37"/>
    <w:rsid w:val="0038122A"/>
    <w:rsid w:val="00382530"/>
    <w:rsid w:val="00384B5E"/>
    <w:rsid w:val="00384E1E"/>
    <w:rsid w:val="003857DE"/>
    <w:rsid w:val="00387FD8"/>
    <w:rsid w:val="0039025F"/>
    <w:rsid w:val="0039087A"/>
    <w:rsid w:val="00390F5F"/>
    <w:rsid w:val="00391DAA"/>
    <w:rsid w:val="00393173"/>
    <w:rsid w:val="00393339"/>
    <w:rsid w:val="00393DEA"/>
    <w:rsid w:val="00394E68"/>
    <w:rsid w:val="00394EAD"/>
    <w:rsid w:val="00395BCF"/>
    <w:rsid w:val="003979D6"/>
    <w:rsid w:val="003A0EB0"/>
    <w:rsid w:val="003A13F0"/>
    <w:rsid w:val="003A15D4"/>
    <w:rsid w:val="003A20FA"/>
    <w:rsid w:val="003A212A"/>
    <w:rsid w:val="003A6DBC"/>
    <w:rsid w:val="003B0092"/>
    <w:rsid w:val="003B1CD9"/>
    <w:rsid w:val="003B222B"/>
    <w:rsid w:val="003B42B3"/>
    <w:rsid w:val="003B5868"/>
    <w:rsid w:val="003B67F4"/>
    <w:rsid w:val="003B7519"/>
    <w:rsid w:val="003C1CF0"/>
    <w:rsid w:val="003C2965"/>
    <w:rsid w:val="003C446F"/>
    <w:rsid w:val="003C5697"/>
    <w:rsid w:val="003C63BF"/>
    <w:rsid w:val="003C7304"/>
    <w:rsid w:val="003C79F1"/>
    <w:rsid w:val="003D027A"/>
    <w:rsid w:val="003D067E"/>
    <w:rsid w:val="003D1C79"/>
    <w:rsid w:val="003D40B1"/>
    <w:rsid w:val="003D6131"/>
    <w:rsid w:val="003D7D50"/>
    <w:rsid w:val="003E031C"/>
    <w:rsid w:val="003E07B2"/>
    <w:rsid w:val="003E288D"/>
    <w:rsid w:val="003E3C39"/>
    <w:rsid w:val="003E41ED"/>
    <w:rsid w:val="003E475E"/>
    <w:rsid w:val="003E4FF7"/>
    <w:rsid w:val="003E5097"/>
    <w:rsid w:val="003E5BD3"/>
    <w:rsid w:val="003E6D76"/>
    <w:rsid w:val="003E7190"/>
    <w:rsid w:val="003E7820"/>
    <w:rsid w:val="003E7BF1"/>
    <w:rsid w:val="003F008B"/>
    <w:rsid w:val="003F1CA6"/>
    <w:rsid w:val="003F1F45"/>
    <w:rsid w:val="003F222F"/>
    <w:rsid w:val="003F2B89"/>
    <w:rsid w:val="003F306E"/>
    <w:rsid w:val="003F35F7"/>
    <w:rsid w:val="003F4428"/>
    <w:rsid w:val="003F479A"/>
    <w:rsid w:val="003F518F"/>
    <w:rsid w:val="003F570B"/>
    <w:rsid w:val="003F577A"/>
    <w:rsid w:val="003F640F"/>
    <w:rsid w:val="003F79B5"/>
    <w:rsid w:val="00400423"/>
    <w:rsid w:val="00400B4F"/>
    <w:rsid w:val="00402AF3"/>
    <w:rsid w:val="0040387B"/>
    <w:rsid w:val="004043F2"/>
    <w:rsid w:val="00404A12"/>
    <w:rsid w:val="0040534E"/>
    <w:rsid w:val="00405929"/>
    <w:rsid w:val="00406031"/>
    <w:rsid w:val="004068A7"/>
    <w:rsid w:val="00410A20"/>
    <w:rsid w:val="00410BF1"/>
    <w:rsid w:val="004113D1"/>
    <w:rsid w:val="004158E8"/>
    <w:rsid w:val="00415A84"/>
    <w:rsid w:val="00417AA2"/>
    <w:rsid w:val="00417B53"/>
    <w:rsid w:val="00417CB5"/>
    <w:rsid w:val="00417DCF"/>
    <w:rsid w:val="00422471"/>
    <w:rsid w:val="00422B88"/>
    <w:rsid w:val="004243BB"/>
    <w:rsid w:val="00424572"/>
    <w:rsid w:val="004255F2"/>
    <w:rsid w:val="00426369"/>
    <w:rsid w:val="00426C2F"/>
    <w:rsid w:val="00427A5A"/>
    <w:rsid w:val="00427F75"/>
    <w:rsid w:val="004301CC"/>
    <w:rsid w:val="00430CD8"/>
    <w:rsid w:val="004312BA"/>
    <w:rsid w:val="0043147B"/>
    <w:rsid w:val="00432B29"/>
    <w:rsid w:val="00433A6C"/>
    <w:rsid w:val="00433D73"/>
    <w:rsid w:val="004344AB"/>
    <w:rsid w:val="00435577"/>
    <w:rsid w:val="004356B1"/>
    <w:rsid w:val="00436F34"/>
    <w:rsid w:val="00437016"/>
    <w:rsid w:val="0044095A"/>
    <w:rsid w:val="00441485"/>
    <w:rsid w:val="00441F01"/>
    <w:rsid w:val="004428CC"/>
    <w:rsid w:val="00442E3D"/>
    <w:rsid w:val="00442F7E"/>
    <w:rsid w:val="004442BE"/>
    <w:rsid w:val="004457DC"/>
    <w:rsid w:val="00450BA3"/>
    <w:rsid w:val="004513F2"/>
    <w:rsid w:val="004515A6"/>
    <w:rsid w:val="0045160E"/>
    <w:rsid w:val="004545C0"/>
    <w:rsid w:val="00455D69"/>
    <w:rsid w:val="00455DF7"/>
    <w:rsid w:val="00463143"/>
    <w:rsid w:val="00463FDA"/>
    <w:rsid w:val="00464826"/>
    <w:rsid w:val="00464F41"/>
    <w:rsid w:val="00465A2D"/>
    <w:rsid w:val="004663F2"/>
    <w:rsid w:val="00466DCC"/>
    <w:rsid w:val="004671F1"/>
    <w:rsid w:val="00467AC7"/>
    <w:rsid w:val="00467FD8"/>
    <w:rsid w:val="004707DB"/>
    <w:rsid w:val="00470BC4"/>
    <w:rsid w:val="0047158C"/>
    <w:rsid w:val="00471BDE"/>
    <w:rsid w:val="00472AFB"/>
    <w:rsid w:val="00473346"/>
    <w:rsid w:val="00473461"/>
    <w:rsid w:val="004738E0"/>
    <w:rsid w:val="004739E2"/>
    <w:rsid w:val="00473A02"/>
    <w:rsid w:val="00474E28"/>
    <w:rsid w:val="00475203"/>
    <w:rsid w:val="00475CA2"/>
    <w:rsid w:val="00480C2F"/>
    <w:rsid w:val="00480C75"/>
    <w:rsid w:val="00481D5C"/>
    <w:rsid w:val="004823AE"/>
    <w:rsid w:val="00482838"/>
    <w:rsid w:val="00482E6C"/>
    <w:rsid w:val="004832D2"/>
    <w:rsid w:val="00484311"/>
    <w:rsid w:val="00485148"/>
    <w:rsid w:val="004866E3"/>
    <w:rsid w:val="00486CA3"/>
    <w:rsid w:val="00490A81"/>
    <w:rsid w:val="00492654"/>
    <w:rsid w:val="00492DAC"/>
    <w:rsid w:val="00492DCF"/>
    <w:rsid w:val="00493891"/>
    <w:rsid w:val="00493B9A"/>
    <w:rsid w:val="00494B7F"/>
    <w:rsid w:val="00494FBA"/>
    <w:rsid w:val="00495D95"/>
    <w:rsid w:val="004A0FE3"/>
    <w:rsid w:val="004A1421"/>
    <w:rsid w:val="004A1B63"/>
    <w:rsid w:val="004A1EB6"/>
    <w:rsid w:val="004A27CE"/>
    <w:rsid w:val="004A3401"/>
    <w:rsid w:val="004A6558"/>
    <w:rsid w:val="004A6BCF"/>
    <w:rsid w:val="004A7303"/>
    <w:rsid w:val="004A7362"/>
    <w:rsid w:val="004B2203"/>
    <w:rsid w:val="004B30FE"/>
    <w:rsid w:val="004B3A49"/>
    <w:rsid w:val="004B454E"/>
    <w:rsid w:val="004B56ED"/>
    <w:rsid w:val="004B6462"/>
    <w:rsid w:val="004B68E5"/>
    <w:rsid w:val="004BFF99"/>
    <w:rsid w:val="004C2457"/>
    <w:rsid w:val="004C3B52"/>
    <w:rsid w:val="004C7412"/>
    <w:rsid w:val="004D0D29"/>
    <w:rsid w:val="004D29EE"/>
    <w:rsid w:val="004D2FC3"/>
    <w:rsid w:val="004D32B6"/>
    <w:rsid w:val="004D37F5"/>
    <w:rsid w:val="004D3C5C"/>
    <w:rsid w:val="004D3F43"/>
    <w:rsid w:val="004D464E"/>
    <w:rsid w:val="004D60A4"/>
    <w:rsid w:val="004D6368"/>
    <w:rsid w:val="004D65E3"/>
    <w:rsid w:val="004D67F3"/>
    <w:rsid w:val="004D7011"/>
    <w:rsid w:val="004E1F1F"/>
    <w:rsid w:val="004E2597"/>
    <w:rsid w:val="004E36C9"/>
    <w:rsid w:val="004E42C6"/>
    <w:rsid w:val="004E4500"/>
    <w:rsid w:val="004E4A8E"/>
    <w:rsid w:val="004E4BDF"/>
    <w:rsid w:val="004E5120"/>
    <w:rsid w:val="004E5F98"/>
    <w:rsid w:val="004E65E1"/>
    <w:rsid w:val="004E6CA8"/>
    <w:rsid w:val="004E709A"/>
    <w:rsid w:val="004F0B24"/>
    <w:rsid w:val="004F117F"/>
    <w:rsid w:val="004F31D5"/>
    <w:rsid w:val="004F3FA0"/>
    <w:rsid w:val="004F489D"/>
    <w:rsid w:val="004F5044"/>
    <w:rsid w:val="004F51B0"/>
    <w:rsid w:val="004F58CC"/>
    <w:rsid w:val="004F63A0"/>
    <w:rsid w:val="005023F6"/>
    <w:rsid w:val="00502B4A"/>
    <w:rsid w:val="00502D1C"/>
    <w:rsid w:val="005044F2"/>
    <w:rsid w:val="00505F44"/>
    <w:rsid w:val="00506065"/>
    <w:rsid w:val="0050606F"/>
    <w:rsid w:val="00507AF9"/>
    <w:rsid w:val="00510AD1"/>
    <w:rsid w:val="00511FBD"/>
    <w:rsid w:val="005132E3"/>
    <w:rsid w:val="0051389E"/>
    <w:rsid w:val="00513966"/>
    <w:rsid w:val="00516E2F"/>
    <w:rsid w:val="00517605"/>
    <w:rsid w:val="00517FD6"/>
    <w:rsid w:val="00520870"/>
    <w:rsid w:val="00520AED"/>
    <w:rsid w:val="00520DC4"/>
    <w:rsid w:val="00520FAC"/>
    <w:rsid w:val="00522752"/>
    <w:rsid w:val="00523DEC"/>
    <w:rsid w:val="00524AA0"/>
    <w:rsid w:val="00525FE6"/>
    <w:rsid w:val="0052766C"/>
    <w:rsid w:val="005337CB"/>
    <w:rsid w:val="00534E65"/>
    <w:rsid w:val="00535A6D"/>
    <w:rsid w:val="005379BF"/>
    <w:rsid w:val="0054062F"/>
    <w:rsid w:val="0054080F"/>
    <w:rsid w:val="00540EF6"/>
    <w:rsid w:val="00541892"/>
    <w:rsid w:val="005420EC"/>
    <w:rsid w:val="005423CE"/>
    <w:rsid w:val="00544367"/>
    <w:rsid w:val="005461FC"/>
    <w:rsid w:val="00546C4D"/>
    <w:rsid w:val="00546C70"/>
    <w:rsid w:val="00550A4B"/>
    <w:rsid w:val="0055422B"/>
    <w:rsid w:val="00554C25"/>
    <w:rsid w:val="0055564C"/>
    <w:rsid w:val="005562CF"/>
    <w:rsid w:val="00556303"/>
    <w:rsid w:val="005567A3"/>
    <w:rsid w:val="00557788"/>
    <w:rsid w:val="00557E47"/>
    <w:rsid w:val="005604E8"/>
    <w:rsid w:val="0056174F"/>
    <w:rsid w:val="0056301C"/>
    <w:rsid w:val="00563C5C"/>
    <w:rsid w:val="00564AF2"/>
    <w:rsid w:val="00566123"/>
    <w:rsid w:val="00566741"/>
    <w:rsid w:val="00567B22"/>
    <w:rsid w:val="00567EF7"/>
    <w:rsid w:val="00570118"/>
    <w:rsid w:val="005712F8"/>
    <w:rsid w:val="00573A88"/>
    <w:rsid w:val="00575C65"/>
    <w:rsid w:val="00575E53"/>
    <w:rsid w:val="00576835"/>
    <w:rsid w:val="00576D63"/>
    <w:rsid w:val="0058032E"/>
    <w:rsid w:val="00580B06"/>
    <w:rsid w:val="00581682"/>
    <w:rsid w:val="005834AC"/>
    <w:rsid w:val="00584639"/>
    <w:rsid w:val="00584F97"/>
    <w:rsid w:val="00587827"/>
    <w:rsid w:val="005914FD"/>
    <w:rsid w:val="00591B99"/>
    <w:rsid w:val="0059364B"/>
    <w:rsid w:val="00593732"/>
    <w:rsid w:val="00593B8C"/>
    <w:rsid w:val="0059451E"/>
    <w:rsid w:val="00594F16"/>
    <w:rsid w:val="0059548F"/>
    <w:rsid w:val="00596885"/>
    <w:rsid w:val="00597015"/>
    <w:rsid w:val="005A3E5B"/>
    <w:rsid w:val="005A3F8B"/>
    <w:rsid w:val="005A5074"/>
    <w:rsid w:val="005A57B4"/>
    <w:rsid w:val="005A74C6"/>
    <w:rsid w:val="005B39DE"/>
    <w:rsid w:val="005B505F"/>
    <w:rsid w:val="005C11AA"/>
    <w:rsid w:val="005C1E7E"/>
    <w:rsid w:val="005C1FBA"/>
    <w:rsid w:val="005C2C12"/>
    <w:rsid w:val="005C38CA"/>
    <w:rsid w:val="005C40B8"/>
    <w:rsid w:val="005C4DCB"/>
    <w:rsid w:val="005C62EA"/>
    <w:rsid w:val="005C6DA0"/>
    <w:rsid w:val="005C6E7D"/>
    <w:rsid w:val="005C75B6"/>
    <w:rsid w:val="005C7F2C"/>
    <w:rsid w:val="005D059D"/>
    <w:rsid w:val="005D0D15"/>
    <w:rsid w:val="005D2C9E"/>
    <w:rsid w:val="005D424B"/>
    <w:rsid w:val="005D5D5C"/>
    <w:rsid w:val="005D753B"/>
    <w:rsid w:val="005E262E"/>
    <w:rsid w:val="005E28ED"/>
    <w:rsid w:val="005E4B60"/>
    <w:rsid w:val="005E598D"/>
    <w:rsid w:val="005E66A2"/>
    <w:rsid w:val="005E7F66"/>
    <w:rsid w:val="005F0524"/>
    <w:rsid w:val="005F069C"/>
    <w:rsid w:val="005F0F9C"/>
    <w:rsid w:val="005F22AC"/>
    <w:rsid w:val="005F234F"/>
    <w:rsid w:val="005F37BD"/>
    <w:rsid w:val="005F3955"/>
    <w:rsid w:val="005F50FE"/>
    <w:rsid w:val="005F526B"/>
    <w:rsid w:val="005F5C0C"/>
    <w:rsid w:val="005F5D4B"/>
    <w:rsid w:val="005F62B9"/>
    <w:rsid w:val="005F6934"/>
    <w:rsid w:val="005F72CC"/>
    <w:rsid w:val="006011B4"/>
    <w:rsid w:val="00601708"/>
    <w:rsid w:val="006031DA"/>
    <w:rsid w:val="00603323"/>
    <w:rsid w:val="006041C4"/>
    <w:rsid w:val="0060448C"/>
    <w:rsid w:val="00605694"/>
    <w:rsid w:val="00605D74"/>
    <w:rsid w:val="0061130E"/>
    <w:rsid w:val="00611F08"/>
    <w:rsid w:val="00612641"/>
    <w:rsid w:val="0061311C"/>
    <w:rsid w:val="00613A35"/>
    <w:rsid w:val="0061525A"/>
    <w:rsid w:val="00615CE9"/>
    <w:rsid w:val="00616F0A"/>
    <w:rsid w:val="0061701C"/>
    <w:rsid w:val="00617ABA"/>
    <w:rsid w:val="0062052F"/>
    <w:rsid w:val="00621628"/>
    <w:rsid w:val="0062265F"/>
    <w:rsid w:val="00623559"/>
    <w:rsid w:val="0062369F"/>
    <w:rsid w:val="00624B90"/>
    <w:rsid w:val="0062617D"/>
    <w:rsid w:val="006264BC"/>
    <w:rsid w:val="00627006"/>
    <w:rsid w:val="00627F88"/>
    <w:rsid w:val="00631C0A"/>
    <w:rsid w:val="00631DB8"/>
    <w:rsid w:val="00633001"/>
    <w:rsid w:val="00637226"/>
    <w:rsid w:val="006405DD"/>
    <w:rsid w:val="00640825"/>
    <w:rsid w:val="00640993"/>
    <w:rsid w:val="00640DAD"/>
    <w:rsid w:val="00643BDF"/>
    <w:rsid w:val="0064410A"/>
    <w:rsid w:val="00644499"/>
    <w:rsid w:val="00647C9F"/>
    <w:rsid w:val="006508AE"/>
    <w:rsid w:val="00651436"/>
    <w:rsid w:val="00651B39"/>
    <w:rsid w:val="00652FA0"/>
    <w:rsid w:val="00653038"/>
    <w:rsid w:val="00654ABA"/>
    <w:rsid w:val="00655650"/>
    <w:rsid w:val="006557A9"/>
    <w:rsid w:val="006558D5"/>
    <w:rsid w:val="00655C6D"/>
    <w:rsid w:val="006563B3"/>
    <w:rsid w:val="006564AB"/>
    <w:rsid w:val="00657E20"/>
    <w:rsid w:val="0066167B"/>
    <w:rsid w:val="00661ACE"/>
    <w:rsid w:val="00662C66"/>
    <w:rsid w:val="0067016E"/>
    <w:rsid w:val="006701E1"/>
    <w:rsid w:val="00670763"/>
    <w:rsid w:val="00670962"/>
    <w:rsid w:val="00671CCA"/>
    <w:rsid w:val="006730CB"/>
    <w:rsid w:val="00673FB0"/>
    <w:rsid w:val="006754E4"/>
    <w:rsid w:val="0067602E"/>
    <w:rsid w:val="006805B9"/>
    <w:rsid w:val="00680D82"/>
    <w:rsid w:val="00681F22"/>
    <w:rsid w:val="006825AC"/>
    <w:rsid w:val="00683B7A"/>
    <w:rsid w:val="006846CE"/>
    <w:rsid w:val="0068478B"/>
    <w:rsid w:val="00684C13"/>
    <w:rsid w:val="00684F42"/>
    <w:rsid w:val="00686171"/>
    <w:rsid w:val="00687661"/>
    <w:rsid w:val="00687E8B"/>
    <w:rsid w:val="00690E62"/>
    <w:rsid w:val="00691156"/>
    <w:rsid w:val="00691700"/>
    <w:rsid w:val="00692680"/>
    <w:rsid w:val="00693415"/>
    <w:rsid w:val="00693E34"/>
    <w:rsid w:val="00694239"/>
    <w:rsid w:val="00695559"/>
    <w:rsid w:val="0069639E"/>
    <w:rsid w:val="00697AD9"/>
    <w:rsid w:val="006A00C5"/>
    <w:rsid w:val="006A0AD1"/>
    <w:rsid w:val="006A1B25"/>
    <w:rsid w:val="006A1B60"/>
    <w:rsid w:val="006A459C"/>
    <w:rsid w:val="006A4711"/>
    <w:rsid w:val="006A4B42"/>
    <w:rsid w:val="006A6983"/>
    <w:rsid w:val="006A6CFE"/>
    <w:rsid w:val="006A746C"/>
    <w:rsid w:val="006B2478"/>
    <w:rsid w:val="006B2C08"/>
    <w:rsid w:val="006B40AC"/>
    <w:rsid w:val="006B41BA"/>
    <w:rsid w:val="006B435B"/>
    <w:rsid w:val="006B6D19"/>
    <w:rsid w:val="006B710D"/>
    <w:rsid w:val="006B7348"/>
    <w:rsid w:val="006B7A45"/>
    <w:rsid w:val="006B7AFA"/>
    <w:rsid w:val="006B7E1F"/>
    <w:rsid w:val="006C0D86"/>
    <w:rsid w:val="006C159B"/>
    <w:rsid w:val="006C18CD"/>
    <w:rsid w:val="006C3516"/>
    <w:rsid w:val="006C453C"/>
    <w:rsid w:val="006C56F5"/>
    <w:rsid w:val="006C6F53"/>
    <w:rsid w:val="006C71AB"/>
    <w:rsid w:val="006D0AA7"/>
    <w:rsid w:val="006D1988"/>
    <w:rsid w:val="006D2086"/>
    <w:rsid w:val="006D2E36"/>
    <w:rsid w:val="006D2FD4"/>
    <w:rsid w:val="006D444F"/>
    <w:rsid w:val="006D4BE1"/>
    <w:rsid w:val="006D52FE"/>
    <w:rsid w:val="006D605F"/>
    <w:rsid w:val="006D6B1B"/>
    <w:rsid w:val="006D7658"/>
    <w:rsid w:val="006E0636"/>
    <w:rsid w:val="006E1E5B"/>
    <w:rsid w:val="006E2688"/>
    <w:rsid w:val="006E2AC7"/>
    <w:rsid w:val="006E2E4C"/>
    <w:rsid w:val="006E36A6"/>
    <w:rsid w:val="006E3AEF"/>
    <w:rsid w:val="006E504B"/>
    <w:rsid w:val="006E50E7"/>
    <w:rsid w:val="006E5311"/>
    <w:rsid w:val="006E77A5"/>
    <w:rsid w:val="006F0638"/>
    <w:rsid w:val="006F106B"/>
    <w:rsid w:val="006F1B2A"/>
    <w:rsid w:val="006F38D1"/>
    <w:rsid w:val="006F6B0C"/>
    <w:rsid w:val="007024BF"/>
    <w:rsid w:val="00702970"/>
    <w:rsid w:val="00702AA8"/>
    <w:rsid w:val="0070342F"/>
    <w:rsid w:val="007048B0"/>
    <w:rsid w:val="00704FDF"/>
    <w:rsid w:val="00705768"/>
    <w:rsid w:val="00705CBA"/>
    <w:rsid w:val="00706A36"/>
    <w:rsid w:val="00707E12"/>
    <w:rsid w:val="00711F7C"/>
    <w:rsid w:val="00712B85"/>
    <w:rsid w:val="00712C1F"/>
    <w:rsid w:val="00712CC4"/>
    <w:rsid w:val="00712DF4"/>
    <w:rsid w:val="007143DD"/>
    <w:rsid w:val="0071544A"/>
    <w:rsid w:val="00717A5E"/>
    <w:rsid w:val="007225B1"/>
    <w:rsid w:val="00722F8F"/>
    <w:rsid w:val="00723627"/>
    <w:rsid w:val="00723F83"/>
    <w:rsid w:val="007246EE"/>
    <w:rsid w:val="00725EFB"/>
    <w:rsid w:val="007276C1"/>
    <w:rsid w:val="007309AA"/>
    <w:rsid w:val="00730CCF"/>
    <w:rsid w:val="007311D7"/>
    <w:rsid w:val="007337A6"/>
    <w:rsid w:val="007340A0"/>
    <w:rsid w:val="0073544B"/>
    <w:rsid w:val="00735F29"/>
    <w:rsid w:val="007363C5"/>
    <w:rsid w:val="00736D3E"/>
    <w:rsid w:val="00737238"/>
    <w:rsid w:val="007401A8"/>
    <w:rsid w:val="007404A4"/>
    <w:rsid w:val="007416A2"/>
    <w:rsid w:val="0074173D"/>
    <w:rsid w:val="00741F39"/>
    <w:rsid w:val="00742A80"/>
    <w:rsid w:val="00744280"/>
    <w:rsid w:val="007444FF"/>
    <w:rsid w:val="00745DB3"/>
    <w:rsid w:val="00747515"/>
    <w:rsid w:val="007512B2"/>
    <w:rsid w:val="00751D31"/>
    <w:rsid w:val="00751D3E"/>
    <w:rsid w:val="00751FF9"/>
    <w:rsid w:val="0075213F"/>
    <w:rsid w:val="00753497"/>
    <w:rsid w:val="0075446A"/>
    <w:rsid w:val="007555C1"/>
    <w:rsid w:val="00756602"/>
    <w:rsid w:val="0075696A"/>
    <w:rsid w:val="00760B98"/>
    <w:rsid w:val="00762CEC"/>
    <w:rsid w:val="00764728"/>
    <w:rsid w:val="007652D2"/>
    <w:rsid w:val="00766805"/>
    <w:rsid w:val="00767515"/>
    <w:rsid w:val="0077042A"/>
    <w:rsid w:val="00770DF3"/>
    <w:rsid w:val="007712C7"/>
    <w:rsid w:val="00771494"/>
    <w:rsid w:val="00771EEF"/>
    <w:rsid w:val="00772EE3"/>
    <w:rsid w:val="007730A9"/>
    <w:rsid w:val="00774762"/>
    <w:rsid w:val="007761C1"/>
    <w:rsid w:val="00776599"/>
    <w:rsid w:val="00776D6A"/>
    <w:rsid w:val="007808B6"/>
    <w:rsid w:val="00780B2F"/>
    <w:rsid w:val="0078139C"/>
    <w:rsid w:val="007817AE"/>
    <w:rsid w:val="00785844"/>
    <w:rsid w:val="0078608F"/>
    <w:rsid w:val="00786313"/>
    <w:rsid w:val="00786459"/>
    <w:rsid w:val="007875B9"/>
    <w:rsid w:val="007900CC"/>
    <w:rsid w:val="007940ED"/>
    <w:rsid w:val="0079522D"/>
    <w:rsid w:val="00795424"/>
    <w:rsid w:val="00795579"/>
    <w:rsid w:val="00795844"/>
    <w:rsid w:val="007959AE"/>
    <w:rsid w:val="00796031"/>
    <w:rsid w:val="00796D2A"/>
    <w:rsid w:val="007A0C34"/>
    <w:rsid w:val="007A2A79"/>
    <w:rsid w:val="007A2CCA"/>
    <w:rsid w:val="007A313F"/>
    <w:rsid w:val="007A3BE0"/>
    <w:rsid w:val="007A3D90"/>
    <w:rsid w:val="007A6AC0"/>
    <w:rsid w:val="007A6B46"/>
    <w:rsid w:val="007A726C"/>
    <w:rsid w:val="007B00FB"/>
    <w:rsid w:val="007B092D"/>
    <w:rsid w:val="007B1059"/>
    <w:rsid w:val="007B15D1"/>
    <w:rsid w:val="007B1962"/>
    <w:rsid w:val="007B1BA6"/>
    <w:rsid w:val="007B3AF4"/>
    <w:rsid w:val="007B4745"/>
    <w:rsid w:val="007B4A0E"/>
    <w:rsid w:val="007B6BDE"/>
    <w:rsid w:val="007B6EB3"/>
    <w:rsid w:val="007B6F28"/>
    <w:rsid w:val="007B70ED"/>
    <w:rsid w:val="007C0974"/>
    <w:rsid w:val="007C164A"/>
    <w:rsid w:val="007C4391"/>
    <w:rsid w:val="007C45A5"/>
    <w:rsid w:val="007C4CCB"/>
    <w:rsid w:val="007C5CD1"/>
    <w:rsid w:val="007C621D"/>
    <w:rsid w:val="007C64F0"/>
    <w:rsid w:val="007D1AED"/>
    <w:rsid w:val="007D1B2B"/>
    <w:rsid w:val="007D272C"/>
    <w:rsid w:val="007D32E7"/>
    <w:rsid w:val="007D5C89"/>
    <w:rsid w:val="007D5F4F"/>
    <w:rsid w:val="007D697D"/>
    <w:rsid w:val="007D719D"/>
    <w:rsid w:val="007E0A02"/>
    <w:rsid w:val="007E0F44"/>
    <w:rsid w:val="007E2EFC"/>
    <w:rsid w:val="007E46AC"/>
    <w:rsid w:val="007E69EC"/>
    <w:rsid w:val="007E7730"/>
    <w:rsid w:val="007F008C"/>
    <w:rsid w:val="007F01DF"/>
    <w:rsid w:val="007F217A"/>
    <w:rsid w:val="007F2208"/>
    <w:rsid w:val="007F2296"/>
    <w:rsid w:val="007F2540"/>
    <w:rsid w:val="007F31D0"/>
    <w:rsid w:val="007F3761"/>
    <w:rsid w:val="007F3FAD"/>
    <w:rsid w:val="007F4126"/>
    <w:rsid w:val="007F4CAB"/>
    <w:rsid w:val="007F521A"/>
    <w:rsid w:val="007F56EF"/>
    <w:rsid w:val="007F5A0B"/>
    <w:rsid w:val="007F5A23"/>
    <w:rsid w:val="007F5CD9"/>
    <w:rsid w:val="007F62E3"/>
    <w:rsid w:val="007F63BD"/>
    <w:rsid w:val="007F6755"/>
    <w:rsid w:val="007F742B"/>
    <w:rsid w:val="00800BAE"/>
    <w:rsid w:val="00800F21"/>
    <w:rsid w:val="008015EC"/>
    <w:rsid w:val="00802AE3"/>
    <w:rsid w:val="008036E3"/>
    <w:rsid w:val="00803DB1"/>
    <w:rsid w:val="00804FF6"/>
    <w:rsid w:val="008067D3"/>
    <w:rsid w:val="00807480"/>
    <w:rsid w:val="008079B3"/>
    <w:rsid w:val="008108B6"/>
    <w:rsid w:val="00811596"/>
    <w:rsid w:val="00812EDF"/>
    <w:rsid w:val="00812FED"/>
    <w:rsid w:val="00813680"/>
    <w:rsid w:val="00815511"/>
    <w:rsid w:val="008172DF"/>
    <w:rsid w:val="008219E8"/>
    <w:rsid w:val="0082203E"/>
    <w:rsid w:val="008224D8"/>
    <w:rsid w:val="008225A0"/>
    <w:rsid w:val="00822B84"/>
    <w:rsid w:val="008243AB"/>
    <w:rsid w:val="00824664"/>
    <w:rsid w:val="00826701"/>
    <w:rsid w:val="00826E41"/>
    <w:rsid w:val="00827D6C"/>
    <w:rsid w:val="008302CC"/>
    <w:rsid w:val="0083139E"/>
    <w:rsid w:val="0083147B"/>
    <w:rsid w:val="00832328"/>
    <w:rsid w:val="00833B73"/>
    <w:rsid w:val="00834388"/>
    <w:rsid w:val="00834A16"/>
    <w:rsid w:val="00835B37"/>
    <w:rsid w:val="008372CA"/>
    <w:rsid w:val="0083788E"/>
    <w:rsid w:val="00840657"/>
    <w:rsid w:val="008428DB"/>
    <w:rsid w:val="00843B85"/>
    <w:rsid w:val="0084482B"/>
    <w:rsid w:val="00845709"/>
    <w:rsid w:val="00845C37"/>
    <w:rsid w:val="00846D4F"/>
    <w:rsid w:val="00847326"/>
    <w:rsid w:val="00847E42"/>
    <w:rsid w:val="00847F02"/>
    <w:rsid w:val="00850B2B"/>
    <w:rsid w:val="00851233"/>
    <w:rsid w:val="008516E4"/>
    <w:rsid w:val="008522CF"/>
    <w:rsid w:val="0085325E"/>
    <w:rsid w:val="008538DC"/>
    <w:rsid w:val="00853BC0"/>
    <w:rsid w:val="008548BD"/>
    <w:rsid w:val="00855096"/>
    <w:rsid w:val="008625D1"/>
    <w:rsid w:val="00862898"/>
    <w:rsid w:val="0086303F"/>
    <w:rsid w:val="00863700"/>
    <w:rsid w:val="00864A43"/>
    <w:rsid w:val="00865811"/>
    <w:rsid w:val="00866185"/>
    <w:rsid w:val="008663E2"/>
    <w:rsid w:val="008668A4"/>
    <w:rsid w:val="00867839"/>
    <w:rsid w:val="0087178C"/>
    <w:rsid w:val="00871B5B"/>
    <w:rsid w:val="008737E4"/>
    <w:rsid w:val="008748FF"/>
    <w:rsid w:val="00876691"/>
    <w:rsid w:val="00881CEA"/>
    <w:rsid w:val="0088228C"/>
    <w:rsid w:val="0088282B"/>
    <w:rsid w:val="00882BDB"/>
    <w:rsid w:val="00883A53"/>
    <w:rsid w:val="00884ACB"/>
    <w:rsid w:val="00884F2F"/>
    <w:rsid w:val="00885A61"/>
    <w:rsid w:val="0088705A"/>
    <w:rsid w:val="00887158"/>
    <w:rsid w:val="00887FA9"/>
    <w:rsid w:val="00893CE8"/>
    <w:rsid w:val="008950E9"/>
    <w:rsid w:val="00895394"/>
    <w:rsid w:val="00895A5F"/>
    <w:rsid w:val="00895AB9"/>
    <w:rsid w:val="00895E05"/>
    <w:rsid w:val="008969B0"/>
    <w:rsid w:val="00896E8F"/>
    <w:rsid w:val="008A05FD"/>
    <w:rsid w:val="008A088C"/>
    <w:rsid w:val="008A0BC6"/>
    <w:rsid w:val="008A1C25"/>
    <w:rsid w:val="008A1E2B"/>
    <w:rsid w:val="008A2C8F"/>
    <w:rsid w:val="008A44D7"/>
    <w:rsid w:val="008A4EC2"/>
    <w:rsid w:val="008A5002"/>
    <w:rsid w:val="008A50E7"/>
    <w:rsid w:val="008A6145"/>
    <w:rsid w:val="008A68E3"/>
    <w:rsid w:val="008A69E4"/>
    <w:rsid w:val="008A6A12"/>
    <w:rsid w:val="008A6A8C"/>
    <w:rsid w:val="008A7F28"/>
    <w:rsid w:val="008B161D"/>
    <w:rsid w:val="008B1D40"/>
    <w:rsid w:val="008B5408"/>
    <w:rsid w:val="008B5E80"/>
    <w:rsid w:val="008B63AA"/>
    <w:rsid w:val="008B6C42"/>
    <w:rsid w:val="008C0455"/>
    <w:rsid w:val="008C19AF"/>
    <w:rsid w:val="008C1A01"/>
    <w:rsid w:val="008C1C38"/>
    <w:rsid w:val="008C1E37"/>
    <w:rsid w:val="008C1EDF"/>
    <w:rsid w:val="008C2652"/>
    <w:rsid w:val="008C31BA"/>
    <w:rsid w:val="008C340E"/>
    <w:rsid w:val="008C3BC8"/>
    <w:rsid w:val="008C3F9F"/>
    <w:rsid w:val="008C4D81"/>
    <w:rsid w:val="008C51B0"/>
    <w:rsid w:val="008C5395"/>
    <w:rsid w:val="008C5A39"/>
    <w:rsid w:val="008C6043"/>
    <w:rsid w:val="008C6B93"/>
    <w:rsid w:val="008C6F2A"/>
    <w:rsid w:val="008C7739"/>
    <w:rsid w:val="008C7F0D"/>
    <w:rsid w:val="008D1A21"/>
    <w:rsid w:val="008D2032"/>
    <w:rsid w:val="008D2C65"/>
    <w:rsid w:val="008D37AE"/>
    <w:rsid w:val="008D45A5"/>
    <w:rsid w:val="008D5110"/>
    <w:rsid w:val="008D58CB"/>
    <w:rsid w:val="008D784B"/>
    <w:rsid w:val="008E32DB"/>
    <w:rsid w:val="008E3ECF"/>
    <w:rsid w:val="008E45F2"/>
    <w:rsid w:val="008E4A77"/>
    <w:rsid w:val="008E51A4"/>
    <w:rsid w:val="008E64A9"/>
    <w:rsid w:val="008F0DAA"/>
    <w:rsid w:val="008F2572"/>
    <w:rsid w:val="008F25FF"/>
    <w:rsid w:val="008F2FAE"/>
    <w:rsid w:val="008F3B7E"/>
    <w:rsid w:val="008F58EB"/>
    <w:rsid w:val="008F73CC"/>
    <w:rsid w:val="009015F4"/>
    <w:rsid w:val="00901B51"/>
    <w:rsid w:val="00901FC3"/>
    <w:rsid w:val="00901FF1"/>
    <w:rsid w:val="00902E9F"/>
    <w:rsid w:val="00903063"/>
    <w:rsid w:val="00907099"/>
    <w:rsid w:val="009077FF"/>
    <w:rsid w:val="009108DC"/>
    <w:rsid w:val="00910B60"/>
    <w:rsid w:val="00913A7B"/>
    <w:rsid w:val="00914203"/>
    <w:rsid w:val="009146D0"/>
    <w:rsid w:val="00914F1B"/>
    <w:rsid w:val="00915A50"/>
    <w:rsid w:val="0091608E"/>
    <w:rsid w:val="0091664E"/>
    <w:rsid w:val="00916EC1"/>
    <w:rsid w:val="00916F4C"/>
    <w:rsid w:val="0092009E"/>
    <w:rsid w:val="00920C02"/>
    <w:rsid w:val="00922140"/>
    <w:rsid w:val="00922C12"/>
    <w:rsid w:val="009240B2"/>
    <w:rsid w:val="00924D66"/>
    <w:rsid w:val="00926BF9"/>
    <w:rsid w:val="009304FA"/>
    <w:rsid w:val="009312EC"/>
    <w:rsid w:val="00931B23"/>
    <w:rsid w:val="00931EEC"/>
    <w:rsid w:val="00932247"/>
    <w:rsid w:val="0093230E"/>
    <w:rsid w:val="00932641"/>
    <w:rsid w:val="009342F9"/>
    <w:rsid w:val="009348A5"/>
    <w:rsid w:val="00935640"/>
    <w:rsid w:val="0093668A"/>
    <w:rsid w:val="00937235"/>
    <w:rsid w:val="009404CF"/>
    <w:rsid w:val="009407F8"/>
    <w:rsid w:val="00941118"/>
    <w:rsid w:val="00941333"/>
    <w:rsid w:val="00941A72"/>
    <w:rsid w:val="009420FF"/>
    <w:rsid w:val="00945301"/>
    <w:rsid w:val="0094539A"/>
    <w:rsid w:val="00945D3B"/>
    <w:rsid w:val="009463AB"/>
    <w:rsid w:val="00947555"/>
    <w:rsid w:val="009517A7"/>
    <w:rsid w:val="009525A4"/>
    <w:rsid w:val="00952746"/>
    <w:rsid w:val="00953144"/>
    <w:rsid w:val="009532C2"/>
    <w:rsid w:val="00953C5A"/>
    <w:rsid w:val="00953E22"/>
    <w:rsid w:val="009542EE"/>
    <w:rsid w:val="00954367"/>
    <w:rsid w:val="009548A6"/>
    <w:rsid w:val="0095736F"/>
    <w:rsid w:val="00957A01"/>
    <w:rsid w:val="00960131"/>
    <w:rsid w:val="0096032D"/>
    <w:rsid w:val="00960C03"/>
    <w:rsid w:val="00960D23"/>
    <w:rsid w:val="00961C38"/>
    <w:rsid w:val="00963109"/>
    <w:rsid w:val="00964B71"/>
    <w:rsid w:val="00964F08"/>
    <w:rsid w:val="009724C6"/>
    <w:rsid w:val="00972D0E"/>
    <w:rsid w:val="0097400B"/>
    <w:rsid w:val="009777F5"/>
    <w:rsid w:val="00977908"/>
    <w:rsid w:val="009779F2"/>
    <w:rsid w:val="00977C78"/>
    <w:rsid w:val="00981FF5"/>
    <w:rsid w:val="0098345D"/>
    <w:rsid w:val="00992491"/>
    <w:rsid w:val="00992959"/>
    <w:rsid w:val="00992E61"/>
    <w:rsid w:val="00993B8A"/>
    <w:rsid w:val="00993BBA"/>
    <w:rsid w:val="00994803"/>
    <w:rsid w:val="009974C1"/>
    <w:rsid w:val="00997BD2"/>
    <w:rsid w:val="009A076B"/>
    <w:rsid w:val="009A22E4"/>
    <w:rsid w:val="009A2FA4"/>
    <w:rsid w:val="009A33A1"/>
    <w:rsid w:val="009A53FC"/>
    <w:rsid w:val="009A573C"/>
    <w:rsid w:val="009A5811"/>
    <w:rsid w:val="009A59B9"/>
    <w:rsid w:val="009A59BD"/>
    <w:rsid w:val="009A7B10"/>
    <w:rsid w:val="009B053C"/>
    <w:rsid w:val="009B0C80"/>
    <w:rsid w:val="009B127E"/>
    <w:rsid w:val="009B23A6"/>
    <w:rsid w:val="009B2B16"/>
    <w:rsid w:val="009B2FB5"/>
    <w:rsid w:val="009B33D3"/>
    <w:rsid w:val="009B3764"/>
    <w:rsid w:val="009B496F"/>
    <w:rsid w:val="009B5DE2"/>
    <w:rsid w:val="009B672A"/>
    <w:rsid w:val="009C0708"/>
    <w:rsid w:val="009C107D"/>
    <w:rsid w:val="009C12FB"/>
    <w:rsid w:val="009C1678"/>
    <w:rsid w:val="009C1BAF"/>
    <w:rsid w:val="009C1C42"/>
    <w:rsid w:val="009C1F34"/>
    <w:rsid w:val="009C324F"/>
    <w:rsid w:val="009C3C20"/>
    <w:rsid w:val="009C4450"/>
    <w:rsid w:val="009C46AA"/>
    <w:rsid w:val="009C4834"/>
    <w:rsid w:val="009C507E"/>
    <w:rsid w:val="009C50E9"/>
    <w:rsid w:val="009C5B22"/>
    <w:rsid w:val="009C743E"/>
    <w:rsid w:val="009C762A"/>
    <w:rsid w:val="009D0AAE"/>
    <w:rsid w:val="009D2B8E"/>
    <w:rsid w:val="009D42DE"/>
    <w:rsid w:val="009D6753"/>
    <w:rsid w:val="009D6D6F"/>
    <w:rsid w:val="009D6F9B"/>
    <w:rsid w:val="009D7367"/>
    <w:rsid w:val="009E03FD"/>
    <w:rsid w:val="009E04C9"/>
    <w:rsid w:val="009E0BBF"/>
    <w:rsid w:val="009E0EAF"/>
    <w:rsid w:val="009E12C4"/>
    <w:rsid w:val="009E135A"/>
    <w:rsid w:val="009E30EC"/>
    <w:rsid w:val="009E346E"/>
    <w:rsid w:val="009F13F4"/>
    <w:rsid w:val="009F4B1A"/>
    <w:rsid w:val="009F68E9"/>
    <w:rsid w:val="009F6F8D"/>
    <w:rsid w:val="00A00805"/>
    <w:rsid w:val="00A00C3F"/>
    <w:rsid w:val="00A00FED"/>
    <w:rsid w:val="00A01794"/>
    <w:rsid w:val="00A0325B"/>
    <w:rsid w:val="00A04EF9"/>
    <w:rsid w:val="00A0535D"/>
    <w:rsid w:val="00A05C62"/>
    <w:rsid w:val="00A07686"/>
    <w:rsid w:val="00A07820"/>
    <w:rsid w:val="00A1006B"/>
    <w:rsid w:val="00A100EC"/>
    <w:rsid w:val="00A10717"/>
    <w:rsid w:val="00A13125"/>
    <w:rsid w:val="00A16563"/>
    <w:rsid w:val="00A16C42"/>
    <w:rsid w:val="00A16FD5"/>
    <w:rsid w:val="00A2003C"/>
    <w:rsid w:val="00A21BFE"/>
    <w:rsid w:val="00A22103"/>
    <w:rsid w:val="00A244BE"/>
    <w:rsid w:val="00A26310"/>
    <w:rsid w:val="00A26B17"/>
    <w:rsid w:val="00A27298"/>
    <w:rsid w:val="00A2768B"/>
    <w:rsid w:val="00A307D6"/>
    <w:rsid w:val="00A31AB6"/>
    <w:rsid w:val="00A3334F"/>
    <w:rsid w:val="00A3352C"/>
    <w:rsid w:val="00A362F7"/>
    <w:rsid w:val="00A3699B"/>
    <w:rsid w:val="00A40111"/>
    <w:rsid w:val="00A40BD6"/>
    <w:rsid w:val="00A43B77"/>
    <w:rsid w:val="00A43E31"/>
    <w:rsid w:val="00A43E54"/>
    <w:rsid w:val="00A4417D"/>
    <w:rsid w:val="00A44612"/>
    <w:rsid w:val="00A46394"/>
    <w:rsid w:val="00A47271"/>
    <w:rsid w:val="00A47322"/>
    <w:rsid w:val="00A47F02"/>
    <w:rsid w:val="00A509ED"/>
    <w:rsid w:val="00A525B1"/>
    <w:rsid w:val="00A53019"/>
    <w:rsid w:val="00A533BB"/>
    <w:rsid w:val="00A544F1"/>
    <w:rsid w:val="00A55BE0"/>
    <w:rsid w:val="00A57D94"/>
    <w:rsid w:val="00A61466"/>
    <w:rsid w:val="00A64577"/>
    <w:rsid w:val="00A64AA9"/>
    <w:rsid w:val="00A64F22"/>
    <w:rsid w:val="00A65636"/>
    <w:rsid w:val="00A67291"/>
    <w:rsid w:val="00A67DBE"/>
    <w:rsid w:val="00A70900"/>
    <w:rsid w:val="00A70AAA"/>
    <w:rsid w:val="00A70B22"/>
    <w:rsid w:val="00A70C20"/>
    <w:rsid w:val="00A70DCF"/>
    <w:rsid w:val="00A722BF"/>
    <w:rsid w:val="00A7289E"/>
    <w:rsid w:val="00A736C7"/>
    <w:rsid w:val="00A737F6"/>
    <w:rsid w:val="00A7383E"/>
    <w:rsid w:val="00A74432"/>
    <w:rsid w:val="00A74469"/>
    <w:rsid w:val="00A74949"/>
    <w:rsid w:val="00A74EA0"/>
    <w:rsid w:val="00A76F30"/>
    <w:rsid w:val="00A80AD2"/>
    <w:rsid w:val="00A81C0B"/>
    <w:rsid w:val="00A81EBF"/>
    <w:rsid w:val="00A834E9"/>
    <w:rsid w:val="00A85076"/>
    <w:rsid w:val="00A85F0A"/>
    <w:rsid w:val="00A90FF3"/>
    <w:rsid w:val="00A916E4"/>
    <w:rsid w:val="00A9352E"/>
    <w:rsid w:val="00A951AB"/>
    <w:rsid w:val="00A956A6"/>
    <w:rsid w:val="00A95749"/>
    <w:rsid w:val="00A95928"/>
    <w:rsid w:val="00A95A70"/>
    <w:rsid w:val="00A95B10"/>
    <w:rsid w:val="00A95FCF"/>
    <w:rsid w:val="00A96224"/>
    <w:rsid w:val="00A964F2"/>
    <w:rsid w:val="00A97178"/>
    <w:rsid w:val="00AA13B5"/>
    <w:rsid w:val="00AA2AEA"/>
    <w:rsid w:val="00AA3907"/>
    <w:rsid w:val="00AA4A5B"/>
    <w:rsid w:val="00AA569F"/>
    <w:rsid w:val="00AA6ADD"/>
    <w:rsid w:val="00AA73AD"/>
    <w:rsid w:val="00AA7D30"/>
    <w:rsid w:val="00AB00B1"/>
    <w:rsid w:val="00AB1012"/>
    <w:rsid w:val="00AB1276"/>
    <w:rsid w:val="00AB1CF8"/>
    <w:rsid w:val="00AB35AE"/>
    <w:rsid w:val="00AB3D29"/>
    <w:rsid w:val="00AB3D46"/>
    <w:rsid w:val="00AB4EB8"/>
    <w:rsid w:val="00AB5FB7"/>
    <w:rsid w:val="00AB70C8"/>
    <w:rsid w:val="00AB77D1"/>
    <w:rsid w:val="00AC115B"/>
    <w:rsid w:val="00AC198D"/>
    <w:rsid w:val="00AC1B4D"/>
    <w:rsid w:val="00AC2ABF"/>
    <w:rsid w:val="00AC3406"/>
    <w:rsid w:val="00AC4FB7"/>
    <w:rsid w:val="00AC5147"/>
    <w:rsid w:val="00AC5C7E"/>
    <w:rsid w:val="00AC74C0"/>
    <w:rsid w:val="00AC79DC"/>
    <w:rsid w:val="00AD1CCF"/>
    <w:rsid w:val="00AD490B"/>
    <w:rsid w:val="00AD50FE"/>
    <w:rsid w:val="00AD548B"/>
    <w:rsid w:val="00AD5C52"/>
    <w:rsid w:val="00AD5D7D"/>
    <w:rsid w:val="00AD6B32"/>
    <w:rsid w:val="00AD6BBC"/>
    <w:rsid w:val="00AD7960"/>
    <w:rsid w:val="00AE24D4"/>
    <w:rsid w:val="00AE2B86"/>
    <w:rsid w:val="00AE2C07"/>
    <w:rsid w:val="00AE2D14"/>
    <w:rsid w:val="00AE4C90"/>
    <w:rsid w:val="00AE671D"/>
    <w:rsid w:val="00AE7B0D"/>
    <w:rsid w:val="00AF02D6"/>
    <w:rsid w:val="00AF18F8"/>
    <w:rsid w:val="00AF2157"/>
    <w:rsid w:val="00AF5167"/>
    <w:rsid w:val="00AF5AED"/>
    <w:rsid w:val="00AF730C"/>
    <w:rsid w:val="00B004E4"/>
    <w:rsid w:val="00B00FBD"/>
    <w:rsid w:val="00B01908"/>
    <w:rsid w:val="00B01CAC"/>
    <w:rsid w:val="00B01E7E"/>
    <w:rsid w:val="00B02D06"/>
    <w:rsid w:val="00B03305"/>
    <w:rsid w:val="00B079CD"/>
    <w:rsid w:val="00B108CD"/>
    <w:rsid w:val="00B10C6B"/>
    <w:rsid w:val="00B10E2D"/>
    <w:rsid w:val="00B1191B"/>
    <w:rsid w:val="00B127AF"/>
    <w:rsid w:val="00B13B39"/>
    <w:rsid w:val="00B1428D"/>
    <w:rsid w:val="00B14F32"/>
    <w:rsid w:val="00B150D4"/>
    <w:rsid w:val="00B164DA"/>
    <w:rsid w:val="00B1653F"/>
    <w:rsid w:val="00B17A84"/>
    <w:rsid w:val="00B22702"/>
    <w:rsid w:val="00B22B2F"/>
    <w:rsid w:val="00B2352B"/>
    <w:rsid w:val="00B2395D"/>
    <w:rsid w:val="00B2666B"/>
    <w:rsid w:val="00B279CC"/>
    <w:rsid w:val="00B3001A"/>
    <w:rsid w:val="00B309EB"/>
    <w:rsid w:val="00B30A72"/>
    <w:rsid w:val="00B335E9"/>
    <w:rsid w:val="00B34A77"/>
    <w:rsid w:val="00B3502E"/>
    <w:rsid w:val="00B35267"/>
    <w:rsid w:val="00B356EC"/>
    <w:rsid w:val="00B36642"/>
    <w:rsid w:val="00B3728A"/>
    <w:rsid w:val="00B43CDD"/>
    <w:rsid w:val="00B447D9"/>
    <w:rsid w:val="00B44F92"/>
    <w:rsid w:val="00B469E0"/>
    <w:rsid w:val="00B4787A"/>
    <w:rsid w:val="00B50982"/>
    <w:rsid w:val="00B531E0"/>
    <w:rsid w:val="00B53408"/>
    <w:rsid w:val="00B54183"/>
    <w:rsid w:val="00B5480E"/>
    <w:rsid w:val="00B5556A"/>
    <w:rsid w:val="00B5730F"/>
    <w:rsid w:val="00B631BB"/>
    <w:rsid w:val="00B6422E"/>
    <w:rsid w:val="00B64700"/>
    <w:rsid w:val="00B71DC6"/>
    <w:rsid w:val="00B74113"/>
    <w:rsid w:val="00B772F4"/>
    <w:rsid w:val="00B776C0"/>
    <w:rsid w:val="00B80371"/>
    <w:rsid w:val="00B820ED"/>
    <w:rsid w:val="00B8418D"/>
    <w:rsid w:val="00B84CBD"/>
    <w:rsid w:val="00B86466"/>
    <w:rsid w:val="00B9063B"/>
    <w:rsid w:val="00B90E9C"/>
    <w:rsid w:val="00B918CA"/>
    <w:rsid w:val="00B92725"/>
    <w:rsid w:val="00B93A5F"/>
    <w:rsid w:val="00B94985"/>
    <w:rsid w:val="00B97A64"/>
    <w:rsid w:val="00BA0462"/>
    <w:rsid w:val="00BA07A0"/>
    <w:rsid w:val="00BA0EB0"/>
    <w:rsid w:val="00BA18C5"/>
    <w:rsid w:val="00BA2F22"/>
    <w:rsid w:val="00BA3893"/>
    <w:rsid w:val="00BA3F4A"/>
    <w:rsid w:val="00BA5BB0"/>
    <w:rsid w:val="00BB1BC8"/>
    <w:rsid w:val="00BB2736"/>
    <w:rsid w:val="00BB524E"/>
    <w:rsid w:val="00BB6681"/>
    <w:rsid w:val="00BB7015"/>
    <w:rsid w:val="00BB75A6"/>
    <w:rsid w:val="00BB78A3"/>
    <w:rsid w:val="00BC1060"/>
    <w:rsid w:val="00BC1A5A"/>
    <w:rsid w:val="00BC6C35"/>
    <w:rsid w:val="00BC761C"/>
    <w:rsid w:val="00BD02B1"/>
    <w:rsid w:val="00BD07FC"/>
    <w:rsid w:val="00BD0EB5"/>
    <w:rsid w:val="00BD1502"/>
    <w:rsid w:val="00BD1A6F"/>
    <w:rsid w:val="00BD1F06"/>
    <w:rsid w:val="00BD365A"/>
    <w:rsid w:val="00BD37C0"/>
    <w:rsid w:val="00BE0AFD"/>
    <w:rsid w:val="00BE0D56"/>
    <w:rsid w:val="00BE0DDD"/>
    <w:rsid w:val="00BE1B40"/>
    <w:rsid w:val="00BE43B4"/>
    <w:rsid w:val="00BE48C2"/>
    <w:rsid w:val="00BE4B5B"/>
    <w:rsid w:val="00BE4CBB"/>
    <w:rsid w:val="00BE7A0F"/>
    <w:rsid w:val="00BF0195"/>
    <w:rsid w:val="00BF103F"/>
    <w:rsid w:val="00BF273D"/>
    <w:rsid w:val="00BF2B3A"/>
    <w:rsid w:val="00BF3BA6"/>
    <w:rsid w:val="00BF3FAB"/>
    <w:rsid w:val="00BF4611"/>
    <w:rsid w:val="00BF5A37"/>
    <w:rsid w:val="00BF5E2C"/>
    <w:rsid w:val="00BF68F7"/>
    <w:rsid w:val="00BF7225"/>
    <w:rsid w:val="00BF7C52"/>
    <w:rsid w:val="00C008CD"/>
    <w:rsid w:val="00C00FC2"/>
    <w:rsid w:val="00C01228"/>
    <w:rsid w:val="00C018F8"/>
    <w:rsid w:val="00C02407"/>
    <w:rsid w:val="00C042E6"/>
    <w:rsid w:val="00C0433B"/>
    <w:rsid w:val="00C056E4"/>
    <w:rsid w:val="00C0582D"/>
    <w:rsid w:val="00C072E5"/>
    <w:rsid w:val="00C07695"/>
    <w:rsid w:val="00C076E5"/>
    <w:rsid w:val="00C07F43"/>
    <w:rsid w:val="00C10367"/>
    <w:rsid w:val="00C11E62"/>
    <w:rsid w:val="00C12C75"/>
    <w:rsid w:val="00C13283"/>
    <w:rsid w:val="00C13514"/>
    <w:rsid w:val="00C1499F"/>
    <w:rsid w:val="00C15F96"/>
    <w:rsid w:val="00C17AB3"/>
    <w:rsid w:val="00C23285"/>
    <w:rsid w:val="00C24415"/>
    <w:rsid w:val="00C244A6"/>
    <w:rsid w:val="00C27180"/>
    <w:rsid w:val="00C27CEE"/>
    <w:rsid w:val="00C32AB5"/>
    <w:rsid w:val="00C34D48"/>
    <w:rsid w:val="00C357CB"/>
    <w:rsid w:val="00C37E45"/>
    <w:rsid w:val="00C42DB0"/>
    <w:rsid w:val="00C43241"/>
    <w:rsid w:val="00C43602"/>
    <w:rsid w:val="00C43D53"/>
    <w:rsid w:val="00C44A91"/>
    <w:rsid w:val="00C4526F"/>
    <w:rsid w:val="00C45BCB"/>
    <w:rsid w:val="00C45E38"/>
    <w:rsid w:val="00C460E9"/>
    <w:rsid w:val="00C46A8F"/>
    <w:rsid w:val="00C46FAB"/>
    <w:rsid w:val="00C471C1"/>
    <w:rsid w:val="00C47557"/>
    <w:rsid w:val="00C47ED5"/>
    <w:rsid w:val="00C51235"/>
    <w:rsid w:val="00C525F0"/>
    <w:rsid w:val="00C52AD9"/>
    <w:rsid w:val="00C52D03"/>
    <w:rsid w:val="00C537C7"/>
    <w:rsid w:val="00C53F7A"/>
    <w:rsid w:val="00C54CDD"/>
    <w:rsid w:val="00C55D0E"/>
    <w:rsid w:val="00C56E8F"/>
    <w:rsid w:val="00C56FCE"/>
    <w:rsid w:val="00C57023"/>
    <w:rsid w:val="00C60A3F"/>
    <w:rsid w:val="00C614BB"/>
    <w:rsid w:val="00C62CF3"/>
    <w:rsid w:val="00C63435"/>
    <w:rsid w:val="00C64890"/>
    <w:rsid w:val="00C6538D"/>
    <w:rsid w:val="00C6551E"/>
    <w:rsid w:val="00C6622E"/>
    <w:rsid w:val="00C66729"/>
    <w:rsid w:val="00C66B48"/>
    <w:rsid w:val="00C670E3"/>
    <w:rsid w:val="00C67BEF"/>
    <w:rsid w:val="00C67DDD"/>
    <w:rsid w:val="00C7013C"/>
    <w:rsid w:val="00C706BC"/>
    <w:rsid w:val="00C70B5F"/>
    <w:rsid w:val="00C70CEF"/>
    <w:rsid w:val="00C7207B"/>
    <w:rsid w:val="00C7257C"/>
    <w:rsid w:val="00C75813"/>
    <w:rsid w:val="00C775A5"/>
    <w:rsid w:val="00C80560"/>
    <w:rsid w:val="00C80562"/>
    <w:rsid w:val="00C81F6C"/>
    <w:rsid w:val="00C821F2"/>
    <w:rsid w:val="00C822A9"/>
    <w:rsid w:val="00C853EA"/>
    <w:rsid w:val="00C90E28"/>
    <w:rsid w:val="00C92319"/>
    <w:rsid w:val="00C92A83"/>
    <w:rsid w:val="00C92AFC"/>
    <w:rsid w:val="00C93C3B"/>
    <w:rsid w:val="00C967B7"/>
    <w:rsid w:val="00C97AC1"/>
    <w:rsid w:val="00CA0854"/>
    <w:rsid w:val="00CA08B5"/>
    <w:rsid w:val="00CA1F09"/>
    <w:rsid w:val="00CA2EEF"/>
    <w:rsid w:val="00CA44E1"/>
    <w:rsid w:val="00CA5D0D"/>
    <w:rsid w:val="00CA667D"/>
    <w:rsid w:val="00CA6ECE"/>
    <w:rsid w:val="00CB0C76"/>
    <w:rsid w:val="00CB1E4E"/>
    <w:rsid w:val="00CB25C2"/>
    <w:rsid w:val="00CB2DED"/>
    <w:rsid w:val="00CB302C"/>
    <w:rsid w:val="00CB3174"/>
    <w:rsid w:val="00CB336E"/>
    <w:rsid w:val="00CB3707"/>
    <w:rsid w:val="00CB515C"/>
    <w:rsid w:val="00CB5455"/>
    <w:rsid w:val="00CB5492"/>
    <w:rsid w:val="00CB5AAA"/>
    <w:rsid w:val="00CB6550"/>
    <w:rsid w:val="00CC0691"/>
    <w:rsid w:val="00CC13B6"/>
    <w:rsid w:val="00CC18D9"/>
    <w:rsid w:val="00CC19E3"/>
    <w:rsid w:val="00CC26D9"/>
    <w:rsid w:val="00CC280E"/>
    <w:rsid w:val="00CC2A3C"/>
    <w:rsid w:val="00CC5656"/>
    <w:rsid w:val="00CC64E4"/>
    <w:rsid w:val="00CC65FD"/>
    <w:rsid w:val="00CC6B4B"/>
    <w:rsid w:val="00CD00BF"/>
    <w:rsid w:val="00CD00FF"/>
    <w:rsid w:val="00CD153E"/>
    <w:rsid w:val="00CD2050"/>
    <w:rsid w:val="00CD2AA5"/>
    <w:rsid w:val="00CD4288"/>
    <w:rsid w:val="00CD55FC"/>
    <w:rsid w:val="00CD586F"/>
    <w:rsid w:val="00CD5A81"/>
    <w:rsid w:val="00CD6B77"/>
    <w:rsid w:val="00CE0FF7"/>
    <w:rsid w:val="00CE10C2"/>
    <w:rsid w:val="00CE1512"/>
    <w:rsid w:val="00CE175A"/>
    <w:rsid w:val="00CE2DD1"/>
    <w:rsid w:val="00CE444D"/>
    <w:rsid w:val="00CE49FF"/>
    <w:rsid w:val="00CE4D16"/>
    <w:rsid w:val="00CE6629"/>
    <w:rsid w:val="00CE6F3E"/>
    <w:rsid w:val="00CE7471"/>
    <w:rsid w:val="00CF06DC"/>
    <w:rsid w:val="00CF2A1B"/>
    <w:rsid w:val="00CF2A7D"/>
    <w:rsid w:val="00CF2EB5"/>
    <w:rsid w:val="00CF392A"/>
    <w:rsid w:val="00CF3CE7"/>
    <w:rsid w:val="00CF5BEA"/>
    <w:rsid w:val="00CF65CB"/>
    <w:rsid w:val="00CF716B"/>
    <w:rsid w:val="00CF7980"/>
    <w:rsid w:val="00CF7EFF"/>
    <w:rsid w:val="00D00147"/>
    <w:rsid w:val="00D00591"/>
    <w:rsid w:val="00D006CA"/>
    <w:rsid w:val="00D010FA"/>
    <w:rsid w:val="00D0155D"/>
    <w:rsid w:val="00D01621"/>
    <w:rsid w:val="00D02651"/>
    <w:rsid w:val="00D026BD"/>
    <w:rsid w:val="00D02A45"/>
    <w:rsid w:val="00D03103"/>
    <w:rsid w:val="00D05963"/>
    <w:rsid w:val="00D05CD3"/>
    <w:rsid w:val="00D0658A"/>
    <w:rsid w:val="00D0794A"/>
    <w:rsid w:val="00D1034D"/>
    <w:rsid w:val="00D10F2C"/>
    <w:rsid w:val="00D11015"/>
    <w:rsid w:val="00D1251B"/>
    <w:rsid w:val="00D12BD8"/>
    <w:rsid w:val="00D1320F"/>
    <w:rsid w:val="00D15B8B"/>
    <w:rsid w:val="00D20EE5"/>
    <w:rsid w:val="00D21A9B"/>
    <w:rsid w:val="00D21FAA"/>
    <w:rsid w:val="00D237DB"/>
    <w:rsid w:val="00D2461D"/>
    <w:rsid w:val="00D2585E"/>
    <w:rsid w:val="00D26F05"/>
    <w:rsid w:val="00D278B8"/>
    <w:rsid w:val="00D329F6"/>
    <w:rsid w:val="00D33228"/>
    <w:rsid w:val="00D33E6A"/>
    <w:rsid w:val="00D374B8"/>
    <w:rsid w:val="00D40639"/>
    <w:rsid w:val="00D413E5"/>
    <w:rsid w:val="00D41D77"/>
    <w:rsid w:val="00D432A4"/>
    <w:rsid w:val="00D44CF0"/>
    <w:rsid w:val="00D45007"/>
    <w:rsid w:val="00D4505A"/>
    <w:rsid w:val="00D45412"/>
    <w:rsid w:val="00D460BE"/>
    <w:rsid w:val="00D46A91"/>
    <w:rsid w:val="00D477B2"/>
    <w:rsid w:val="00D50CC4"/>
    <w:rsid w:val="00D5173C"/>
    <w:rsid w:val="00D518CB"/>
    <w:rsid w:val="00D5406E"/>
    <w:rsid w:val="00D54607"/>
    <w:rsid w:val="00D54729"/>
    <w:rsid w:val="00D54FE8"/>
    <w:rsid w:val="00D55E44"/>
    <w:rsid w:val="00D564C2"/>
    <w:rsid w:val="00D56E46"/>
    <w:rsid w:val="00D56F03"/>
    <w:rsid w:val="00D57927"/>
    <w:rsid w:val="00D61C83"/>
    <w:rsid w:val="00D63E35"/>
    <w:rsid w:val="00D645CD"/>
    <w:rsid w:val="00D65F7E"/>
    <w:rsid w:val="00D660E8"/>
    <w:rsid w:val="00D660FF"/>
    <w:rsid w:val="00D67805"/>
    <w:rsid w:val="00D67B10"/>
    <w:rsid w:val="00D70144"/>
    <w:rsid w:val="00D719E7"/>
    <w:rsid w:val="00D71D02"/>
    <w:rsid w:val="00D7417A"/>
    <w:rsid w:val="00D76F56"/>
    <w:rsid w:val="00D776D3"/>
    <w:rsid w:val="00D80753"/>
    <w:rsid w:val="00D81D6B"/>
    <w:rsid w:val="00D829E3"/>
    <w:rsid w:val="00D82B52"/>
    <w:rsid w:val="00D83FC3"/>
    <w:rsid w:val="00D856A4"/>
    <w:rsid w:val="00D85DA8"/>
    <w:rsid w:val="00D86911"/>
    <w:rsid w:val="00D86BFD"/>
    <w:rsid w:val="00D877C5"/>
    <w:rsid w:val="00D87FC5"/>
    <w:rsid w:val="00D916DF"/>
    <w:rsid w:val="00D91D01"/>
    <w:rsid w:val="00D92D0E"/>
    <w:rsid w:val="00D93745"/>
    <w:rsid w:val="00D93E30"/>
    <w:rsid w:val="00D93E5F"/>
    <w:rsid w:val="00D94763"/>
    <w:rsid w:val="00D94EBC"/>
    <w:rsid w:val="00D951AF"/>
    <w:rsid w:val="00D97270"/>
    <w:rsid w:val="00D975A7"/>
    <w:rsid w:val="00DA0171"/>
    <w:rsid w:val="00DA0A28"/>
    <w:rsid w:val="00DA170F"/>
    <w:rsid w:val="00DA1CB2"/>
    <w:rsid w:val="00DA4072"/>
    <w:rsid w:val="00DA488A"/>
    <w:rsid w:val="00DA4B4E"/>
    <w:rsid w:val="00DA541B"/>
    <w:rsid w:val="00DA56CD"/>
    <w:rsid w:val="00DA64F4"/>
    <w:rsid w:val="00DA6EEC"/>
    <w:rsid w:val="00DB3C6B"/>
    <w:rsid w:val="00DB4151"/>
    <w:rsid w:val="00DB4303"/>
    <w:rsid w:val="00DB4486"/>
    <w:rsid w:val="00DB4C38"/>
    <w:rsid w:val="00DC00D7"/>
    <w:rsid w:val="00DC0455"/>
    <w:rsid w:val="00DC0930"/>
    <w:rsid w:val="00DC0A61"/>
    <w:rsid w:val="00DC3144"/>
    <w:rsid w:val="00DC4117"/>
    <w:rsid w:val="00DC447A"/>
    <w:rsid w:val="00DC53B7"/>
    <w:rsid w:val="00DC70AC"/>
    <w:rsid w:val="00DC77DB"/>
    <w:rsid w:val="00DD0BCF"/>
    <w:rsid w:val="00DD20D0"/>
    <w:rsid w:val="00DD463F"/>
    <w:rsid w:val="00DD4C2E"/>
    <w:rsid w:val="00DD4D9A"/>
    <w:rsid w:val="00DD5D10"/>
    <w:rsid w:val="00DD6D5E"/>
    <w:rsid w:val="00DE0068"/>
    <w:rsid w:val="00DE0A74"/>
    <w:rsid w:val="00DE592B"/>
    <w:rsid w:val="00DE5B52"/>
    <w:rsid w:val="00DE5C98"/>
    <w:rsid w:val="00DE6063"/>
    <w:rsid w:val="00DF00B6"/>
    <w:rsid w:val="00DF10C0"/>
    <w:rsid w:val="00DF2181"/>
    <w:rsid w:val="00DF22CB"/>
    <w:rsid w:val="00DF296A"/>
    <w:rsid w:val="00DF33D5"/>
    <w:rsid w:val="00DF377C"/>
    <w:rsid w:val="00DF4522"/>
    <w:rsid w:val="00DF607B"/>
    <w:rsid w:val="00DF732D"/>
    <w:rsid w:val="00DF7469"/>
    <w:rsid w:val="00DF7D38"/>
    <w:rsid w:val="00E041B0"/>
    <w:rsid w:val="00E05EB4"/>
    <w:rsid w:val="00E06A00"/>
    <w:rsid w:val="00E06AB3"/>
    <w:rsid w:val="00E07066"/>
    <w:rsid w:val="00E132B6"/>
    <w:rsid w:val="00E16E8B"/>
    <w:rsid w:val="00E17813"/>
    <w:rsid w:val="00E17FA3"/>
    <w:rsid w:val="00E217B7"/>
    <w:rsid w:val="00E22D69"/>
    <w:rsid w:val="00E22F13"/>
    <w:rsid w:val="00E24298"/>
    <w:rsid w:val="00E248A2"/>
    <w:rsid w:val="00E24912"/>
    <w:rsid w:val="00E2518C"/>
    <w:rsid w:val="00E2647A"/>
    <w:rsid w:val="00E271B1"/>
    <w:rsid w:val="00E27637"/>
    <w:rsid w:val="00E277BC"/>
    <w:rsid w:val="00E27F81"/>
    <w:rsid w:val="00E3111B"/>
    <w:rsid w:val="00E31ACF"/>
    <w:rsid w:val="00E322D4"/>
    <w:rsid w:val="00E32E89"/>
    <w:rsid w:val="00E4093B"/>
    <w:rsid w:val="00E42CA3"/>
    <w:rsid w:val="00E443AC"/>
    <w:rsid w:val="00E44AE2"/>
    <w:rsid w:val="00E454A8"/>
    <w:rsid w:val="00E45E7A"/>
    <w:rsid w:val="00E52F5F"/>
    <w:rsid w:val="00E52FFE"/>
    <w:rsid w:val="00E53BDE"/>
    <w:rsid w:val="00E54798"/>
    <w:rsid w:val="00E55230"/>
    <w:rsid w:val="00E55CD3"/>
    <w:rsid w:val="00E55F68"/>
    <w:rsid w:val="00E5652E"/>
    <w:rsid w:val="00E57104"/>
    <w:rsid w:val="00E601C7"/>
    <w:rsid w:val="00E6173B"/>
    <w:rsid w:val="00E62CE6"/>
    <w:rsid w:val="00E638BC"/>
    <w:rsid w:val="00E63E20"/>
    <w:rsid w:val="00E6617C"/>
    <w:rsid w:val="00E66741"/>
    <w:rsid w:val="00E67C2F"/>
    <w:rsid w:val="00E7058F"/>
    <w:rsid w:val="00E7194F"/>
    <w:rsid w:val="00E72FB3"/>
    <w:rsid w:val="00E76466"/>
    <w:rsid w:val="00E8025A"/>
    <w:rsid w:val="00E80557"/>
    <w:rsid w:val="00E80855"/>
    <w:rsid w:val="00E832C9"/>
    <w:rsid w:val="00E83913"/>
    <w:rsid w:val="00E847D1"/>
    <w:rsid w:val="00E85233"/>
    <w:rsid w:val="00E86408"/>
    <w:rsid w:val="00E8647A"/>
    <w:rsid w:val="00E87A05"/>
    <w:rsid w:val="00E91D50"/>
    <w:rsid w:val="00E91E80"/>
    <w:rsid w:val="00E92072"/>
    <w:rsid w:val="00E92B71"/>
    <w:rsid w:val="00E934C9"/>
    <w:rsid w:val="00E93BBA"/>
    <w:rsid w:val="00E93F8A"/>
    <w:rsid w:val="00E9488A"/>
    <w:rsid w:val="00E95654"/>
    <w:rsid w:val="00E967CD"/>
    <w:rsid w:val="00EA0136"/>
    <w:rsid w:val="00EA066B"/>
    <w:rsid w:val="00EA0ED0"/>
    <w:rsid w:val="00EA3944"/>
    <w:rsid w:val="00EA3EE5"/>
    <w:rsid w:val="00EA41BD"/>
    <w:rsid w:val="00EA42D1"/>
    <w:rsid w:val="00EA56DD"/>
    <w:rsid w:val="00EA5852"/>
    <w:rsid w:val="00EA6CDF"/>
    <w:rsid w:val="00EA72CB"/>
    <w:rsid w:val="00EA75E0"/>
    <w:rsid w:val="00EB1C90"/>
    <w:rsid w:val="00EB219D"/>
    <w:rsid w:val="00EB318A"/>
    <w:rsid w:val="00EB3F2E"/>
    <w:rsid w:val="00EB45B2"/>
    <w:rsid w:val="00EB5D02"/>
    <w:rsid w:val="00EB65B0"/>
    <w:rsid w:val="00EB690C"/>
    <w:rsid w:val="00EB7127"/>
    <w:rsid w:val="00EC33D0"/>
    <w:rsid w:val="00EC44B8"/>
    <w:rsid w:val="00EC5C09"/>
    <w:rsid w:val="00EC6B79"/>
    <w:rsid w:val="00ED0476"/>
    <w:rsid w:val="00ED19D8"/>
    <w:rsid w:val="00ED414B"/>
    <w:rsid w:val="00ED46BA"/>
    <w:rsid w:val="00ED54C5"/>
    <w:rsid w:val="00EE16EE"/>
    <w:rsid w:val="00EE1EAD"/>
    <w:rsid w:val="00EE2274"/>
    <w:rsid w:val="00EE2D5F"/>
    <w:rsid w:val="00EE2DCB"/>
    <w:rsid w:val="00EE32C1"/>
    <w:rsid w:val="00EE3480"/>
    <w:rsid w:val="00EE6B4F"/>
    <w:rsid w:val="00EE6B93"/>
    <w:rsid w:val="00EE7544"/>
    <w:rsid w:val="00EF0AF4"/>
    <w:rsid w:val="00EF0B90"/>
    <w:rsid w:val="00EF0DB6"/>
    <w:rsid w:val="00EF132D"/>
    <w:rsid w:val="00EF134B"/>
    <w:rsid w:val="00EF1DF4"/>
    <w:rsid w:val="00EF3875"/>
    <w:rsid w:val="00EF3FCB"/>
    <w:rsid w:val="00EF5721"/>
    <w:rsid w:val="00EF6365"/>
    <w:rsid w:val="00EF6B7F"/>
    <w:rsid w:val="00EF72B4"/>
    <w:rsid w:val="00EF79F8"/>
    <w:rsid w:val="00F011B5"/>
    <w:rsid w:val="00F01A99"/>
    <w:rsid w:val="00F01AB4"/>
    <w:rsid w:val="00F02072"/>
    <w:rsid w:val="00F03C68"/>
    <w:rsid w:val="00F057E3"/>
    <w:rsid w:val="00F05B31"/>
    <w:rsid w:val="00F05EFE"/>
    <w:rsid w:val="00F06706"/>
    <w:rsid w:val="00F06A62"/>
    <w:rsid w:val="00F07D10"/>
    <w:rsid w:val="00F10F28"/>
    <w:rsid w:val="00F11321"/>
    <w:rsid w:val="00F11F00"/>
    <w:rsid w:val="00F12539"/>
    <w:rsid w:val="00F131D7"/>
    <w:rsid w:val="00F13499"/>
    <w:rsid w:val="00F14356"/>
    <w:rsid w:val="00F1505E"/>
    <w:rsid w:val="00F160D2"/>
    <w:rsid w:val="00F175D5"/>
    <w:rsid w:val="00F177D8"/>
    <w:rsid w:val="00F1788A"/>
    <w:rsid w:val="00F17B3D"/>
    <w:rsid w:val="00F17FA7"/>
    <w:rsid w:val="00F22CD8"/>
    <w:rsid w:val="00F2349F"/>
    <w:rsid w:val="00F24BB6"/>
    <w:rsid w:val="00F24CC7"/>
    <w:rsid w:val="00F24D0D"/>
    <w:rsid w:val="00F24E8A"/>
    <w:rsid w:val="00F24F62"/>
    <w:rsid w:val="00F25900"/>
    <w:rsid w:val="00F25F1B"/>
    <w:rsid w:val="00F25F1D"/>
    <w:rsid w:val="00F2616F"/>
    <w:rsid w:val="00F263F1"/>
    <w:rsid w:val="00F26922"/>
    <w:rsid w:val="00F30E0C"/>
    <w:rsid w:val="00F311FA"/>
    <w:rsid w:val="00F32FDF"/>
    <w:rsid w:val="00F33030"/>
    <w:rsid w:val="00F33BB0"/>
    <w:rsid w:val="00F33D2D"/>
    <w:rsid w:val="00F35ADB"/>
    <w:rsid w:val="00F35D44"/>
    <w:rsid w:val="00F35D4D"/>
    <w:rsid w:val="00F367AE"/>
    <w:rsid w:val="00F37BDF"/>
    <w:rsid w:val="00F40C0D"/>
    <w:rsid w:val="00F41BF3"/>
    <w:rsid w:val="00F43157"/>
    <w:rsid w:val="00F431E6"/>
    <w:rsid w:val="00F44328"/>
    <w:rsid w:val="00F44BA3"/>
    <w:rsid w:val="00F45DDB"/>
    <w:rsid w:val="00F46484"/>
    <w:rsid w:val="00F464C8"/>
    <w:rsid w:val="00F51F58"/>
    <w:rsid w:val="00F52B93"/>
    <w:rsid w:val="00F5335C"/>
    <w:rsid w:val="00F5470A"/>
    <w:rsid w:val="00F549F5"/>
    <w:rsid w:val="00F54BB0"/>
    <w:rsid w:val="00F566D7"/>
    <w:rsid w:val="00F56C67"/>
    <w:rsid w:val="00F57FBA"/>
    <w:rsid w:val="00F603E0"/>
    <w:rsid w:val="00F61507"/>
    <w:rsid w:val="00F61510"/>
    <w:rsid w:val="00F61717"/>
    <w:rsid w:val="00F6348B"/>
    <w:rsid w:val="00F642CE"/>
    <w:rsid w:val="00F64DF8"/>
    <w:rsid w:val="00F66E2E"/>
    <w:rsid w:val="00F67500"/>
    <w:rsid w:val="00F67C6A"/>
    <w:rsid w:val="00F67DF7"/>
    <w:rsid w:val="00F7086A"/>
    <w:rsid w:val="00F71A85"/>
    <w:rsid w:val="00F72A55"/>
    <w:rsid w:val="00F73C96"/>
    <w:rsid w:val="00F7509F"/>
    <w:rsid w:val="00F76915"/>
    <w:rsid w:val="00F77330"/>
    <w:rsid w:val="00F813D5"/>
    <w:rsid w:val="00F814F5"/>
    <w:rsid w:val="00F81D8E"/>
    <w:rsid w:val="00F82E94"/>
    <w:rsid w:val="00F84A1F"/>
    <w:rsid w:val="00F84F5D"/>
    <w:rsid w:val="00F86478"/>
    <w:rsid w:val="00F86555"/>
    <w:rsid w:val="00F86895"/>
    <w:rsid w:val="00F86F09"/>
    <w:rsid w:val="00F87BA0"/>
    <w:rsid w:val="00F90893"/>
    <w:rsid w:val="00F90930"/>
    <w:rsid w:val="00F918FD"/>
    <w:rsid w:val="00F91EAF"/>
    <w:rsid w:val="00F922AC"/>
    <w:rsid w:val="00F930A2"/>
    <w:rsid w:val="00F93E67"/>
    <w:rsid w:val="00F94743"/>
    <w:rsid w:val="00F94793"/>
    <w:rsid w:val="00F95C31"/>
    <w:rsid w:val="00F97DEB"/>
    <w:rsid w:val="00FA010C"/>
    <w:rsid w:val="00FA2182"/>
    <w:rsid w:val="00FA21F1"/>
    <w:rsid w:val="00FA2A30"/>
    <w:rsid w:val="00FA3F89"/>
    <w:rsid w:val="00FA3FE4"/>
    <w:rsid w:val="00FA449E"/>
    <w:rsid w:val="00FA4BA1"/>
    <w:rsid w:val="00FA555F"/>
    <w:rsid w:val="00FA6844"/>
    <w:rsid w:val="00FA6A23"/>
    <w:rsid w:val="00FA796A"/>
    <w:rsid w:val="00FA7D31"/>
    <w:rsid w:val="00FB0F86"/>
    <w:rsid w:val="00FB238C"/>
    <w:rsid w:val="00FB2795"/>
    <w:rsid w:val="00FB380B"/>
    <w:rsid w:val="00FB3A47"/>
    <w:rsid w:val="00FB4191"/>
    <w:rsid w:val="00FB6232"/>
    <w:rsid w:val="00FB6902"/>
    <w:rsid w:val="00FB713E"/>
    <w:rsid w:val="00FC22B5"/>
    <w:rsid w:val="00FC2952"/>
    <w:rsid w:val="00FC3708"/>
    <w:rsid w:val="00FC455D"/>
    <w:rsid w:val="00FC4D07"/>
    <w:rsid w:val="00FC62AA"/>
    <w:rsid w:val="00FC6863"/>
    <w:rsid w:val="00FC7446"/>
    <w:rsid w:val="00FD2FC7"/>
    <w:rsid w:val="00FD4175"/>
    <w:rsid w:val="00FD5847"/>
    <w:rsid w:val="00FD5C42"/>
    <w:rsid w:val="00FD60F1"/>
    <w:rsid w:val="00FE0A2D"/>
    <w:rsid w:val="00FE0EE6"/>
    <w:rsid w:val="00FE189D"/>
    <w:rsid w:val="00FE3AFF"/>
    <w:rsid w:val="00FE4C2A"/>
    <w:rsid w:val="00FE4D2E"/>
    <w:rsid w:val="00FE5E8A"/>
    <w:rsid w:val="00FE677D"/>
    <w:rsid w:val="00FE7622"/>
    <w:rsid w:val="00FE7F3C"/>
    <w:rsid w:val="00FF0AA0"/>
    <w:rsid w:val="00FF0CD9"/>
    <w:rsid w:val="00FF0F85"/>
    <w:rsid w:val="00FF1B67"/>
    <w:rsid w:val="00FF26D8"/>
    <w:rsid w:val="00FF27DB"/>
    <w:rsid w:val="00FF4E55"/>
    <w:rsid w:val="00FF5171"/>
    <w:rsid w:val="00FF51EA"/>
    <w:rsid w:val="00FF5B28"/>
    <w:rsid w:val="00FF5B8D"/>
    <w:rsid w:val="00FF674B"/>
    <w:rsid w:val="029892D9"/>
    <w:rsid w:val="069BC277"/>
    <w:rsid w:val="0C7074D5"/>
    <w:rsid w:val="1057E252"/>
    <w:rsid w:val="14ADF55D"/>
    <w:rsid w:val="1BB10776"/>
    <w:rsid w:val="1DA721AC"/>
    <w:rsid w:val="20A82C7A"/>
    <w:rsid w:val="26069308"/>
    <w:rsid w:val="28CAD5F8"/>
    <w:rsid w:val="29B43F78"/>
    <w:rsid w:val="2BE25D34"/>
    <w:rsid w:val="31C56D35"/>
    <w:rsid w:val="35B94526"/>
    <w:rsid w:val="3926454C"/>
    <w:rsid w:val="3CA414B6"/>
    <w:rsid w:val="438BF158"/>
    <w:rsid w:val="45220940"/>
    <w:rsid w:val="45D6F8CB"/>
    <w:rsid w:val="4718577D"/>
    <w:rsid w:val="48323C4F"/>
    <w:rsid w:val="4AAE49C7"/>
    <w:rsid w:val="4B4044C9"/>
    <w:rsid w:val="4C0B2EE2"/>
    <w:rsid w:val="609EA4F4"/>
    <w:rsid w:val="623B77CB"/>
    <w:rsid w:val="62A12B63"/>
    <w:rsid w:val="6499F5E7"/>
    <w:rsid w:val="64E7955C"/>
    <w:rsid w:val="67F17535"/>
    <w:rsid w:val="68624AFD"/>
    <w:rsid w:val="686A5A52"/>
    <w:rsid w:val="6CC41D33"/>
    <w:rsid w:val="704CC29B"/>
    <w:rsid w:val="73983B0C"/>
    <w:rsid w:val="746F0AFE"/>
    <w:rsid w:val="79538FAC"/>
    <w:rsid w:val="7CCB705A"/>
    <w:rsid w:val="7E38D97D"/>
    <w:rsid w:val="7E46127E"/>
    <w:rsid w:val="7F6B40BC"/>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DD78C6"/>
  <w15:docId w15:val="{D93616D1-AA35-48AC-8FAC-9E54084B6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C0691"/>
    <w:pPr>
      <w:spacing w:before="120" w:after="120" w:line="240" w:lineRule="auto"/>
      <w:jc w:val="both"/>
    </w:pPr>
    <w:rPr>
      <w:rFonts w:ascii="Palatino Linotype" w:hAnsi="Palatino Linotype"/>
      <w:sz w:val="24"/>
      <w:lang w:val="en-US"/>
    </w:rPr>
  </w:style>
  <w:style w:type="paragraph" w:styleId="Titolo1">
    <w:name w:val="heading 1"/>
    <w:basedOn w:val="Normale"/>
    <w:next w:val="Normale"/>
    <w:link w:val="Titolo1Carattere"/>
    <w:uiPriority w:val="9"/>
    <w:qFormat/>
    <w:rsid w:val="00C12C75"/>
    <w:pPr>
      <w:keepNext/>
      <w:keepLines/>
      <w:numPr>
        <w:numId w:val="9"/>
      </w:numPr>
      <w:spacing w:before="1600" w:after="480"/>
      <w:jc w:val="left"/>
      <w:outlineLvl w:val="0"/>
    </w:pPr>
    <w:rPr>
      <w:rFonts w:eastAsiaTheme="majorEastAsia" w:cstheme="majorBidi"/>
      <w:color w:val="F39731"/>
      <w:sz w:val="48"/>
      <w:szCs w:val="32"/>
    </w:rPr>
  </w:style>
  <w:style w:type="paragraph" w:styleId="Titolo2">
    <w:name w:val="heading 2"/>
    <w:basedOn w:val="Normale"/>
    <w:next w:val="Normale"/>
    <w:link w:val="Titolo2Carattere"/>
    <w:uiPriority w:val="9"/>
    <w:unhideWhenUsed/>
    <w:qFormat/>
    <w:rsid w:val="00C12C75"/>
    <w:pPr>
      <w:keepNext/>
      <w:keepLines/>
      <w:numPr>
        <w:ilvl w:val="1"/>
        <w:numId w:val="9"/>
      </w:numPr>
      <w:spacing w:before="360"/>
      <w:outlineLvl w:val="1"/>
    </w:pPr>
    <w:rPr>
      <w:rFonts w:eastAsiaTheme="majorEastAsia" w:cstheme="majorBidi"/>
      <w:color w:val="F39731"/>
      <w:sz w:val="36"/>
      <w:szCs w:val="26"/>
    </w:rPr>
  </w:style>
  <w:style w:type="paragraph" w:styleId="Titolo3">
    <w:name w:val="heading 3"/>
    <w:basedOn w:val="Normale"/>
    <w:next w:val="Normale"/>
    <w:link w:val="Titolo3Carattere"/>
    <w:uiPriority w:val="9"/>
    <w:unhideWhenUsed/>
    <w:qFormat/>
    <w:rsid w:val="0060448C"/>
    <w:pPr>
      <w:keepNext/>
      <w:keepLines/>
      <w:numPr>
        <w:ilvl w:val="2"/>
        <w:numId w:val="9"/>
      </w:numPr>
      <w:spacing w:before="360"/>
      <w:outlineLvl w:val="2"/>
    </w:pPr>
    <w:rPr>
      <w:rFonts w:eastAsiaTheme="majorEastAsia" w:cstheme="majorBidi"/>
      <w:color w:val="F39731"/>
      <w:sz w:val="28"/>
      <w:szCs w:val="24"/>
    </w:rPr>
  </w:style>
  <w:style w:type="paragraph" w:styleId="Titolo4">
    <w:name w:val="heading 4"/>
    <w:basedOn w:val="Normale"/>
    <w:next w:val="Normale"/>
    <w:link w:val="Titolo4Carattere"/>
    <w:uiPriority w:val="9"/>
    <w:semiHidden/>
    <w:unhideWhenUsed/>
    <w:qFormat/>
    <w:rsid w:val="009146D0"/>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Titolo5">
    <w:name w:val="heading 5"/>
    <w:basedOn w:val="Normale"/>
    <w:next w:val="Normale"/>
    <w:link w:val="Titolo5Carattere"/>
    <w:uiPriority w:val="9"/>
    <w:semiHidden/>
    <w:unhideWhenUsed/>
    <w:qFormat/>
    <w:rsid w:val="009146D0"/>
    <w:pPr>
      <w:keepNext/>
      <w:keepLines/>
      <w:spacing w:before="40" w:after="0"/>
      <w:outlineLvl w:val="4"/>
    </w:pPr>
    <w:rPr>
      <w:rFonts w:asciiTheme="majorHAnsi" w:eastAsiaTheme="majorEastAsia" w:hAnsiTheme="majorHAnsi" w:cstheme="majorBidi"/>
      <w:color w:val="2F5496" w:themeColor="accent1" w:themeShade="BF"/>
    </w:rPr>
  </w:style>
  <w:style w:type="paragraph" w:styleId="Titolo6">
    <w:name w:val="heading 6"/>
    <w:basedOn w:val="Normale"/>
    <w:next w:val="Normale"/>
    <w:link w:val="Titolo6Carattere"/>
    <w:uiPriority w:val="9"/>
    <w:semiHidden/>
    <w:unhideWhenUsed/>
    <w:qFormat/>
    <w:rsid w:val="009146D0"/>
    <w:pPr>
      <w:keepNext/>
      <w:keepLines/>
      <w:spacing w:before="40" w:after="0"/>
      <w:outlineLvl w:val="5"/>
    </w:pPr>
    <w:rPr>
      <w:rFonts w:asciiTheme="majorHAnsi" w:eastAsiaTheme="majorEastAsia" w:hAnsiTheme="majorHAnsi" w:cstheme="majorBidi"/>
      <w:color w:val="1F3763" w:themeColor="accent1" w:themeShade="7F"/>
    </w:rPr>
  </w:style>
  <w:style w:type="paragraph" w:styleId="Titolo7">
    <w:name w:val="heading 7"/>
    <w:basedOn w:val="Normale"/>
    <w:next w:val="Normale"/>
    <w:link w:val="Titolo7Carattere"/>
    <w:uiPriority w:val="9"/>
    <w:semiHidden/>
    <w:unhideWhenUsed/>
    <w:qFormat/>
    <w:rsid w:val="009146D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itolo8">
    <w:name w:val="heading 8"/>
    <w:basedOn w:val="Normale"/>
    <w:next w:val="Normale"/>
    <w:link w:val="Titolo8Carattere"/>
    <w:uiPriority w:val="9"/>
    <w:semiHidden/>
    <w:unhideWhenUsed/>
    <w:qFormat/>
    <w:rsid w:val="009146D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9146D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overPage">
    <w:name w:val="Cover Page"/>
    <w:link w:val="CoverPageCarattere"/>
    <w:rsid w:val="0035118A"/>
    <w:pPr>
      <w:jc w:val="center"/>
    </w:pPr>
    <w:rPr>
      <w:rFonts w:cs="Gotham-Medium"/>
      <w:sz w:val="28"/>
      <w:szCs w:val="38"/>
    </w:rPr>
  </w:style>
  <w:style w:type="character" w:customStyle="1" w:styleId="CoverPageCarattere">
    <w:name w:val="Cover Page Carattere"/>
    <w:basedOn w:val="Carpredefinitoparagrafo"/>
    <w:link w:val="CoverPage"/>
    <w:rsid w:val="0035118A"/>
    <w:rPr>
      <w:rFonts w:cs="Gotham-Medium"/>
      <w:sz w:val="28"/>
      <w:szCs w:val="38"/>
    </w:rPr>
  </w:style>
  <w:style w:type="paragraph" w:customStyle="1" w:styleId="ThesisTitle">
    <w:name w:val="Thesis Title"/>
    <w:link w:val="ThesisTitleCarattere"/>
    <w:rsid w:val="0035118A"/>
    <w:pPr>
      <w:jc w:val="center"/>
    </w:pPr>
    <w:rPr>
      <w:rFonts w:asciiTheme="majorHAnsi" w:hAnsiTheme="majorHAnsi" w:cs="Gotham-Medium"/>
      <w:b/>
      <w:sz w:val="52"/>
      <w:szCs w:val="38"/>
    </w:rPr>
  </w:style>
  <w:style w:type="character" w:customStyle="1" w:styleId="ThesisTitleCarattere">
    <w:name w:val="Thesis Title Carattere"/>
    <w:basedOn w:val="CoverPageCarattere"/>
    <w:link w:val="ThesisTitle"/>
    <w:rsid w:val="0035118A"/>
    <w:rPr>
      <w:rFonts w:asciiTheme="majorHAnsi" w:hAnsiTheme="majorHAnsi" w:cs="Gotham-Medium"/>
      <w:b/>
      <w:sz w:val="52"/>
      <w:szCs w:val="38"/>
    </w:rPr>
  </w:style>
  <w:style w:type="table" w:styleId="Grigliatabella">
    <w:name w:val="Table Grid"/>
    <w:basedOn w:val="Tabellanormale"/>
    <w:uiPriority w:val="39"/>
    <w:rsid w:val="003511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unhideWhenUsed/>
    <w:rsid w:val="00964B71"/>
    <w:pPr>
      <w:tabs>
        <w:tab w:val="center" w:pos="4819"/>
        <w:tab w:val="right" w:pos="9638"/>
      </w:tabs>
      <w:spacing w:after="0"/>
    </w:pPr>
  </w:style>
  <w:style w:type="character" w:customStyle="1" w:styleId="IntestazioneCarattere">
    <w:name w:val="Intestazione Carattere"/>
    <w:basedOn w:val="Carpredefinitoparagrafo"/>
    <w:link w:val="Intestazione"/>
    <w:uiPriority w:val="99"/>
    <w:rsid w:val="00964B71"/>
  </w:style>
  <w:style w:type="paragraph" w:styleId="Pidipagina">
    <w:name w:val="footer"/>
    <w:basedOn w:val="Normale"/>
    <w:link w:val="PidipaginaCarattere"/>
    <w:uiPriority w:val="99"/>
    <w:unhideWhenUsed/>
    <w:rsid w:val="00964B71"/>
    <w:pPr>
      <w:tabs>
        <w:tab w:val="center" w:pos="4819"/>
        <w:tab w:val="right" w:pos="9638"/>
      </w:tabs>
      <w:spacing w:after="0"/>
    </w:pPr>
  </w:style>
  <w:style w:type="character" w:customStyle="1" w:styleId="PidipaginaCarattere">
    <w:name w:val="Piè di pagina Carattere"/>
    <w:basedOn w:val="Carpredefinitoparagrafo"/>
    <w:link w:val="Pidipagina"/>
    <w:uiPriority w:val="99"/>
    <w:rsid w:val="00964B71"/>
  </w:style>
  <w:style w:type="paragraph" w:customStyle="1" w:styleId="SectionTitle">
    <w:name w:val="Section Title"/>
    <w:link w:val="SectionTitleCarattere"/>
    <w:rsid w:val="00964B71"/>
    <w:pPr>
      <w:spacing w:after="120" w:line="360" w:lineRule="auto"/>
    </w:pPr>
    <w:rPr>
      <w:rFonts w:asciiTheme="majorHAnsi" w:hAnsiTheme="majorHAnsi" w:cs="Gotham-Medium"/>
      <w:b/>
      <w:sz w:val="36"/>
      <w:szCs w:val="38"/>
      <w:lang w:val="en-US"/>
    </w:rPr>
  </w:style>
  <w:style w:type="paragraph" w:customStyle="1" w:styleId="Body">
    <w:name w:val="Body"/>
    <w:basedOn w:val="SectionTitle"/>
    <w:link w:val="BodyCarattere"/>
    <w:rsid w:val="00964B71"/>
    <w:rPr>
      <w:b w:val="0"/>
      <w:sz w:val="24"/>
    </w:rPr>
  </w:style>
  <w:style w:type="character" w:customStyle="1" w:styleId="SectionTitleCarattere">
    <w:name w:val="Section Title Carattere"/>
    <w:basedOn w:val="Carpredefinitoparagrafo"/>
    <w:link w:val="SectionTitle"/>
    <w:rsid w:val="00964B71"/>
    <w:rPr>
      <w:rFonts w:asciiTheme="majorHAnsi" w:hAnsiTheme="majorHAnsi" w:cs="Gotham-Medium"/>
      <w:b/>
      <w:sz w:val="36"/>
      <w:szCs w:val="38"/>
      <w:lang w:val="en-US"/>
    </w:rPr>
  </w:style>
  <w:style w:type="character" w:customStyle="1" w:styleId="BodyCarattere">
    <w:name w:val="Body Carattere"/>
    <w:basedOn w:val="SectionTitleCarattere"/>
    <w:link w:val="Body"/>
    <w:rsid w:val="00964B71"/>
    <w:rPr>
      <w:rFonts w:asciiTheme="majorHAnsi" w:hAnsiTheme="majorHAnsi" w:cs="Gotham-Medium"/>
      <w:b w:val="0"/>
      <w:sz w:val="24"/>
      <w:szCs w:val="38"/>
      <w:lang w:val="en-US"/>
    </w:rPr>
  </w:style>
  <w:style w:type="paragraph" w:customStyle="1" w:styleId="Subsection">
    <w:name w:val="Subsection"/>
    <w:basedOn w:val="SectionTitle"/>
    <w:link w:val="SubsectionCarattere"/>
    <w:rsid w:val="00017FCA"/>
    <w:rPr>
      <w:sz w:val="24"/>
    </w:rPr>
  </w:style>
  <w:style w:type="character" w:customStyle="1" w:styleId="SubsectionCarattere">
    <w:name w:val="Subsection Carattere"/>
    <w:basedOn w:val="SectionTitleCarattere"/>
    <w:link w:val="Subsection"/>
    <w:rsid w:val="00017FCA"/>
    <w:rPr>
      <w:rFonts w:asciiTheme="majorHAnsi" w:hAnsiTheme="majorHAnsi" w:cs="Gotham-Medium"/>
      <w:b/>
      <w:sz w:val="24"/>
      <w:szCs w:val="38"/>
      <w:lang w:val="en-US"/>
    </w:rPr>
  </w:style>
  <w:style w:type="character" w:customStyle="1" w:styleId="Titolo1Carattere">
    <w:name w:val="Titolo 1 Carattere"/>
    <w:basedOn w:val="Carpredefinitoparagrafo"/>
    <w:link w:val="Titolo1"/>
    <w:uiPriority w:val="9"/>
    <w:rsid w:val="00C12C75"/>
    <w:rPr>
      <w:rFonts w:ascii="Palatino Linotype" w:eastAsiaTheme="majorEastAsia" w:hAnsi="Palatino Linotype" w:cstheme="majorBidi"/>
      <w:color w:val="F39731"/>
      <w:sz w:val="48"/>
      <w:szCs w:val="32"/>
      <w:lang w:val="en-US"/>
    </w:rPr>
  </w:style>
  <w:style w:type="character" w:customStyle="1" w:styleId="Titolo2Carattere">
    <w:name w:val="Titolo 2 Carattere"/>
    <w:basedOn w:val="Carpredefinitoparagrafo"/>
    <w:link w:val="Titolo2"/>
    <w:uiPriority w:val="9"/>
    <w:rsid w:val="00C12C75"/>
    <w:rPr>
      <w:rFonts w:ascii="Palatino Linotype" w:eastAsiaTheme="majorEastAsia" w:hAnsi="Palatino Linotype" w:cstheme="majorBidi"/>
      <w:color w:val="F39731"/>
      <w:sz w:val="36"/>
      <w:szCs w:val="26"/>
      <w:lang w:val="en-US"/>
    </w:rPr>
  </w:style>
  <w:style w:type="paragraph" w:styleId="Titolo">
    <w:name w:val="Title"/>
    <w:basedOn w:val="Normale"/>
    <w:next w:val="Normale"/>
    <w:link w:val="TitoloCarattere"/>
    <w:uiPriority w:val="10"/>
    <w:qFormat/>
    <w:rsid w:val="009146D0"/>
    <w:pPr>
      <w:spacing w:after="0"/>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9146D0"/>
    <w:rPr>
      <w:rFonts w:asciiTheme="majorHAnsi" w:eastAsiaTheme="majorEastAsia" w:hAnsiTheme="majorHAnsi" w:cstheme="majorBidi"/>
      <w:spacing w:val="-10"/>
      <w:kern w:val="28"/>
      <w:sz w:val="56"/>
      <w:szCs w:val="56"/>
    </w:rPr>
  </w:style>
  <w:style w:type="character" w:customStyle="1" w:styleId="Titolo3Carattere">
    <w:name w:val="Titolo 3 Carattere"/>
    <w:basedOn w:val="Carpredefinitoparagrafo"/>
    <w:link w:val="Titolo3"/>
    <w:uiPriority w:val="9"/>
    <w:rsid w:val="0060448C"/>
    <w:rPr>
      <w:rFonts w:ascii="Palatino Linotype" w:eastAsiaTheme="majorEastAsia" w:hAnsi="Palatino Linotype" w:cstheme="majorBidi"/>
      <w:color w:val="F39731"/>
      <w:sz w:val="28"/>
      <w:szCs w:val="24"/>
      <w:lang w:val="en-US"/>
    </w:rPr>
  </w:style>
  <w:style w:type="character" w:customStyle="1" w:styleId="Titolo4Carattere">
    <w:name w:val="Titolo 4 Carattere"/>
    <w:basedOn w:val="Carpredefinitoparagrafo"/>
    <w:link w:val="Titolo4"/>
    <w:uiPriority w:val="9"/>
    <w:semiHidden/>
    <w:rsid w:val="009146D0"/>
    <w:rPr>
      <w:rFonts w:asciiTheme="majorHAnsi" w:eastAsiaTheme="majorEastAsia" w:hAnsiTheme="majorHAnsi" w:cstheme="majorBidi"/>
      <w:i/>
      <w:iCs/>
      <w:color w:val="2F5496" w:themeColor="accent1" w:themeShade="BF"/>
      <w:sz w:val="24"/>
      <w:lang w:val="en-US"/>
    </w:rPr>
  </w:style>
  <w:style w:type="character" w:customStyle="1" w:styleId="Titolo5Carattere">
    <w:name w:val="Titolo 5 Carattere"/>
    <w:basedOn w:val="Carpredefinitoparagrafo"/>
    <w:link w:val="Titolo5"/>
    <w:uiPriority w:val="9"/>
    <w:semiHidden/>
    <w:rsid w:val="009146D0"/>
    <w:rPr>
      <w:rFonts w:asciiTheme="majorHAnsi" w:eastAsiaTheme="majorEastAsia" w:hAnsiTheme="majorHAnsi" w:cstheme="majorBidi"/>
      <w:color w:val="2F5496" w:themeColor="accent1" w:themeShade="BF"/>
      <w:sz w:val="24"/>
      <w:lang w:val="en-US"/>
    </w:rPr>
  </w:style>
  <w:style w:type="character" w:customStyle="1" w:styleId="Titolo6Carattere">
    <w:name w:val="Titolo 6 Carattere"/>
    <w:basedOn w:val="Carpredefinitoparagrafo"/>
    <w:link w:val="Titolo6"/>
    <w:uiPriority w:val="9"/>
    <w:semiHidden/>
    <w:rsid w:val="009146D0"/>
    <w:rPr>
      <w:rFonts w:asciiTheme="majorHAnsi" w:eastAsiaTheme="majorEastAsia" w:hAnsiTheme="majorHAnsi" w:cstheme="majorBidi"/>
      <w:color w:val="1F3763" w:themeColor="accent1" w:themeShade="7F"/>
      <w:sz w:val="24"/>
      <w:lang w:val="en-US"/>
    </w:rPr>
  </w:style>
  <w:style w:type="character" w:customStyle="1" w:styleId="Titolo7Carattere">
    <w:name w:val="Titolo 7 Carattere"/>
    <w:basedOn w:val="Carpredefinitoparagrafo"/>
    <w:link w:val="Titolo7"/>
    <w:uiPriority w:val="9"/>
    <w:semiHidden/>
    <w:rsid w:val="009146D0"/>
    <w:rPr>
      <w:rFonts w:asciiTheme="majorHAnsi" w:eastAsiaTheme="majorEastAsia" w:hAnsiTheme="majorHAnsi" w:cstheme="majorBidi"/>
      <w:i/>
      <w:iCs/>
      <w:color w:val="1F3763" w:themeColor="accent1" w:themeShade="7F"/>
      <w:sz w:val="24"/>
      <w:lang w:val="en-US"/>
    </w:rPr>
  </w:style>
  <w:style w:type="character" w:customStyle="1" w:styleId="Titolo8Carattere">
    <w:name w:val="Titolo 8 Carattere"/>
    <w:basedOn w:val="Carpredefinitoparagrafo"/>
    <w:link w:val="Titolo8"/>
    <w:uiPriority w:val="9"/>
    <w:semiHidden/>
    <w:rsid w:val="009146D0"/>
    <w:rPr>
      <w:rFonts w:asciiTheme="majorHAnsi" w:eastAsiaTheme="majorEastAsia" w:hAnsiTheme="majorHAnsi" w:cstheme="majorBidi"/>
      <w:color w:val="272727" w:themeColor="text1" w:themeTint="D8"/>
      <w:sz w:val="21"/>
      <w:szCs w:val="21"/>
      <w:lang w:val="en-US"/>
    </w:rPr>
  </w:style>
  <w:style w:type="character" w:customStyle="1" w:styleId="Titolo9Carattere">
    <w:name w:val="Titolo 9 Carattere"/>
    <w:basedOn w:val="Carpredefinitoparagrafo"/>
    <w:link w:val="Titolo9"/>
    <w:uiPriority w:val="9"/>
    <w:semiHidden/>
    <w:rsid w:val="009146D0"/>
    <w:rPr>
      <w:rFonts w:asciiTheme="majorHAnsi" w:eastAsiaTheme="majorEastAsia" w:hAnsiTheme="majorHAnsi" w:cstheme="majorBidi"/>
      <w:i/>
      <w:iCs/>
      <w:color w:val="272727" w:themeColor="text1" w:themeTint="D8"/>
      <w:sz w:val="21"/>
      <w:szCs w:val="21"/>
      <w:lang w:val="en-US"/>
    </w:rPr>
  </w:style>
  <w:style w:type="paragraph" w:styleId="Didascalia">
    <w:name w:val="caption"/>
    <w:basedOn w:val="Normale"/>
    <w:next w:val="Normale"/>
    <w:uiPriority w:val="35"/>
    <w:unhideWhenUsed/>
    <w:qFormat/>
    <w:rsid w:val="00BF3BA6"/>
    <w:pPr>
      <w:spacing w:after="360"/>
      <w:jc w:val="center"/>
    </w:pPr>
    <w:rPr>
      <w:iCs/>
      <w:szCs w:val="18"/>
    </w:rPr>
  </w:style>
  <w:style w:type="paragraph" w:styleId="Paragrafoelenco">
    <w:name w:val="List Paragraph"/>
    <w:basedOn w:val="Normale"/>
    <w:uiPriority w:val="34"/>
    <w:qFormat/>
    <w:rsid w:val="00A07820"/>
    <w:pPr>
      <w:ind w:left="720"/>
      <w:contextualSpacing/>
    </w:pPr>
    <w:rPr>
      <w:lang w:val="it-IT"/>
    </w:rPr>
  </w:style>
  <w:style w:type="paragraph" w:styleId="Titolosommario">
    <w:name w:val="TOC Heading"/>
    <w:basedOn w:val="Titolo1"/>
    <w:next w:val="Normale"/>
    <w:uiPriority w:val="39"/>
    <w:unhideWhenUsed/>
    <w:qFormat/>
    <w:rsid w:val="00A916E4"/>
    <w:pPr>
      <w:outlineLvl w:val="9"/>
    </w:pPr>
    <w:rPr>
      <w:color w:val="2F5496" w:themeColor="accent1" w:themeShade="BF"/>
      <w:lang w:val="it-IT" w:eastAsia="it-IT"/>
    </w:rPr>
  </w:style>
  <w:style w:type="paragraph" w:styleId="Sommario1">
    <w:name w:val="toc 1"/>
    <w:basedOn w:val="Normale"/>
    <w:next w:val="Normale"/>
    <w:autoRedefine/>
    <w:uiPriority w:val="39"/>
    <w:unhideWhenUsed/>
    <w:rsid w:val="00480C75"/>
    <w:pPr>
      <w:tabs>
        <w:tab w:val="left" w:pos="440"/>
        <w:tab w:val="right" w:leader="dot" w:pos="9060"/>
      </w:tabs>
    </w:pPr>
    <w:rPr>
      <w:b/>
    </w:rPr>
  </w:style>
  <w:style w:type="paragraph" w:styleId="Sommario2">
    <w:name w:val="toc 2"/>
    <w:basedOn w:val="Normale"/>
    <w:next w:val="Normale"/>
    <w:autoRedefine/>
    <w:uiPriority w:val="39"/>
    <w:unhideWhenUsed/>
    <w:rsid w:val="005E28ED"/>
    <w:pPr>
      <w:tabs>
        <w:tab w:val="left" w:pos="880"/>
        <w:tab w:val="right" w:leader="dot" w:pos="9060"/>
      </w:tabs>
      <w:spacing w:after="100"/>
      <w:ind w:left="227"/>
    </w:pPr>
  </w:style>
  <w:style w:type="paragraph" w:styleId="Sommario3">
    <w:name w:val="toc 3"/>
    <w:basedOn w:val="Normale"/>
    <w:next w:val="Normale"/>
    <w:autoRedefine/>
    <w:uiPriority w:val="39"/>
    <w:unhideWhenUsed/>
    <w:rsid w:val="00A916E4"/>
    <w:pPr>
      <w:spacing w:after="100"/>
      <w:ind w:left="440"/>
    </w:pPr>
  </w:style>
  <w:style w:type="character" w:styleId="Collegamentoipertestuale">
    <w:name w:val="Hyperlink"/>
    <w:basedOn w:val="Carpredefinitoparagrafo"/>
    <w:uiPriority w:val="99"/>
    <w:unhideWhenUsed/>
    <w:rsid w:val="00A916E4"/>
    <w:rPr>
      <w:color w:val="0563C1" w:themeColor="hyperlink"/>
      <w:u w:val="single"/>
    </w:rPr>
  </w:style>
  <w:style w:type="paragraph" w:styleId="Indicedellefigure">
    <w:name w:val="table of figures"/>
    <w:basedOn w:val="Normale"/>
    <w:next w:val="Normale"/>
    <w:uiPriority w:val="99"/>
    <w:unhideWhenUsed/>
    <w:rsid w:val="00A916E4"/>
    <w:pPr>
      <w:spacing w:after="0"/>
    </w:pPr>
  </w:style>
  <w:style w:type="character" w:styleId="Testosegnaposto">
    <w:name w:val="Placeholder Text"/>
    <w:basedOn w:val="Carpredefinitoparagrafo"/>
    <w:uiPriority w:val="99"/>
    <w:rsid w:val="00E55230"/>
    <w:rPr>
      <w:color w:val="808080"/>
    </w:rPr>
  </w:style>
  <w:style w:type="numbering" w:customStyle="1" w:styleId="Stile1">
    <w:name w:val="Stile1"/>
    <w:uiPriority w:val="99"/>
    <w:rsid w:val="005C1E7E"/>
    <w:pPr>
      <w:numPr>
        <w:numId w:val="1"/>
      </w:numPr>
    </w:pPr>
  </w:style>
  <w:style w:type="numbering" w:customStyle="1" w:styleId="Style1">
    <w:name w:val="Style1"/>
    <w:uiPriority w:val="99"/>
    <w:rsid w:val="00013D66"/>
    <w:pPr>
      <w:numPr>
        <w:numId w:val="2"/>
      </w:numPr>
    </w:pPr>
  </w:style>
  <w:style w:type="paragraph" w:styleId="Nessunaspaziatura">
    <w:name w:val="No Spacing"/>
    <w:uiPriority w:val="1"/>
    <w:qFormat/>
    <w:rsid w:val="00643BDF"/>
    <w:pPr>
      <w:spacing w:after="0" w:line="240" w:lineRule="auto"/>
      <w:jc w:val="both"/>
    </w:pPr>
    <w:rPr>
      <w:rFonts w:ascii="Palatino Linotype" w:hAnsi="Palatino Linotype"/>
      <w:lang w:val="en-US"/>
    </w:rPr>
  </w:style>
  <w:style w:type="character" w:styleId="Menzionenonrisolta">
    <w:name w:val="Unresolved Mention"/>
    <w:basedOn w:val="Carpredefinitoparagrafo"/>
    <w:uiPriority w:val="99"/>
    <w:semiHidden/>
    <w:unhideWhenUsed/>
    <w:rsid w:val="00AC74C0"/>
    <w:rPr>
      <w:color w:val="605E5C"/>
      <w:shd w:val="clear" w:color="auto" w:fill="E1DFDD"/>
    </w:rPr>
  </w:style>
  <w:style w:type="numbering" w:customStyle="1" w:styleId="Style2">
    <w:name w:val="Style2"/>
    <w:uiPriority w:val="99"/>
    <w:rsid w:val="00C56E8F"/>
    <w:pPr>
      <w:numPr>
        <w:numId w:val="5"/>
      </w:numPr>
    </w:pPr>
  </w:style>
  <w:style w:type="paragraph" w:styleId="Bibliografia">
    <w:name w:val="Bibliography"/>
    <w:basedOn w:val="Normale"/>
    <w:next w:val="Normale"/>
    <w:uiPriority w:val="37"/>
    <w:unhideWhenUsed/>
    <w:rsid w:val="0002545C"/>
    <w:rPr>
      <w:noProof/>
    </w:rPr>
  </w:style>
  <w:style w:type="character" w:styleId="Rimandocommento">
    <w:name w:val="annotation reference"/>
    <w:basedOn w:val="Carpredefinitoparagrafo"/>
    <w:uiPriority w:val="99"/>
    <w:semiHidden/>
    <w:unhideWhenUsed/>
    <w:rsid w:val="00C70B5F"/>
    <w:rPr>
      <w:sz w:val="16"/>
      <w:szCs w:val="16"/>
    </w:rPr>
  </w:style>
  <w:style w:type="paragraph" w:styleId="Testocommento">
    <w:name w:val="annotation text"/>
    <w:basedOn w:val="Normale"/>
    <w:link w:val="TestocommentoCarattere"/>
    <w:uiPriority w:val="99"/>
    <w:unhideWhenUsed/>
    <w:rsid w:val="00C70B5F"/>
    <w:rPr>
      <w:sz w:val="20"/>
      <w:szCs w:val="20"/>
    </w:rPr>
  </w:style>
  <w:style w:type="character" w:customStyle="1" w:styleId="TestocommentoCarattere">
    <w:name w:val="Testo commento Carattere"/>
    <w:basedOn w:val="Carpredefinitoparagrafo"/>
    <w:link w:val="Testocommento"/>
    <w:uiPriority w:val="99"/>
    <w:rsid w:val="00C70B5F"/>
    <w:rPr>
      <w:rFonts w:ascii="Palatino Linotype" w:hAnsi="Palatino Linotype"/>
      <w:sz w:val="20"/>
      <w:szCs w:val="20"/>
      <w:lang w:val="en-US"/>
    </w:rPr>
  </w:style>
  <w:style w:type="paragraph" w:styleId="Soggettocommento">
    <w:name w:val="annotation subject"/>
    <w:basedOn w:val="Testocommento"/>
    <w:next w:val="Testocommento"/>
    <w:link w:val="SoggettocommentoCarattere"/>
    <w:uiPriority w:val="99"/>
    <w:semiHidden/>
    <w:unhideWhenUsed/>
    <w:rsid w:val="00C70B5F"/>
    <w:rPr>
      <w:b/>
      <w:bCs/>
    </w:rPr>
  </w:style>
  <w:style w:type="character" w:customStyle="1" w:styleId="SoggettocommentoCarattere">
    <w:name w:val="Soggetto commento Carattere"/>
    <w:basedOn w:val="TestocommentoCarattere"/>
    <w:link w:val="Soggettocommento"/>
    <w:uiPriority w:val="99"/>
    <w:semiHidden/>
    <w:rsid w:val="00C70B5F"/>
    <w:rPr>
      <w:rFonts w:ascii="Palatino Linotype" w:hAnsi="Palatino Linotype"/>
      <w:b/>
      <w:bCs/>
      <w:sz w:val="20"/>
      <w:szCs w:val="20"/>
      <w:lang w:val="en-US"/>
    </w:rPr>
  </w:style>
  <w:style w:type="character" w:styleId="Menzione">
    <w:name w:val="Mention"/>
    <w:basedOn w:val="Carpredefinitoparagrafo"/>
    <w:uiPriority w:val="99"/>
    <w:unhideWhenUsed/>
    <w:rPr>
      <w:color w:val="2B579A"/>
      <w:shd w:val="clear" w:color="auto" w:fill="E6E6E6"/>
    </w:rPr>
  </w:style>
  <w:style w:type="table" w:styleId="Tabellasemplice-3">
    <w:name w:val="Plain Table 3"/>
    <w:basedOn w:val="Tabellanormale"/>
    <w:uiPriority w:val="43"/>
    <w:rsid w:val="0033158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normaltextrun">
    <w:name w:val="normaltextrun"/>
    <w:basedOn w:val="Carpredefinitoparagrafo"/>
    <w:rsid w:val="00722F8F"/>
  </w:style>
  <w:style w:type="paragraph" w:styleId="Testofumetto">
    <w:name w:val="Balloon Text"/>
    <w:basedOn w:val="Normale"/>
    <w:link w:val="TestofumettoCarattere"/>
    <w:uiPriority w:val="99"/>
    <w:semiHidden/>
    <w:unhideWhenUsed/>
    <w:rsid w:val="0066167B"/>
    <w:pPr>
      <w:spacing w:before="0" w:after="0"/>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66167B"/>
    <w:rPr>
      <w:rFonts w:ascii="Segoe UI" w:hAnsi="Segoe UI" w:cs="Segoe UI"/>
      <w:sz w:val="18"/>
      <w:szCs w:val="18"/>
      <w:lang w:val="en-US"/>
    </w:rPr>
  </w:style>
  <w:style w:type="character" w:styleId="Enfasigrassetto">
    <w:name w:val="Strong"/>
    <w:basedOn w:val="Carpredefinitoparagrafo"/>
    <w:uiPriority w:val="22"/>
    <w:qFormat/>
    <w:rsid w:val="00E93F8A"/>
    <w:rPr>
      <w:b/>
      <w:bCs/>
    </w:rPr>
  </w:style>
  <w:style w:type="character" w:styleId="Enfasicorsivo">
    <w:name w:val="Emphasis"/>
    <w:basedOn w:val="Carpredefinitoparagrafo"/>
    <w:uiPriority w:val="20"/>
    <w:qFormat/>
    <w:rsid w:val="003130E4"/>
    <w:rPr>
      <w:i/>
      <w:iCs/>
    </w:rPr>
  </w:style>
  <w:style w:type="character" w:customStyle="1" w:styleId="title-text">
    <w:name w:val="title-text"/>
    <w:basedOn w:val="Carpredefinitoparagrafo"/>
    <w:rsid w:val="00FC62AA"/>
  </w:style>
  <w:style w:type="character" w:customStyle="1" w:styleId="react-xocs-alternative-link">
    <w:name w:val="react-xocs-alternative-link"/>
    <w:basedOn w:val="Carpredefinitoparagrafo"/>
    <w:rsid w:val="00FC62AA"/>
  </w:style>
  <w:style w:type="character" w:customStyle="1" w:styleId="given-name">
    <w:name w:val="given-name"/>
    <w:basedOn w:val="Carpredefinitoparagrafo"/>
    <w:rsid w:val="00FC62AA"/>
  </w:style>
  <w:style w:type="character" w:customStyle="1" w:styleId="text">
    <w:name w:val="text"/>
    <w:basedOn w:val="Carpredefinitoparagrafo"/>
    <w:rsid w:val="00FC62AA"/>
  </w:style>
  <w:style w:type="paragraph" w:styleId="NormaleWeb">
    <w:name w:val="Normal (Web)"/>
    <w:basedOn w:val="Normale"/>
    <w:uiPriority w:val="99"/>
    <w:semiHidden/>
    <w:unhideWhenUsed/>
    <w:rsid w:val="00A00805"/>
    <w:pPr>
      <w:spacing w:before="100" w:beforeAutospacing="1" w:after="100" w:afterAutospacing="1"/>
      <w:jc w:val="left"/>
    </w:pPr>
    <w:rPr>
      <w:rFonts w:ascii="Times New Roman" w:eastAsia="Times New Roman" w:hAnsi="Times New Roman" w:cs="Times New Roman"/>
      <w:szCs w:val="24"/>
      <w:lang w:val="en-GB" w:eastAsia="en-GB"/>
    </w:rPr>
  </w:style>
  <w:style w:type="table" w:styleId="Tabellaelenco1chiara-colore2">
    <w:name w:val="List Table 1 Light Accent 2"/>
    <w:basedOn w:val="Tabellanormale"/>
    <w:uiPriority w:val="46"/>
    <w:rsid w:val="009E30EC"/>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ellaelenco2-colore2">
    <w:name w:val="List Table 2 Accent 2"/>
    <w:basedOn w:val="Tabellanormale"/>
    <w:uiPriority w:val="47"/>
    <w:rsid w:val="009E30EC"/>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Testonotaapidipagina">
    <w:name w:val="footnote text"/>
    <w:basedOn w:val="Normale"/>
    <w:link w:val="TestonotaapidipaginaCarattere"/>
    <w:uiPriority w:val="99"/>
    <w:semiHidden/>
    <w:unhideWhenUsed/>
    <w:rsid w:val="009A59B9"/>
    <w:pPr>
      <w:spacing w:before="0" w:after="0"/>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9A59B9"/>
    <w:rPr>
      <w:rFonts w:ascii="Palatino Linotype" w:hAnsi="Palatino Linotype"/>
      <w:sz w:val="20"/>
      <w:szCs w:val="20"/>
      <w:lang w:val="en-US"/>
    </w:rPr>
  </w:style>
  <w:style w:type="character" w:styleId="Rimandonotaapidipagina">
    <w:name w:val="footnote reference"/>
    <w:basedOn w:val="Carpredefinitoparagrafo"/>
    <w:uiPriority w:val="99"/>
    <w:semiHidden/>
    <w:unhideWhenUsed/>
    <w:rsid w:val="009A59B9"/>
    <w:rPr>
      <w:vertAlign w:val="superscript"/>
    </w:rPr>
  </w:style>
  <w:style w:type="paragraph" w:styleId="Revisione">
    <w:name w:val="Revision"/>
    <w:hidden/>
    <w:uiPriority w:val="99"/>
    <w:semiHidden/>
    <w:rsid w:val="004E2597"/>
    <w:pPr>
      <w:spacing w:after="0" w:line="240" w:lineRule="auto"/>
    </w:pPr>
    <w:rPr>
      <w:rFonts w:ascii="Palatino Linotype" w:hAnsi="Palatino Linotyp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483850">
      <w:bodyDiv w:val="1"/>
      <w:marLeft w:val="0"/>
      <w:marRight w:val="0"/>
      <w:marTop w:val="0"/>
      <w:marBottom w:val="0"/>
      <w:divBdr>
        <w:top w:val="none" w:sz="0" w:space="0" w:color="auto"/>
        <w:left w:val="none" w:sz="0" w:space="0" w:color="auto"/>
        <w:bottom w:val="none" w:sz="0" w:space="0" w:color="auto"/>
        <w:right w:val="none" w:sz="0" w:space="0" w:color="auto"/>
      </w:divBdr>
    </w:div>
    <w:div w:id="139202416">
      <w:bodyDiv w:val="1"/>
      <w:marLeft w:val="0"/>
      <w:marRight w:val="0"/>
      <w:marTop w:val="0"/>
      <w:marBottom w:val="0"/>
      <w:divBdr>
        <w:top w:val="none" w:sz="0" w:space="0" w:color="auto"/>
        <w:left w:val="none" w:sz="0" w:space="0" w:color="auto"/>
        <w:bottom w:val="none" w:sz="0" w:space="0" w:color="auto"/>
        <w:right w:val="none" w:sz="0" w:space="0" w:color="auto"/>
      </w:divBdr>
    </w:div>
    <w:div w:id="262736843">
      <w:bodyDiv w:val="1"/>
      <w:marLeft w:val="0"/>
      <w:marRight w:val="0"/>
      <w:marTop w:val="0"/>
      <w:marBottom w:val="0"/>
      <w:divBdr>
        <w:top w:val="none" w:sz="0" w:space="0" w:color="auto"/>
        <w:left w:val="none" w:sz="0" w:space="0" w:color="auto"/>
        <w:bottom w:val="none" w:sz="0" w:space="0" w:color="auto"/>
        <w:right w:val="none" w:sz="0" w:space="0" w:color="auto"/>
      </w:divBdr>
    </w:div>
    <w:div w:id="267852633">
      <w:bodyDiv w:val="1"/>
      <w:marLeft w:val="0"/>
      <w:marRight w:val="0"/>
      <w:marTop w:val="0"/>
      <w:marBottom w:val="0"/>
      <w:divBdr>
        <w:top w:val="none" w:sz="0" w:space="0" w:color="auto"/>
        <w:left w:val="none" w:sz="0" w:space="0" w:color="auto"/>
        <w:bottom w:val="none" w:sz="0" w:space="0" w:color="auto"/>
        <w:right w:val="none" w:sz="0" w:space="0" w:color="auto"/>
      </w:divBdr>
    </w:div>
    <w:div w:id="576280436">
      <w:bodyDiv w:val="1"/>
      <w:marLeft w:val="0"/>
      <w:marRight w:val="0"/>
      <w:marTop w:val="0"/>
      <w:marBottom w:val="0"/>
      <w:divBdr>
        <w:top w:val="none" w:sz="0" w:space="0" w:color="auto"/>
        <w:left w:val="none" w:sz="0" w:space="0" w:color="auto"/>
        <w:bottom w:val="none" w:sz="0" w:space="0" w:color="auto"/>
        <w:right w:val="none" w:sz="0" w:space="0" w:color="auto"/>
      </w:divBdr>
    </w:div>
    <w:div w:id="815613140">
      <w:bodyDiv w:val="1"/>
      <w:marLeft w:val="0"/>
      <w:marRight w:val="0"/>
      <w:marTop w:val="0"/>
      <w:marBottom w:val="0"/>
      <w:divBdr>
        <w:top w:val="none" w:sz="0" w:space="0" w:color="auto"/>
        <w:left w:val="none" w:sz="0" w:space="0" w:color="auto"/>
        <w:bottom w:val="none" w:sz="0" w:space="0" w:color="auto"/>
        <w:right w:val="none" w:sz="0" w:space="0" w:color="auto"/>
      </w:divBdr>
    </w:div>
    <w:div w:id="1014961531">
      <w:bodyDiv w:val="1"/>
      <w:marLeft w:val="0"/>
      <w:marRight w:val="0"/>
      <w:marTop w:val="0"/>
      <w:marBottom w:val="0"/>
      <w:divBdr>
        <w:top w:val="none" w:sz="0" w:space="0" w:color="auto"/>
        <w:left w:val="none" w:sz="0" w:space="0" w:color="auto"/>
        <w:bottom w:val="none" w:sz="0" w:space="0" w:color="auto"/>
        <w:right w:val="none" w:sz="0" w:space="0" w:color="auto"/>
      </w:divBdr>
    </w:div>
    <w:div w:id="1048455108">
      <w:bodyDiv w:val="1"/>
      <w:marLeft w:val="0"/>
      <w:marRight w:val="0"/>
      <w:marTop w:val="0"/>
      <w:marBottom w:val="0"/>
      <w:divBdr>
        <w:top w:val="none" w:sz="0" w:space="0" w:color="auto"/>
        <w:left w:val="none" w:sz="0" w:space="0" w:color="auto"/>
        <w:bottom w:val="none" w:sz="0" w:space="0" w:color="auto"/>
        <w:right w:val="none" w:sz="0" w:space="0" w:color="auto"/>
      </w:divBdr>
    </w:div>
    <w:div w:id="1049381356">
      <w:bodyDiv w:val="1"/>
      <w:marLeft w:val="0"/>
      <w:marRight w:val="0"/>
      <w:marTop w:val="0"/>
      <w:marBottom w:val="0"/>
      <w:divBdr>
        <w:top w:val="none" w:sz="0" w:space="0" w:color="auto"/>
        <w:left w:val="none" w:sz="0" w:space="0" w:color="auto"/>
        <w:bottom w:val="none" w:sz="0" w:space="0" w:color="auto"/>
        <w:right w:val="none" w:sz="0" w:space="0" w:color="auto"/>
      </w:divBdr>
      <w:divsChild>
        <w:div w:id="754668455">
          <w:marLeft w:val="446"/>
          <w:marRight w:val="0"/>
          <w:marTop w:val="0"/>
          <w:marBottom w:val="0"/>
          <w:divBdr>
            <w:top w:val="none" w:sz="0" w:space="0" w:color="auto"/>
            <w:left w:val="none" w:sz="0" w:space="0" w:color="auto"/>
            <w:bottom w:val="none" w:sz="0" w:space="0" w:color="auto"/>
            <w:right w:val="none" w:sz="0" w:space="0" w:color="auto"/>
          </w:divBdr>
        </w:div>
        <w:div w:id="796409597">
          <w:marLeft w:val="446"/>
          <w:marRight w:val="0"/>
          <w:marTop w:val="0"/>
          <w:marBottom w:val="0"/>
          <w:divBdr>
            <w:top w:val="none" w:sz="0" w:space="0" w:color="auto"/>
            <w:left w:val="none" w:sz="0" w:space="0" w:color="auto"/>
            <w:bottom w:val="none" w:sz="0" w:space="0" w:color="auto"/>
            <w:right w:val="none" w:sz="0" w:space="0" w:color="auto"/>
          </w:divBdr>
        </w:div>
        <w:div w:id="1205095284">
          <w:marLeft w:val="446"/>
          <w:marRight w:val="0"/>
          <w:marTop w:val="0"/>
          <w:marBottom w:val="0"/>
          <w:divBdr>
            <w:top w:val="none" w:sz="0" w:space="0" w:color="auto"/>
            <w:left w:val="none" w:sz="0" w:space="0" w:color="auto"/>
            <w:bottom w:val="none" w:sz="0" w:space="0" w:color="auto"/>
            <w:right w:val="none" w:sz="0" w:space="0" w:color="auto"/>
          </w:divBdr>
        </w:div>
        <w:div w:id="1837726259">
          <w:marLeft w:val="446"/>
          <w:marRight w:val="0"/>
          <w:marTop w:val="0"/>
          <w:marBottom w:val="0"/>
          <w:divBdr>
            <w:top w:val="none" w:sz="0" w:space="0" w:color="auto"/>
            <w:left w:val="none" w:sz="0" w:space="0" w:color="auto"/>
            <w:bottom w:val="none" w:sz="0" w:space="0" w:color="auto"/>
            <w:right w:val="none" w:sz="0" w:space="0" w:color="auto"/>
          </w:divBdr>
        </w:div>
      </w:divsChild>
    </w:div>
    <w:div w:id="1104155682">
      <w:bodyDiv w:val="1"/>
      <w:marLeft w:val="0"/>
      <w:marRight w:val="0"/>
      <w:marTop w:val="0"/>
      <w:marBottom w:val="0"/>
      <w:divBdr>
        <w:top w:val="none" w:sz="0" w:space="0" w:color="auto"/>
        <w:left w:val="none" w:sz="0" w:space="0" w:color="auto"/>
        <w:bottom w:val="none" w:sz="0" w:space="0" w:color="auto"/>
        <w:right w:val="none" w:sz="0" w:space="0" w:color="auto"/>
      </w:divBdr>
    </w:div>
    <w:div w:id="1209759557">
      <w:bodyDiv w:val="1"/>
      <w:marLeft w:val="0"/>
      <w:marRight w:val="0"/>
      <w:marTop w:val="0"/>
      <w:marBottom w:val="0"/>
      <w:divBdr>
        <w:top w:val="none" w:sz="0" w:space="0" w:color="auto"/>
        <w:left w:val="none" w:sz="0" w:space="0" w:color="auto"/>
        <w:bottom w:val="none" w:sz="0" w:space="0" w:color="auto"/>
        <w:right w:val="none" w:sz="0" w:space="0" w:color="auto"/>
      </w:divBdr>
    </w:div>
    <w:div w:id="1235430572">
      <w:bodyDiv w:val="1"/>
      <w:marLeft w:val="0"/>
      <w:marRight w:val="0"/>
      <w:marTop w:val="0"/>
      <w:marBottom w:val="0"/>
      <w:divBdr>
        <w:top w:val="none" w:sz="0" w:space="0" w:color="auto"/>
        <w:left w:val="none" w:sz="0" w:space="0" w:color="auto"/>
        <w:bottom w:val="none" w:sz="0" w:space="0" w:color="auto"/>
        <w:right w:val="none" w:sz="0" w:space="0" w:color="auto"/>
      </w:divBdr>
    </w:div>
    <w:div w:id="1337491420">
      <w:bodyDiv w:val="1"/>
      <w:marLeft w:val="0"/>
      <w:marRight w:val="0"/>
      <w:marTop w:val="0"/>
      <w:marBottom w:val="0"/>
      <w:divBdr>
        <w:top w:val="none" w:sz="0" w:space="0" w:color="auto"/>
        <w:left w:val="none" w:sz="0" w:space="0" w:color="auto"/>
        <w:bottom w:val="none" w:sz="0" w:space="0" w:color="auto"/>
        <w:right w:val="none" w:sz="0" w:space="0" w:color="auto"/>
      </w:divBdr>
    </w:div>
    <w:div w:id="1344405560">
      <w:bodyDiv w:val="1"/>
      <w:marLeft w:val="0"/>
      <w:marRight w:val="0"/>
      <w:marTop w:val="0"/>
      <w:marBottom w:val="0"/>
      <w:divBdr>
        <w:top w:val="none" w:sz="0" w:space="0" w:color="auto"/>
        <w:left w:val="none" w:sz="0" w:space="0" w:color="auto"/>
        <w:bottom w:val="none" w:sz="0" w:space="0" w:color="auto"/>
        <w:right w:val="none" w:sz="0" w:space="0" w:color="auto"/>
      </w:divBdr>
    </w:div>
    <w:div w:id="1540969879">
      <w:bodyDiv w:val="1"/>
      <w:marLeft w:val="0"/>
      <w:marRight w:val="0"/>
      <w:marTop w:val="0"/>
      <w:marBottom w:val="0"/>
      <w:divBdr>
        <w:top w:val="none" w:sz="0" w:space="0" w:color="auto"/>
        <w:left w:val="none" w:sz="0" w:space="0" w:color="auto"/>
        <w:bottom w:val="none" w:sz="0" w:space="0" w:color="auto"/>
        <w:right w:val="none" w:sz="0" w:space="0" w:color="auto"/>
      </w:divBdr>
    </w:div>
    <w:div w:id="1549492495">
      <w:bodyDiv w:val="1"/>
      <w:marLeft w:val="0"/>
      <w:marRight w:val="0"/>
      <w:marTop w:val="0"/>
      <w:marBottom w:val="0"/>
      <w:divBdr>
        <w:top w:val="none" w:sz="0" w:space="0" w:color="auto"/>
        <w:left w:val="none" w:sz="0" w:space="0" w:color="auto"/>
        <w:bottom w:val="none" w:sz="0" w:space="0" w:color="auto"/>
        <w:right w:val="none" w:sz="0" w:space="0" w:color="auto"/>
      </w:divBdr>
    </w:div>
    <w:div w:id="1640767504">
      <w:bodyDiv w:val="1"/>
      <w:marLeft w:val="0"/>
      <w:marRight w:val="0"/>
      <w:marTop w:val="0"/>
      <w:marBottom w:val="0"/>
      <w:divBdr>
        <w:top w:val="none" w:sz="0" w:space="0" w:color="auto"/>
        <w:left w:val="none" w:sz="0" w:space="0" w:color="auto"/>
        <w:bottom w:val="none" w:sz="0" w:space="0" w:color="auto"/>
        <w:right w:val="none" w:sz="0" w:space="0" w:color="auto"/>
      </w:divBdr>
    </w:div>
    <w:div w:id="1858228450">
      <w:bodyDiv w:val="1"/>
      <w:marLeft w:val="0"/>
      <w:marRight w:val="0"/>
      <w:marTop w:val="0"/>
      <w:marBottom w:val="0"/>
      <w:divBdr>
        <w:top w:val="none" w:sz="0" w:space="0" w:color="auto"/>
        <w:left w:val="none" w:sz="0" w:space="0" w:color="auto"/>
        <w:bottom w:val="none" w:sz="0" w:space="0" w:color="auto"/>
        <w:right w:val="none" w:sz="0" w:space="0" w:color="auto"/>
      </w:divBdr>
    </w:div>
    <w:div w:id="1867866853">
      <w:bodyDiv w:val="1"/>
      <w:marLeft w:val="0"/>
      <w:marRight w:val="0"/>
      <w:marTop w:val="0"/>
      <w:marBottom w:val="0"/>
      <w:divBdr>
        <w:top w:val="none" w:sz="0" w:space="0" w:color="auto"/>
        <w:left w:val="none" w:sz="0" w:space="0" w:color="auto"/>
        <w:bottom w:val="none" w:sz="0" w:space="0" w:color="auto"/>
        <w:right w:val="none" w:sz="0" w:space="0" w:color="auto"/>
      </w:divBdr>
    </w:div>
    <w:div w:id="1952784871">
      <w:bodyDiv w:val="1"/>
      <w:marLeft w:val="0"/>
      <w:marRight w:val="0"/>
      <w:marTop w:val="0"/>
      <w:marBottom w:val="0"/>
      <w:divBdr>
        <w:top w:val="none" w:sz="0" w:space="0" w:color="auto"/>
        <w:left w:val="none" w:sz="0" w:space="0" w:color="auto"/>
        <w:bottom w:val="none" w:sz="0" w:space="0" w:color="auto"/>
        <w:right w:val="none" w:sz="0" w:space="0" w:color="auto"/>
      </w:divBdr>
    </w:div>
    <w:div w:id="2005084053">
      <w:bodyDiv w:val="1"/>
      <w:marLeft w:val="0"/>
      <w:marRight w:val="0"/>
      <w:marTop w:val="0"/>
      <w:marBottom w:val="0"/>
      <w:divBdr>
        <w:top w:val="none" w:sz="0" w:space="0" w:color="auto"/>
        <w:left w:val="none" w:sz="0" w:space="0" w:color="auto"/>
        <w:bottom w:val="none" w:sz="0" w:space="0" w:color="auto"/>
        <w:right w:val="none" w:sz="0" w:space="0" w:color="auto"/>
      </w:divBdr>
    </w:div>
    <w:div w:id="20193875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117" Type="http://schemas.openxmlformats.org/officeDocument/2006/relationships/image" Target="media/image61.png"/><Relationship Id="rId21" Type="http://schemas.openxmlformats.org/officeDocument/2006/relationships/image" Target="media/image5.png"/><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image" Target="media/image41.png"/><Relationship Id="rId84" Type="http://schemas.openxmlformats.org/officeDocument/2006/relationships/hyperlink" Target="https://dataverse.harvard.edu/dataset.xhtml?persistentId=doi:10.7910/DVN/FSSKBW" TargetMode="External"/><Relationship Id="rId89" Type="http://schemas.openxmlformats.org/officeDocument/2006/relationships/hyperlink" Target="https://hub.arcgis.com/search?q=srtm%20dem" TargetMode="External"/><Relationship Id="rId112" Type="http://schemas.openxmlformats.org/officeDocument/2006/relationships/image" Target="media/image56.png"/><Relationship Id="rId133" Type="http://schemas.microsoft.com/office/2007/relationships/diagramDrawing" Target="diagrams/drawing2.xml"/><Relationship Id="rId138" Type="http://schemas.openxmlformats.org/officeDocument/2006/relationships/image" Target="media/image77.png"/><Relationship Id="rId16" Type="http://schemas.openxmlformats.org/officeDocument/2006/relationships/header" Target="header5.xml"/><Relationship Id="rId107" Type="http://schemas.microsoft.com/office/2007/relationships/diagramDrawing" Target="diagrams/drawing1.xml"/><Relationship Id="rId11" Type="http://schemas.openxmlformats.org/officeDocument/2006/relationships/header" Target="header3.xml"/><Relationship Id="rId32" Type="http://schemas.openxmlformats.org/officeDocument/2006/relationships/image" Target="media/image16.png"/><Relationship Id="rId37" Type="http://schemas.openxmlformats.org/officeDocument/2006/relationships/footer" Target="footer6.xml"/><Relationship Id="rId53" Type="http://schemas.openxmlformats.org/officeDocument/2006/relationships/image" Target="media/image27.png"/><Relationship Id="rId58" Type="http://schemas.openxmlformats.org/officeDocument/2006/relationships/image" Target="media/image32.svg"/><Relationship Id="rId74" Type="http://schemas.openxmlformats.org/officeDocument/2006/relationships/image" Target="media/image47.png"/><Relationship Id="rId79" Type="http://schemas.openxmlformats.org/officeDocument/2006/relationships/hyperlink" Target="https://datacatalog.worldbank.org/dataset/africa-electricity-transmission-and-distribution-grid-map-2017" TargetMode="External"/><Relationship Id="rId102" Type="http://schemas.openxmlformats.org/officeDocument/2006/relationships/image" Target="media/image51.png"/><Relationship Id="rId123" Type="http://schemas.openxmlformats.org/officeDocument/2006/relationships/image" Target="media/image67.png"/><Relationship Id="rId128" Type="http://schemas.openxmlformats.org/officeDocument/2006/relationships/image" Target="media/image72.png"/><Relationship Id="rId144" Type="http://schemas.openxmlformats.org/officeDocument/2006/relationships/image" Target="media/image83.png"/><Relationship Id="rId149" Type="http://schemas.openxmlformats.org/officeDocument/2006/relationships/image" Target="media/image88.png"/><Relationship Id="rId5" Type="http://schemas.openxmlformats.org/officeDocument/2006/relationships/webSettings" Target="webSettings.xml"/><Relationship Id="rId90" Type="http://schemas.openxmlformats.org/officeDocument/2006/relationships/hyperlink" Target="https://data.humdata.org/dataset/relative-wealth-index" TargetMode="External"/><Relationship Id="rId95" Type="http://schemas.openxmlformats.org/officeDocument/2006/relationships/hyperlink" Target="https://data.humdata.org/search?q=healthsites&amp;ext_search_source=main-nav" TargetMode="External"/><Relationship Id="rId22" Type="http://schemas.openxmlformats.org/officeDocument/2006/relationships/image" Target="media/image6.emf"/><Relationship Id="rId27" Type="http://schemas.openxmlformats.org/officeDocument/2006/relationships/image" Target="media/image11.png"/><Relationship Id="rId48" Type="http://schemas.openxmlformats.org/officeDocument/2006/relationships/image" Target="media/image22.png"/><Relationship Id="rId64" Type="http://schemas.openxmlformats.org/officeDocument/2006/relationships/image" Target="media/image38.svg"/><Relationship Id="rId69" Type="http://schemas.openxmlformats.org/officeDocument/2006/relationships/image" Target="media/image42.svg"/><Relationship Id="rId113" Type="http://schemas.openxmlformats.org/officeDocument/2006/relationships/image" Target="media/image57.png"/><Relationship Id="rId118" Type="http://schemas.openxmlformats.org/officeDocument/2006/relationships/image" Target="media/image62.png"/><Relationship Id="rId134" Type="http://schemas.openxmlformats.org/officeDocument/2006/relationships/image" Target="media/image73.png"/><Relationship Id="rId139" Type="http://schemas.openxmlformats.org/officeDocument/2006/relationships/image" Target="media/image78.png"/><Relationship Id="rId80" Type="http://schemas.openxmlformats.org/officeDocument/2006/relationships/hyperlink" Target="https://opencellid.org/" TargetMode="External"/><Relationship Id="rId85" Type="http://schemas.openxmlformats.org/officeDocument/2006/relationships/hyperlink" Target="https://sedac.ciesin.columbia.edu/data/set/popdynamics-1-8th-pop-base-year-projection-ssp-2000-2100-rev01/docs" TargetMode="External"/><Relationship Id="rId150" Type="http://schemas.openxmlformats.org/officeDocument/2006/relationships/header" Target="header10.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footer" Target="footer7.xml"/><Relationship Id="rId59" Type="http://schemas.openxmlformats.org/officeDocument/2006/relationships/image" Target="media/image33.png"/><Relationship Id="rId67" Type="http://schemas.openxmlformats.org/officeDocument/2006/relationships/hyperlink" Target="https://www.pngall.com/location-png/download/73663" TargetMode="External"/><Relationship Id="rId103" Type="http://schemas.openxmlformats.org/officeDocument/2006/relationships/diagramData" Target="diagrams/data1.xml"/><Relationship Id="rId108" Type="http://schemas.openxmlformats.org/officeDocument/2006/relationships/image" Target="media/image52.emf"/><Relationship Id="rId116" Type="http://schemas.openxmlformats.org/officeDocument/2006/relationships/image" Target="media/image60.png"/><Relationship Id="rId124" Type="http://schemas.openxmlformats.org/officeDocument/2006/relationships/image" Target="media/image68.png"/><Relationship Id="rId129" Type="http://schemas.openxmlformats.org/officeDocument/2006/relationships/diagramData" Target="diagrams/data2.xml"/><Relationship Id="rId137" Type="http://schemas.openxmlformats.org/officeDocument/2006/relationships/image" Target="media/image76.png"/><Relationship Id="rId20" Type="http://schemas.openxmlformats.org/officeDocument/2006/relationships/footer" Target="footer5.xml"/><Relationship Id="rId41" Type="http://schemas.openxmlformats.org/officeDocument/2006/relationships/image" Target="media/image20.sv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3.png"/><Relationship Id="rId75" Type="http://schemas.openxmlformats.org/officeDocument/2006/relationships/image" Target="media/image48.svg"/><Relationship Id="rId83" Type="http://schemas.openxmlformats.org/officeDocument/2006/relationships/hyperlink" Target="https://data.humdata.org/search?q=hrsl&amp;ext_search_source=main-nav" TargetMode="External"/><Relationship Id="rId88" Type="http://schemas.openxmlformats.org/officeDocument/2006/relationships/hyperlink" Target="https://www.protectedplanet.net/en/search-areas?geo_type=country" TargetMode="External"/><Relationship Id="rId91" Type="http://schemas.openxmlformats.org/officeDocument/2006/relationships/hyperlink" Target="https://sedac.ciesin.columbia.edu/data/set/food-food-insecurity-hotspots" TargetMode="External"/><Relationship Id="rId96" Type="http://schemas.openxmlformats.org/officeDocument/2006/relationships/hyperlink" Target="http://2016africalandcover20m.esrin.esa.int/download.php" TargetMode="External"/><Relationship Id="rId111" Type="http://schemas.openxmlformats.org/officeDocument/2006/relationships/image" Target="media/image55.png"/><Relationship Id="rId132" Type="http://schemas.openxmlformats.org/officeDocument/2006/relationships/diagramColors" Target="diagrams/colors2.xml"/><Relationship Id="rId140" Type="http://schemas.openxmlformats.org/officeDocument/2006/relationships/image" Target="media/image79.png"/><Relationship Id="rId145" Type="http://schemas.openxmlformats.org/officeDocument/2006/relationships/image" Target="media/image84.png"/><Relationship Id="rId15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7.jpeg"/><Relationship Id="rId28" Type="http://schemas.openxmlformats.org/officeDocument/2006/relationships/image" Target="media/image12.png"/><Relationship Id="rId36" Type="http://schemas.openxmlformats.org/officeDocument/2006/relationships/header" Target="header8.xml"/><Relationship Id="rId49" Type="http://schemas.openxmlformats.org/officeDocument/2006/relationships/image" Target="media/image23.svg"/><Relationship Id="rId57" Type="http://schemas.openxmlformats.org/officeDocument/2006/relationships/image" Target="media/image31.png"/><Relationship Id="rId106" Type="http://schemas.openxmlformats.org/officeDocument/2006/relationships/diagramColors" Target="diagrams/colors1.xml"/><Relationship Id="rId114" Type="http://schemas.openxmlformats.org/officeDocument/2006/relationships/image" Target="media/image58.png"/><Relationship Id="rId119" Type="http://schemas.openxmlformats.org/officeDocument/2006/relationships/image" Target="media/image63.png"/><Relationship Id="rId127" Type="http://schemas.openxmlformats.org/officeDocument/2006/relationships/image" Target="media/image71.png"/><Relationship Id="rId10" Type="http://schemas.openxmlformats.org/officeDocument/2006/relationships/footer" Target="footer1.xml"/><Relationship Id="rId31" Type="http://schemas.openxmlformats.org/officeDocument/2006/relationships/image" Target="media/image15.png"/><Relationship Id="rId52" Type="http://schemas.openxmlformats.org/officeDocument/2006/relationships/image" Target="media/image26.sv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6.png"/><Relationship Id="rId78" Type="http://schemas.openxmlformats.org/officeDocument/2006/relationships/hyperlink" Target="https://data.humdata.org/" TargetMode="External"/><Relationship Id="rId81" Type="http://schemas.openxmlformats.org/officeDocument/2006/relationships/hyperlink" Target="https://earthobservatory.nasa.gov/features/NightLights" TargetMode="External"/><Relationship Id="rId86" Type="http://schemas.openxmlformats.org/officeDocument/2006/relationships/hyperlink" Target="https://sedac.ciesin.columbia.edu/data/set/lulc-global-grid-prob-urban-expansion-2030/data-download" TargetMode="External"/><Relationship Id="rId94" Type="http://schemas.openxmlformats.org/officeDocument/2006/relationships/hyperlink" Target="https://globaldatalab.org/shdi/shapefiles/" TargetMode="External"/><Relationship Id="rId99" Type="http://schemas.openxmlformats.org/officeDocument/2006/relationships/hyperlink" Target="https://globalwindatlas.info/downloads/gis-files" TargetMode="External"/><Relationship Id="rId101" Type="http://schemas.openxmlformats.org/officeDocument/2006/relationships/hyperlink" Target="https://energydata.info/dataset?q=Multi-Tier+Framework+%28MTF%29+Survey&amp;sort=score+desc%2C+metadata_modified+desc" TargetMode="External"/><Relationship Id="rId122" Type="http://schemas.openxmlformats.org/officeDocument/2006/relationships/image" Target="media/image66.png"/><Relationship Id="rId130" Type="http://schemas.openxmlformats.org/officeDocument/2006/relationships/diagramLayout" Target="diagrams/layout2.xml"/><Relationship Id="rId135" Type="http://schemas.openxmlformats.org/officeDocument/2006/relationships/image" Target="media/image74.png"/><Relationship Id="rId143" Type="http://schemas.openxmlformats.org/officeDocument/2006/relationships/image" Target="media/image82.png"/><Relationship Id="rId148" Type="http://schemas.openxmlformats.org/officeDocument/2006/relationships/image" Target="media/image87.png"/><Relationship Id="rId15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image" Target="media/image3.png"/><Relationship Id="rId18" Type="http://schemas.openxmlformats.org/officeDocument/2006/relationships/footer" Target="footer4.xml"/><Relationship Id="rId39" Type="http://schemas.openxmlformats.org/officeDocument/2006/relationships/header" Target="header9.xml"/><Relationship Id="rId109" Type="http://schemas.openxmlformats.org/officeDocument/2006/relationships/image" Target="media/image53.png"/><Relationship Id="rId34" Type="http://schemas.openxmlformats.org/officeDocument/2006/relationships/image" Target="media/image18.png"/><Relationship Id="rId50" Type="http://schemas.openxmlformats.org/officeDocument/2006/relationships/image" Target="media/image24.png"/><Relationship Id="rId55" Type="http://schemas.openxmlformats.org/officeDocument/2006/relationships/image" Target="media/image29.svg"/><Relationship Id="rId76" Type="http://schemas.openxmlformats.org/officeDocument/2006/relationships/image" Target="media/image49.png"/><Relationship Id="rId97" Type="http://schemas.openxmlformats.org/officeDocument/2006/relationships/hyperlink" Target="https://wopr.worldpop.org/?/Buildings" TargetMode="External"/><Relationship Id="rId104" Type="http://schemas.openxmlformats.org/officeDocument/2006/relationships/diagramLayout" Target="diagrams/layout1.xml"/><Relationship Id="rId120" Type="http://schemas.openxmlformats.org/officeDocument/2006/relationships/image" Target="media/image64.png"/><Relationship Id="rId125" Type="http://schemas.openxmlformats.org/officeDocument/2006/relationships/image" Target="media/image69.png"/><Relationship Id="rId141" Type="http://schemas.openxmlformats.org/officeDocument/2006/relationships/image" Target="media/image80.png"/><Relationship Id="rId146" Type="http://schemas.openxmlformats.org/officeDocument/2006/relationships/image" Target="media/image85.png"/><Relationship Id="rId7" Type="http://schemas.openxmlformats.org/officeDocument/2006/relationships/endnotes" Target="endnotes.xml"/><Relationship Id="rId71" Type="http://schemas.openxmlformats.org/officeDocument/2006/relationships/image" Target="media/image44.png"/><Relationship Id="rId92" Type="http://schemas.openxmlformats.org/officeDocument/2006/relationships/hyperlink" Target="https://www.hydrosheds.org/" TargetMode="External"/><Relationship Id="rId2" Type="http://schemas.openxmlformats.org/officeDocument/2006/relationships/numbering" Target="numbering.xml"/><Relationship Id="rId29" Type="http://schemas.openxmlformats.org/officeDocument/2006/relationships/image" Target="media/image13.svg"/><Relationship Id="rId24" Type="http://schemas.openxmlformats.org/officeDocument/2006/relationships/image" Target="media/image8.png"/><Relationship Id="rId40" Type="http://schemas.openxmlformats.org/officeDocument/2006/relationships/image" Target="media/image19.png"/><Relationship Id="rId66" Type="http://schemas.openxmlformats.org/officeDocument/2006/relationships/image" Target="media/image40.png"/><Relationship Id="rId87" Type="http://schemas.openxmlformats.org/officeDocument/2006/relationships/hyperlink" Target="https://www.worldpop.org/geodata/summary?id=1267" TargetMode="External"/><Relationship Id="rId110" Type="http://schemas.openxmlformats.org/officeDocument/2006/relationships/image" Target="media/image54.png"/><Relationship Id="rId115" Type="http://schemas.openxmlformats.org/officeDocument/2006/relationships/image" Target="media/image59.png"/><Relationship Id="rId131" Type="http://schemas.openxmlformats.org/officeDocument/2006/relationships/diagramQuickStyle" Target="diagrams/quickStyle2.xml"/><Relationship Id="rId136" Type="http://schemas.openxmlformats.org/officeDocument/2006/relationships/image" Target="media/image75.png"/><Relationship Id="rId61" Type="http://schemas.openxmlformats.org/officeDocument/2006/relationships/image" Target="media/image35.png"/><Relationship Id="rId82" Type="http://schemas.openxmlformats.org/officeDocument/2006/relationships/hyperlink" Target="https://data.mendeley.com/datasets/z9zfhzk8cr/6" TargetMode="External"/><Relationship Id="rId152" Type="http://schemas.openxmlformats.org/officeDocument/2006/relationships/fontTable" Target="fontTable.xml"/><Relationship Id="rId19" Type="http://schemas.openxmlformats.org/officeDocument/2006/relationships/header" Target="header6.xml"/><Relationship Id="rId14" Type="http://schemas.openxmlformats.org/officeDocument/2006/relationships/image" Target="media/image4.emf"/><Relationship Id="rId30" Type="http://schemas.openxmlformats.org/officeDocument/2006/relationships/image" Target="media/image14.png"/><Relationship Id="rId35" Type="http://schemas.openxmlformats.org/officeDocument/2006/relationships/header" Target="header7.xml"/><Relationship Id="rId56" Type="http://schemas.openxmlformats.org/officeDocument/2006/relationships/image" Target="media/image30.png"/><Relationship Id="rId77" Type="http://schemas.openxmlformats.org/officeDocument/2006/relationships/image" Target="media/image50.png"/><Relationship Id="rId100" Type="http://schemas.openxmlformats.org/officeDocument/2006/relationships/hyperlink" Target="https://download.geofabrik.de/africa.html" TargetMode="External"/><Relationship Id="rId105" Type="http://schemas.openxmlformats.org/officeDocument/2006/relationships/diagramQuickStyle" Target="diagrams/quickStyle1.xml"/><Relationship Id="rId126" Type="http://schemas.openxmlformats.org/officeDocument/2006/relationships/image" Target="media/image70.png"/><Relationship Id="rId147" Type="http://schemas.openxmlformats.org/officeDocument/2006/relationships/image" Target="media/image86.png"/><Relationship Id="rId8" Type="http://schemas.openxmlformats.org/officeDocument/2006/relationships/header" Target="header1.xml"/><Relationship Id="rId51" Type="http://schemas.openxmlformats.org/officeDocument/2006/relationships/image" Target="media/image25.png"/><Relationship Id="rId72" Type="http://schemas.openxmlformats.org/officeDocument/2006/relationships/image" Target="media/image45.svg"/><Relationship Id="rId93" Type="http://schemas.openxmlformats.org/officeDocument/2006/relationships/hyperlink" Target="https://globalsolaratlas.info/download/burkina-faso" TargetMode="External"/><Relationship Id="rId98" Type="http://schemas.openxmlformats.org/officeDocument/2006/relationships/hyperlink" Target="https://www.worldpop.org/geodata/summary?id=1266" TargetMode="External"/><Relationship Id="rId121" Type="http://schemas.openxmlformats.org/officeDocument/2006/relationships/image" Target="media/image65.png"/><Relationship Id="rId142" Type="http://schemas.openxmlformats.org/officeDocument/2006/relationships/image" Target="media/image81.png"/></Relationships>
</file>

<file path=word/_rels/footer1.xml.rels><?xml version="1.0" encoding="UTF-8" standalone="yes"?>
<Relationships xmlns="http://schemas.openxmlformats.org/package/2006/relationships"><Relationship Id="rId1" Type="http://schemas.openxmlformats.org/officeDocument/2006/relationships/image" Target="media/image2.emf"/></Relationships>
</file>

<file path=word/_rels/footer7.xml.rels><?xml version="1.0" encoding="UTF-8" standalone="yes"?>
<Relationships xmlns="http://schemas.openxmlformats.org/package/2006/relationships"><Relationship Id="rId2" Type="http://schemas.openxmlformats.org/officeDocument/2006/relationships/image" Target="media/image4.emf"/><Relationship Id="rId1" Type="http://schemas.openxmlformats.org/officeDocument/2006/relationships/image" Target="media/image3.png"/></Relationships>
</file>

<file path=word/_rels/footer8.xml.rels><?xml version="1.0" encoding="UTF-8" standalone="yes"?>
<Relationships xmlns="http://schemas.openxmlformats.org/package/2006/relationships"><Relationship Id="rId2" Type="http://schemas.openxmlformats.org/officeDocument/2006/relationships/image" Target="media/image4.emf"/><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89.pn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2.emf"/></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EE62F3E-56F5-482E-9F07-3305AF210F91}" type="doc">
      <dgm:prSet loTypeId="urn:microsoft.com/office/officeart/2005/8/layout/process4" loCatId="list" qsTypeId="urn:microsoft.com/office/officeart/2005/8/quickstyle/simple1" qsCatId="simple" csTypeId="urn:microsoft.com/office/officeart/2005/8/colors/accent2_2" csCatId="accent2" phldr="1"/>
      <dgm:spPr/>
      <dgm:t>
        <a:bodyPr/>
        <a:lstStyle/>
        <a:p>
          <a:endParaRPr lang="en-GB"/>
        </a:p>
      </dgm:t>
    </dgm:pt>
    <dgm:pt modelId="{323B2C5C-2970-487E-BD33-18567E4BA662}">
      <dgm:prSet phldrT="[Text]" custT="1"/>
      <dgm:spPr/>
      <dgm:t>
        <a:bodyPr/>
        <a:lstStyle/>
        <a:p>
          <a:pPr algn="ctr"/>
          <a:r>
            <a:rPr lang="en-GB" sz="1000" dirty="0">
              <a:solidFill>
                <a:schemeClr val="accent2">
                  <a:lumMod val="75000"/>
                </a:schemeClr>
              </a:solidFill>
              <a:latin typeface="Palatino Linotype" panose="02040502050505030304" pitchFamily="18" charset="0"/>
            </a:rPr>
            <a:t>Define the levels, List of appliances, and Usage behavior </a:t>
          </a:r>
        </a:p>
      </dgm:t>
    </dgm:pt>
    <dgm:pt modelId="{4CA68C05-61D4-49B2-AD9D-991BF31E9DF3}" type="parTrans" cxnId="{ED9A9683-6860-452F-96D3-5989FFBF777E}">
      <dgm:prSet/>
      <dgm:spPr/>
      <dgm:t>
        <a:bodyPr/>
        <a:lstStyle/>
        <a:p>
          <a:pPr algn="ctr"/>
          <a:endParaRPr lang="en-GB" sz="2400">
            <a:solidFill>
              <a:sysClr val="windowText" lastClr="000000"/>
            </a:solidFill>
            <a:latin typeface="Palatino Linotype" panose="02040502050505030304" pitchFamily="18" charset="0"/>
          </a:endParaRPr>
        </a:p>
      </dgm:t>
    </dgm:pt>
    <dgm:pt modelId="{CC0313A2-A855-491B-8547-D030B6585E88}" type="sibTrans" cxnId="{ED9A9683-6860-452F-96D3-5989FFBF777E}">
      <dgm:prSet/>
      <dgm:spPr/>
      <dgm:t>
        <a:bodyPr/>
        <a:lstStyle/>
        <a:p>
          <a:pPr algn="ctr"/>
          <a:endParaRPr lang="en-GB" sz="2400">
            <a:solidFill>
              <a:sysClr val="windowText" lastClr="000000"/>
            </a:solidFill>
            <a:latin typeface="Palatino Linotype" panose="02040502050505030304" pitchFamily="18" charset="0"/>
          </a:endParaRPr>
        </a:p>
      </dgm:t>
    </dgm:pt>
    <dgm:pt modelId="{6410F2FF-6DC6-45F0-AD8E-4BAEF5F87857}">
      <dgm:prSet phldrT="[Text]" custT="1"/>
      <dgm:spPr/>
      <dgm:t>
        <a:bodyPr/>
        <a:lstStyle/>
        <a:p>
          <a:pPr algn="ctr"/>
          <a:r>
            <a:rPr lang="en-GB" sz="1000" dirty="0">
              <a:solidFill>
                <a:schemeClr val="bg1"/>
              </a:solidFill>
              <a:latin typeface="Palatino Linotype" panose="02040502050505030304" pitchFamily="18" charset="0"/>
            </a:rPr>
            <a:t>HOUSEHOLDS</a:t>
          </a:r>
          <a:endParaRPr lang="en-GB" sz="900" dirty="0">
            <a:solidFill>
              <a:schemeClr val="bg1"/>
            </a:solidFill>
            <a:latin typeface="Palatino Linotype" panose="02040502050505030304" pitchFamily="18" charset="0"/>
          </a:endParaRPr>
        </a:p>
      </dgm:t>
    </dgm:pt>
    <dgm:pt modelId="{ABA7E131-4033-45E9-AAA9-CE9902953328}" type="sibTrans" cxnId="{5BDCAC68-7486-4710-94AC-D30E5EBE829D}">
      <dgm:prSet/>
      <dgm:spPr/>
      <dgm:t>
        <a:bodyPr/>
        <a:lstStyle/>
        <a:p>
          <a:pPr algn="ctr"/>
          <a:endParaRPr lang="en-GB" sz="2400">
            <a:solidFill>
              <a:sysClr val="windowText" lastClr="000000"/>
            </a:solidFill>
            <a:latin typeface="Palatino Linotype" panose="02040502050505030304" pitchFamily="18" charset="0"/>
          </a:endParaRPr>
        </a:p>
      </dgm:t>
    </dgm:pt>
    <dgm:pt modelId="{65D50A12-A109-404F-9289-A95FB7CCD123}" type="parTrans" cxnId="{5BDCAC68-7486-4710-94AC-D30E5EBE829D}">
      <dgm:prSet/>
      <dgm:spPr/>
      <dgm:t>
        <a:bodyPr/>
        <a:lstStyle/>
        <a:p>
          <a:pPr algn="ctr"/>
          <a:endParaRPr lang="en-GB" sz="2400">
            <a:solidFill>
              <a:sysClr val="windowText" lastClr="000000"/>
            </a:solidFill>
            <a:latin typeface="Palatino Linotype" panose="02040502050505030304" pitchFamily="18" charset="0"/>
          </a:endParaRPr>
        </a:p>
      </dgm:t>
    </dgm:pt>
    <dgm:pt modelId="{80083573-76E5-4527-9C18-40EF2B21A4A7}">
      <dgm:prSet phldrT="[Text]" custT="1"/>
      <dgm:spPr/>
      <dgm:t>
        <a:bodyPr/>
        <a:lstStyle/>
        <a:p>
          <a:pPr algn="ctr"/>
          <a:r>
            <a:rPr lang="en-GB" sz="1000" dirty="0">
              <a:solidFill>
                <a:schemeClr val="bg1"/>
              </a:solidFill>
              <a:latin typeface="Palatino Linotype" panose="02040502050505030304" pitchFamily="18" charset="0"/>
            </a:rPr>
            <a:t>PUBLIC BUILDING</a:t>
          </a:r>
        </a:p>
      </dgm:t>
    </dgm:pt>
    <dgm:pt modelId="{3B924C3A-01AC-4C9E-B145-B8BC703EAF6C}" type="parTrans" cxnId="{A4D6480B-C7C2-4A0F-8A30-5C27A04F326C}">
      <dgm:prSet/>
      <dgm:spPr/>
      <dgm:t>
        <a:bodyPr/>
        <a:lstStyle/>
        <a:p>
          <a:pPr algn="ctr"/>
          <a:endParaRPr lang="it-IT">
            <a:solidFill>
              <a:sysClr val="windowText" lastClr="000000"/>
            </a:solidFill>
          </a:endParaRPr>
        </a:p>
      </dgm:t>
    </dgm:pt>
    <dgm:pt modelId="{23ECAAF1-D8A1-432E-A274-3F64028C801E}" type="sibTrans" cxnId="{A4D6480B-C7C2-4A0F-8A30-5C27A04F326C}">
      <dgm:prSet/>
      <dgm:spPr/>
      <dgm:t>
        <a:bodyPr/>
        <a:lstStyle/>
        <a:p>
          <a:pPr algn="ctr"/>
          <a:endParaRPr lang="it-IT">
            <a:solidFill>
              <a:sysClr val="windowText" lastClr="000000"/>
            </a:solidFill>
          </a:endParaRPr>
        </a:p>
      </dgm:t>
    </dgm:pt>
    <dgm:pt modelId="{824DE20C-DDFC-4C71-A395-2740C768553E}">
      <dgm:prSet phldrT="[Text]" custT="1"/>
      <dgm:spPr/>
      <dgm:t>
        <a:bodyPr/>
        <a:lstStyle/>
        <a:p>
          <a:pPr algn="ctr"/>
          <a:r>
            <a:rPr lang="en-GB" sz="1000" dirty="0">
              <a:solidFill>
                <a:schemeClr val="accent2">
                  <a:lumMod val="75000"/>
                </a:schemeClr>
              </a:solidFill>
              <a:latin typeface="Palatino Linotype" panose="02040502050505030304" pitchFamily="18" charset="0"/>
            </a:rPr>
            <a:t>Schools and hospitals</a:t>
          </a:r>
        </a:p>
      </dgm:t>
    </dgm:pt>
    <dgm:pt modelId="{20559C24-AF49-4333-8004-AAAC8284F758}" type="parTrans" cxnId="{C484DB95-6091-49F5-B25A-DBE407D8992D}">
      <dgm:prSet/>
      <dgm:spPr/>
      <dgm:t>
        <a:bodyPr/>
        <a:lstStyle/>
        <a:p>
          <a:pPr algn="ctr"/>
          <a:endParaRPr lang="it-IT">
            <a:solidFill>
              <a:sysClr val="windowText" lastClr="000000"/>
            </a:solidFill>
          </a:endParaRPr>
        </a:p>
      </dgm:t>
    </dgm:pt>
    <dgm:pt modelId="{E36F62F3-D01D-4B85-A410-2D315F02F42D}" type="sibTrans" cxnId="{C484DB95-6091-49F5-B25A-DBE407D8992D}">
      <dgm:prSet/>
      <dgm:spPr/>
      <dgm:t>
        <a:bodyPr/>
        <a:lstStyle/>
        <a:p>
          <a:pPr algn="ctr"/>
          <a:endParaRPr lang="it-IT">
            <a:solidFill>
              <a:sysClr val="windowText" lastClr="000000"/>
            </a:solidFill>
          </a:endParaRPr>
        </a:p>
      </dgm:t>
    </dgm:pt>
    <dgm:pt modelId="{C291599A-3FE1-4EC7-B427-07CADE146750}">
      <dgm:prSet phldrT="[Text]" custT="1"/>
      <dgm:spPr/>
      <dgm:t>
        <a:bodyPr/>
        <a:lstStyle/>
        <a:p>
          <a:pPr algn="ctr"/>
          <a:r>
            <a:rPr lang="en-GB" sz="1000" dirty="0">
              <a:solidFill>
                <a:schemeClr val="bg1"/>
              </a:solidFill>
              <a:latin typeface="Palatino Linotype" panose="02040502050505030304" pitchFamily="18" charset="0"/>
            </a:rPr>
            <a:t>COMMERCIAL ACTIVITIES</a:t>
          </a:r>
        </a:p>
      </dgm:t>
    </dgm:pt>
    <dgm:pt modelId="{6A875E63-FD19-4FC7-B3B9-B6A93AE0B617}" type="parTrans" cxnId="{C12A654F-A6AB-4E4E-A40F-401B83A0FF92}">
      <dgm:prSet/>
      <dgm:spPr/>
      <dgm:t>
        <a:bodyPr/>
        <a:lstStyle/>
        <a:p>
          <a:pPr algn="ctr"/>
          <a:endParaRPr lang="it-IT">
            <a:solidFill>
              <a:sysClr val="windowText" lastClr="000000"/>
            </a:solidFill>
          </a:endParaRPr>
        </a:p>
      </dgm:t>
    </dgm:pt>
    <dgm:pt modelId="{10344DBC-5F35-427F-9623-2EB64445BED6}" type="sibTrans" cxnId="{C12A654F-A6AB-4E4E-A40F-401B83A0FF92}">
      <dgm:prSet/>
      <dgm:spPr/>
      <dgm:t>
        <a:bodyPr/>
        <a:lstStyle/>
        <a:p>
          <a:pPr algn="ctr"/>
          <a:endParaRPr lang="it-IT">
            <a:solidFill>
              <a:sysClr val="windowText" lastClr="000000"/>
            </a:solidFill>
          </a:endParaRPr>
        </a:p>
      </dgm:t>
    </dgm:pt>
    <dgm:pt modelId="{A0539021-7DB0-44E4-832C-561C97FCDEDC}">
      <dgm:prSet phldrT="[Text]" custT="1"/>
      <dgm:spPr/>
      <dgm:t>
        <a:bodyPr/>
        <a:lstStyle/>
        <a:p>
          <a:pPr algn="ctr"/>
          <a:r>
            <a:rPr lang="en-GB" sz="1000" dirty="0">
              <a:solidFill>
                <a:schemeClr val="accent2">
                  <a:lumMod val="75000"/>
                </a:schemeClr>
              </a:solidFill>
              <a:latin typeface="Palatino Linotype" panose="02040502050505030304" pitchFamily="18" charset="0"/>
            </a:rPr>
            <a:t>Shops and other activities</a:t>
          </a:r>
        </a:p>
      </dgm:t>
    </dgm:pt>
    <dgm:pt modelId="{3225D910-9E67-479E-900C-170127D08FF4}" type="parTrans" cxnId="{6460AE7D-34FA-472B-A475-DB5EFE7437D0}">
      <dgm:prSet/>
      <dgm:spPr/>
      <dgm:t>
        <a:bodyPr/>
        <a:lstStyle/>
        <a:p>
          <a:pPr algn="ctr"/>
          <a:endParaRPr lang="it-IT">
            <a:solidFill>
              <a:sysClr val="windowText" lastClr="000000"/>
            </a:solidFill>
          </a:endParaRPr>
        </a:p>
      </dgm:t>
    </dgm:pt>
    <dgm:pt modelId="{7930A73B-0C50-46E9-A991-C3C70CC3C89B}" type="sibTrans" cxnId="{6460AE7D-34FA-472B-A475-DB5EFE7437D0}">
      <dgm:prSet/>
      <dgm:spPr/>
      <dgm:t>
        <a:bodyPr/>
        <a:lstStyle/>
        <a:p>
          <a:pPr algn="ctr"/>
          <a:endParaRPr lang="it-IT">
            <a:solidFill>
              <a:sysClr val="windowText" lastClr="000000"/>
            </a:solidFill>
          </a:endParaRPr>
        </a:p>
      </dgm:t>
    </dgm:pt>
    <dgm:pt modelId="{1CF04657-F9A4-4591-B04B-EF08688CF54F}" type="pres">
      <dgm:prSet presAssocID="{3EE62F3E-56F5-482E-9F07-3305AF210F91}" presName="Name0" presStyleCnt="0">
        <dgm:presLayoutVars>
          <dgm:dir/>
          <dgm:animLvl val="lvl"/>
          <dgm:resizeHandles val="exact"/>
        </dgm:presLayoutVars>
      </dgm:prSet>
      <dgm:spPr/>
    </dgm:pt>
    <dgm:pt modelId="{98260143-DFC3-4DFB-8757-C4CBB68C87EF}" type="pres">
      <dgm:prSet presAssocID="{C291599A-3FE1-4EC7-B427-07CADE146750}" presName="boxAndChildren" presStyleCnt="0"/>
      <dgm:spPr/>
    </dgm:pt>
    <dgm:pt modelId="{918DA5D2-A1E1-4657-9E73-64B5BF70230E}" type="pres">
      <dgm:prSet presAssocID="{C291599A-3FE1-4EC7-B427-07CADE146750}" presName="parentTextBox" presStyleLbl="node1" presStyleIdx="0" presStyleCnt="3"/>
      <dgm:spPr/>
    </dgm:pt>
    <dgm:pt modelId="{325B4BE1-9266-4312-BFAF-661F94BB4B47}" type="pres">
      <dgm:prSet presAssocID="{C291599A-3FE1-4EC7-B427-07CADE146750}" presName="entireBox" presStyleLbl="node1" presStyleIdx="0" presStyleCnt="3"/>
      <dgm:spPr/>
    </dgm:pt>
    <dgm:pt modelId="{99BEB567-9F37-46B3-9BEB-C96BD9FCEC12}" type="pres">
      <dgm:prSet presAssocID="{C291599A-3FE1-4EC7-B427-07CADE146750}" presName="descendantBox" presStyleCnt="0"/>
      <dgm:spPr/>
    </dgm:pt>
    <dgm:pt modelId="{8717FFED-3883-4160-A494-B7393C6F65B4}" type="pres">
      <dgm:prSet presAssocID="{A0539021-7DB0-44E4-832C-561C97FCDEDC}" presName="childTextBox" presStyleLbl="fgAccFollowNode1" presStyleIdx="0" presStyleCnt="3">
        <dgm:presLayoutVars>
          <dgm:bulletEnabled val="1"/>
        </dgm:presLayoutVars>
      </dgm:prSet>
      <dgm:spPr/>
    </dgm:pt>
    <dgm:pt modelId="{927ED80B-EA8F-4BC4-AE29-D8BA0E72EFD5}" type="pres">
      <dgm:prSet presAssocID="{23ECAAF1-D8A1-432E-A274-3F64028C801E}" presName="sp" presStyleCnt="0"/>
      <dgm:spPr/>
    </dgm:pt>
    <dgm:pt modelId="{1C8003B0-085E-4483-8C93-3FE55CAB5E8D}" type="pres">
      <dgm:prSet presAssocID="{80083573-76E5-4527-9C18-40EF2B21A4A7}" presName="arrowAndChildren" presStyleCnt="0"/>
      <dgm:spPr/>
    </dgm:pt>
    <dgm:pt modelId="{64D14CCC-B0A7-4497-A31D-28CB8AA78571}" type="pres">
      <dgm:prSet presAssocID="{80083573-76E5-4527-9C18-40EF2B21A4A7}" presName="parentTextArrow" presStyleLbl="node1" presStyleIdx="0" presStyleCnt="3"/>
      <dgm:spPr/>
    </dgm:pt>
    <dgm:pt modelId="{634213F3-FA63-40F6-BC0E-612C0C95E040}" type="pres">
      <dgm:prSet presAssocID="{80083573-76E5-4527-9C18-40EF2B21A4A7}" presName="arrow" presStyleLbl="node1" presStyleIdx="1" presStyleCnt="3" custLinFactNeighborX="24685"/>
      <dgm:spPr/>
    </dgm:pt>
    <dgm:pt modelId="{1FABA5AB-6C77-4DF2-83FB-83C2850A99C4}" type="pres">
      <dgm:prSet presAssocID="{80083573-76E5-4527-9C18-40EF2B21A4A7}" presName="descendantArrow" presStyleCnt="0"/>
      <dgm:spPr/>
    </dgm:pt>
    <dgm:pt modelId="{7D398D50-7700-429A-994B-9E4C1B5D1679}" type="pres">
      <dgm:prSet presAssocID="{824DE20C-DDFC-4C71-A395-2740C768553E}" presName="childTextArrow" presStyleLbl="fgAccFollowNode1" presStyleIdx="1" presStyleCnt="3">
        <dgm:presLayoutVars>
          <dgm:bulletEnabled val="1"/>
        </dgm:presLayoutVars>
      </dgm:prSet>
      <dgm:spPr/>
    </dgm:pt>
    <dgm:pt modelId="{BA2847BA-A4D2-4B37-AA71-A2F9A8C13F5B}" type="pres">
      <dgm:prSet presAssocID="{ABA7E131-4033-45E9-AAA9-CE9902953328}" presName="sp" presStyleCnt="0"/>
      <dgm:spPr/>
    </dgm:pt>
    <dgm:pt modelId="{7B43650E-EFE6-49EF-BF2B-2B578B67E98B}" type="pres">
      <dgm:prSet presAssocID="{6410F2FF-6DC6-45F0-AD8E-4BAEF5F87857}" presName="arrowAndChildren" presStyleCnt="0"/>
      <dgm:spPr/>
    </dgm:pt>
    <dgm:pt modelId="{71325903-EA38-4419-8095-2D355A730C57}" type="pres">
      <dgm:prSet presAssocID="{6410F2FF-6DC6-45F0-AD8E-4BAEF5F87857}" presName="parentTextArrow" presStyleLbl="node1" presStyleIdx="1" presStyleCnt="3"/>
      <dgm:spPr/>
    </dgm:pt>
    <dgm:pt modelId="{757B2683-D6EB-4B35-9538-84171DF06B3B}" type="pres">
      <dgm:prSet presAssocID="{6410F2FF-6DC6-45F0-AD8E-4BAEF5F87857}" presName="arrow" presStyleLbl="node1" presStyleIdx="2" presStyleCnt="3" custScaleY="116728" custLinFactNeighborX="24685"/>
      <dgm:spPr/>
    </dgm:pt>
    <dgm:pt modelId="{6D637225-85B9-4E18-8222-55720CE2B269}" type="pres">
      <dgm:prSet presAssocID="{6410F2FF-6DC6-45F0-AD8E-4BAEF5F87857}" presName="descendantArrow" presStyleCnt="0"/>
      <dgm:spPr/>
    </dgm:pt>
    <dgm:pt modelId="{148D21CC-4232-4FB7-ACFD-D4A2C21624AC}" type="pres">
      <dgm:prSet presAssocID="{323B2C5C-2970-487E-BD33-18567E4BA662}" presName="childTextArrow" presStyleLbl="fgAccFollowNode1" presStyleIdx="2" presStyleCnt="3">
        <dgm:presLayoutVars>
          <dgm:bulletEnabled val="1"/>
        </dgm:presLayoutVars>
      </dgm:prSet>
      <dgm:spPr/>
    </dgm:pt>
  </dgm:ptLst>
  <dgm:cxnLst>
    <dgm:cxn modelId="{A4D6480B-C7C2-4A0F-8A30-5C27A04F326C}" srcId="{3EE62F3E-56F5-482E-9F07-3305AF210F91}" destId="{80083573-76E5-4527-9C18-40EF2B21A4A7}" srcOrd="1" destOrd="0" parTransId="{3B924C3A-01AC-4C9E-B145-B8BC703EAF6C}" sibTransId="{23ECAAF1-D8A1-432E-A274-3F64028C801E}"/>
    <dgm:cxn modelId="{66992E15-82E9-4B92-9097-C1D464664383}" type="presOf" srcId="{A0539021-7DB0-44E4-832C-561C97FCDEDC}" destId="{8717FFED-3883-4160-A494-B7393C6F65B4}" srcOrd="0" destOrd="0" presId="urn:microsoft.com/office/officeart/2005/8/layout/process4"/>
    <dgm:cxn modelId="{854A5219-A68E-45DE-ACBD-3F60E420B13C}" type="presOf" srcId="{824DE20C-DDFC-4C71-A395-2740C768553E}" destId="{7D398D50-7700-429A-994B-9E4C1B5D1679}" srcOrd="0" destOrd="0" presId="urn:microsoft.com/office/officeart/2005/8/layout/process4"/>
    <dgm:cxn modelId="{6F20CD36-81E8-420A-A914-C3848C821DBC}" type="presOf" srcId="{80083573-76E5-4527-9C18-40EF2B21A4A7}" destId="{64D14CCC-B0A7-4497-A31D-28CB8AA78571}" srcOrd="0" destOrd="0" presId="urn:microsoft.com/office/officeart/2005/8/layout/process4"/>
    <dgm:cxn modelId="{4CED1338-8C6C-48CF-95E9-12CDBA755762}" type="presOf" srcId="{6410F2FF-6DC6-45F0-AD8E-4BAEF5F87857}" destId="{71325903-EA38-4419-8095-2D355A730C57}" srcOrd="0" destOrd="0" presId="urn:microsoft.com/office/officeart/2005/8/layout/process4"/>
    <dgm:cxn modelId="{B0E6F23C-B40E-4DEA-9D85-DBE11974318F}" type="presOf" srcId="{C291599A-3FE1-4EC7-B427-07CADE146750}" destId="{325B4BE1-9266-4312-BFAF-661F94BB4B47}" srcOrd="1" destOrd="0" presId="urn:microsoft.com/office/officeart/2005/8/layout/process4"/>
    <dgm:cxn modelId="{5BDCAC68-7486-4710-94AC-D30E5EBE829D}" srcId="{3EE62F3E-56F5-482E-9F07-3305AF210F91}" destId="{6410F2FF-6DC6-45F0-AD8E-4BAEF5F87857}" srcOrd="0" destOrd="0" parTransId="{65D50A12-A109-404F-9289-A95FB7CCD123}" sibTransId="{ABA7E131-4033-45E9-AAA9-CE9902953328}"/>
    <dgm:cxn modelId="{C12A654F-A6AB-4E4E-A40F-401B83A0FF92}" srcId="{3EE62F3E-56F5-482E-9F07-3305AF210F91}" destId="{C291599A-3FE1-4EC7-B427-07CADE146750}" srcOrd="2" destOrd="0" parTransId="{6A875E63-FD19-4FC7-B3B9-B6A93AE0B617}" sibTransId="{10344DBC-5F35-427F-9623-2EB64445BED6}"/>
    <dgm:cxn modelId="{6460AE7D-34FA-472B-A475-DB5EFE7437D0}" srcId="{C291599A-3FE1-4EC7-B427-07CADE146750}" destId="{A0539021-7DB0-44E4-832C-561C97FCDEDC}" srcOrd="0" destOrd="0" parTransId="{3225D910-9E67-479E-900C-170127D08FF4}" sibTransId="{7930A73B-0C50-46E9-A991-C3C70CC3C89B}"/>
    <dgm:cxn modelId="{ED9A9683-6860-452F-96D3-5989FFBF777E}" srcId="{6410F2FF-6DC6-45F0-AD8E-4BAEF5F87857}" destId="{323B2C5C-2970-487E-BD33-18567E4BA662}" srcOrd="0" destOrd="0" parTransId="{4CA68C05-61D4-49B2-AD9D-991BF31E9DF3}" sibTransId="{CC0313A2-A855-491B-8547-D030B6585E88}"/>
    <dgm:cxn modelId="{C484DB95-6091-49F5-B25A-DBE407D8992D}" srcId="{80083573-76E5-4527-9C18-40EF2B21A4A7}" destId="{824DE20C-DDFC-4C71-A395-2740C768553E}" srcOrd="0" destOrd="0" parTransId="{20559C24-AF49-4333-8004-AAAC8284F758}" sibTransId="{E36F62F3-D01D-4B85-A410-2D315F02F42D}"/>
    <dgm:cxn modelId="{CC33ED9E-422A-4490-B7F3-8C604D555618}" type="presOf" srcId="{3EE62F3E-56F5-482E-9F07-3305AF210F91}" destId="{1CF04657-F9A4-4591-B04B-EF08688CF54F}" srcOrd="0" destOrd="0" presId="urn:microsoft.com/office/officeart/2005/8/layout/process4"/>
    <dgm:cxn modelId="{C2AD98A5-D368-42AF-A593-3B4A0D8EBC94}" type="presOf" srcId="{80083573-76E5-4527-9C18-40EF2B21A4A7}" destId="{634213F3-FA63-40F6-BC0E-612C0C95E040}" srcOrd="1" destOrd="0" presId="urn:microsoft.com/office/officeart/2005/8/layout/process4"/>
    <dgm:cxn modelId="{191692A9-E431-43D0-A4E1-EF996118686D}" type="presOf" srcId="{C291599A-3FE1-4EC7-B427-07CADE146750}" destId="{918DA5D2-A1E1-4657-9E73-64B5BF70230E}" srcOrd="0" destOrd="0" presId="urn:microsoft.com/office/officeart/2005/8/layout/process4"/>
    <dgm:cxn modelId="{84E0E1C2-823D-493A-8ED3-3E548190FFF6}" type="presOf" srcId="{6410F2FF-6DC6-45F0-AD8E-4BAEF5F87857}" destId="{757B2683-D6EB-4B35-9538-84171DF06B3B}" srcOrd="1" destOrd="0" presId="urn:microsoft.com/office/officeart/2005/8/layout/process4"/>
    <dgm:cxn modelId="{6BE168E5-8FAB-4258-8A4D-86AF04C7C75C}" type="presOf" srcId="{323B2C5C-2970-487E-BD33-18567E4BA662}" destId="{148D21CC-4232-4FB7-ACFD-D4A2C21624AC}" srcOrd="0" destOrd="0" presId="urn:microsoft.com/office/officeart/2005/8/layout/process4"/>
    <dgm:cxn modelId="{DBC7CCE2-1F42-4359-912D-FD0A751C9373}" type="presParOf" srcId="{1CF04657-F9A4-4591-B04B-EF08688CF54F}" destId="{98260143-DFC3-4DFB-8757-C4CBB68C87EF}" srcOrd="0" destOrd="0" presId="urn:microsoft.com/office/officeart/2005/8/layout/process4"/>
    <dgm:cxn modelId="{228C5B79-AFCA-4937-9612-5DC97C7C3A63}" type="presParOf" srcId="{98260143-DFC3-4DFB-8757-C4CBB68C87EF}" destId="{918DA5D2-A1E1-4657-9E73-64B5BF70230E}" srcOrd="0" destOrd="0" presId="urn:microsoft.com/office/officeart/2005/8/layout/process4"/>
    <dgm:cxn modelId="{DB47B79E-6AE8-425F-AD11-BFCC58814FBE}" type="presParOf" srcId="{98260143-DFC3-4DFB-8757-C4CBB68C87EF}" destId="{325B4BE1-9266-4312-BFAF-661F94BB4B47}" srcOrd="1" destOrd="0" presId="urn:microsoft.com/office/officeart/2005/8/layout/process4"/>
    <dgm:cxn modelId="{F5B33590-4826-4D61-9EC7-9AC1457F302A}" type="presParOf" srcId="{98260143-DFC3-4DFB-8757-C4CBB68C87EF}" destId="{99BEB567-9F37-46B3-9BEB-C96BD9FCEC12}" srcOrd="2" destOrd="0" presId="urn:microsoft.com/office/officeart/2005/8/layout/process4"/>
    <dgm:cxn modelId="{FA24FD39-BB3F-4DB2-B82E-8115E25AEDFE}" type="presParOf" srcId="{99BEB567-9F37-46B3-9BEB-C96BD9FCEC12}" destId="{8717FFED-3883-4160-A494-B7393C6F65B4}" srcOrd="0" destOrd="0" presId="urn:microsoft.com/office/officeart/2005/8/layout/process4"/>
    <dgm:cxn modelId="{650E5D3F-C8F2-4935-9012-831DE49E342E}" type="presParOf" srcId="{1CF04657-F9A4-4591-B04B-EF08688CF54F}" destId="{927ED80B-EA8F-4BC4-AE29-D8BA0E72EFD5}" srcOrd="1" destOrd="0" presId="urn:microsoft.com/office/officeart/2005/8/layout/process4"/>
    <dgm:cxn modelId="{15B425CC-BA7E-4777-8F71-E0E6BB170E49}" type="presParOf" srcId="{1CF04657-F9A4-4591-B04B-EF08688CF54F}" destId="{1C8003B0-085E-4483-8C93-3FE55CAB5E8D}" srcOrd="2" destOrd="0" presId="urn:microsoft.com/office/officeart/2005/8/layout/process4"/>
    <dgm:cxn modelId="{FC5A862F-FA31-4341-A7B3-C18C52E2DAE6}" type="presParOf" srcId="{1C8003B0-085E-4483-8C93-3FE55CAB5E8D}" destId="{64D14CCC-B0A7-4497-A31D-28CB8AA78571}" srcOrd="0" destOrd="0" presId="urn:microsoft.com/office/officeart/2005/8/layout/process4"/>
    <dgm:cxn modelId="{83A18F85-2ED9-49C7-85FF-BF9AA30B3F44}" type="presParOf" srcId="{1C8003B0-085E-4483-8C93-3FE55CAB5E8D}" destId="{634213F3-FA63-40F6-BC0E-612C0C95E040}" srcOrd="1" destOrd="0" presId="urn:microsoft.com/office/officeart/2005/8/layout/process4"/>
    <dgm:cxn modelId="{772BC669-F204-4992-B509-9ACBC2670535}" type="presParOf" srcId="{1C8003B0-085E-4483-8C93-3FE55CAB5E8D}" destId="{1FABA5AB-6C77-4DF2-83FB-83C2850A99C4}" srcOrd="2" destOrd="0" presId="urn:microsoft.com/office/officeart/2005/8/layout/process4"/>
    <dgm:cxn modelId="{BACA387B-C592-4810-AE7D-F77AA1C6B91F}" type="presParOf" srcId="{1FABA5AB-6C77-4DF2-83FB-83C2850A99C4}" destId="{7D398D50-7700-429A-994B-9E4C1B5D1679}" srcOrd="0" destOrd="0" presId="urn:microsoft.com/office/officeart/2005/8/layout/process4"/>
    <dgm:cxn modelId="{B3C3774B-46F6-4E66-B9E6-70D8FD8365B6}" type="presParOf" srcId="{1CF04657-F9A4-4591-B04B-EF08688CF54F}" destId="{BA2847BA-A4D2-4B37-AA71-A2F9A8C13F5B}" srcOrd="3" destOrd="0" presId="urn:microsoft.com/office/officeart/2005/8/layout/process4"/>
    <dgm:cxn modelId="{5849E6BE-982B-4F54-AB3B-F74C00508FC4}" type="presParOf" srcId="{1CF04657-F9A4-4591-B04B-EF08688CF54F}" destId="{7B43650E-EFE6-49EF-BF2B-2B578B67E98B}" srcOrd="4" destOrd="0" presId="urn:microsoft.com/office/officeart/2005/8/layout/process4"/>
    <dgm:cxn modelId="{881D57C3-9ACF-48AF-9DCE-BE4834A4B73D}" type="presParOf" srcId="{7B43650E-EFE6-49EF-BF2B-2B578B67E98B}" destId="{71325903-EA38-4419-8095-2D355A730C57}" srcOrd="0" destOrd="0" presId="urn:microsoft.com/office/officeart/2005/8/layout/process4"/>
    <dgm:cxn modelId="{D6D6EC2A-C65F-49ED-96F0-42FF0BFB28FA}" type="presParOf" srcId="{7B43650E-EFE6-49EF-BF2B-2B578B67E98B}" destId="{757B2683-D6EB-4B35-9538-84171DF06B3B}" srcOrd="1" destOrd="0" presId="urn:microsoft.com/office/officeart/2005/8/layout/process4"/>
    <dgm:cxn modelId="{2695E452-D85E-4B5A-B022-4C81DBE1C5E1}" type="presParOf" srcId="{7B43650E-EFE6-49EF-BF2B-2B578B67E98B}" destId="{6D637225-85B9-4E18-8222-55720CE2B269}" srcOrd="2" destOrd="0" presId="urn:microsoft.com/office/officeart/2005/8/layout/process4"/>
    <dgm:cxn modelId="{ECE3CA80-4E0C-42CB-B796-0E6121023CC1}" type="presParOf" srcId="{6D637225-85B9-4E18-8222-55720CE2B269}" destId="{148D21CC-4232-4FB7-ACFD-D4A2C21624AC}" srcOrd="0" destOrd="0" presId="urn:microsoft.com/office/officeart/2005/8/layout/process4"/>
  </dgm:cxnLst>
  <dgm:bg>
    <a:solidFill>
      <a:schemeClr val="bg1"/>
    </a:solidFill>
  </dgm:bg>
  <dgm:whole>
    <a:ln>
      <a:solidFill>
        <a:schemeClr val="bg1"/>
      </a:solidFill>
    </a:ln>
  </dgm:whole>
  <dgm:extLst>
    <a:ext uri="http://schemas.microsoft.com/office/drawing/2008/diagram">
      <dsp:dataModelExt xmlns:dsp="http://schemas.microsoft.com/office/drawing/2008/diagram" relId="rId10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EE62F3E-56F5-482E-9F07-3305AF210F91}" type="doc">
      <dgm:prSet loTypeId="urn:microsoft.com/office/officeart/2005/8/layout/process4" loCatId="list" qsTypeId="urn:microsoft.com/office/officeart/2005/8/quickstyle/simple1" qsCatId="simple" csTypeId="urn:microsoft.com/office/officeart/2005/8/colors/accent2_2" csCatId="accent2" phldr="1"/>
      <dgm:spPr/>
      <dgm:t>
        <a:bodyPr/>
        <a:lstStyle/>
        <a:p>
          <a:endParaRPr lang="en-GB"/>
        </a:p>
      </dgm:t>
    </dgm:pt>
    <dgm:pt modelId="{F5CD95E2-DBFE-48D6-B65B-7BDA236EBC96}">
      <dgm:prSet phldrT="[Text]" custT="1"/>
      <dgm:spPr/>
      <dgm:t>
        <a:bodyPr/>
        <a:lstStyle/>
        <a:p>
          <a:pPr algn="ctr"/>
          <a:r>
            <a:rPr lang="en-GB" sz="1000" dirty="0">
              <a:latin typeface="Palatino Linotype" panose="02040502050505030304" pitchFamily="18" charset="0"/>
            </a:rPr>
            <a:t>LIGHTING</a:t>
          </a:r>
        </a:p>
      </dgm:t>
    </dgm:pt>
    <dgm:pt modelId="{E2595E01-4A62-4966-8CDD-9C1B6D4A027B}" type="parTrans" cxnId="{A6801E1F-608C-46E2-B395-E9DB4CA3584F}">
      <dgm:prSet/>
      <dgm:spPr/>
      <dgm:t>
        <a:bodyPr/>
        <a:lstStyle/>
        <a:p>
          <a:pPr algn="ctr"/>
          <a:endParaRPr lang="en-GB" sz="2400">
            <a:latin typeface="Palatino Linotype" panose="02040502050505030304" pitchFamily="18" charset="0"/>
          </a:endParaRPr>
        </a:p>
      </dgm:t>
    </dgm:pt>
    <dgm:pt modelId="{919473CB-7082-40C7-BDF3-D0118C9DFC68}" type="sibTrans" cxnId="{A6801E1F-608C-46E2-B395-E9DB4CA3584F}">
      <dgm:prSet/>
      <dgm:spPr/>
      <dgm:t>
        <a:bodyPr/>
        <a:lstStyle/>
        <a:p>
          <a:pPr algn="ctr"/>
          <a:endParaRPr lang="en-GB" sz="2400">
            <a:latin typeface="Palatino Linotype" panose="02040502050505030304" pitchFamily="18" charset="0"/>
          </a:endParaRPr>
        </a:p>
      </dgm:t>
    </dgm:pt>
    <dgm:pt modelId="{52CDEA15-CCB6-4B1A-8A33-B5CCCD7A6158}">
      <dgm:prSet phldrT="[Text]" custT="1"/>
      <dgm:spPr/>
      <dgm:t>
        <a:bodyPr/>
        <a:lstStyle/>
        <a:p>
          <a:pPr algn="ctr"/>
          <a:r>
            <a:rPr lang="en-GB" sz="1000" dirty="0">
              <a:latin typeface="Palatino Linotype" panose="02040502050505030304" pitchFamily="18" charset="0"/>
            </a:rPr>
            <a:t>FISHERIES – AGRICULTURE</a:t>
          </a:r>
        </a:p>
      </dgm:t>
    </dgm:pt>
    <dgm:pt modelId="{4DF5B122-792C-41D6-8AD1-41E02FF0295B}" type="parTrans" cxnId="{9F05D43E-9808-4799-A3A6-FEB6DA5BF37C}">
      <dgm:prSet/>
      <dgm:spPr/>
      <dgm:t>
        <a:bodyPr/>
        <a:lstStyle/>
        <a:p>
          <a:pPr algn="ctr"/>
          <a:endParaRPr lang="en-GB" sz="2400">
            <a:latin typeface="Palatino Linotype" panose="02040502050505030304" pitchFamily="18" charset="0"/>
          </a:endParaRPr>
        </a:p>
      </dgm:t>
    </dgm:pt>
    <dgm:pt modelId="{54C3DF69-12C2-46DA-AE0D-9E7A5F0C9CD9}" type="sibTrans" cxnId="{9F05D43E-9808-4799-A3A6-FEB6DA5BF37C}">
      <dgm:prSet/>
      <dgm:spPr/>
      <dgm:t>
        <a:bodyPr/>
        <a:lstStyle/>
        <a:p>
          <a:pPr algn="ctr"/>
          <a:endParaRPr lang="en-GB" sz="2400">
            <a:latin typeface="Palatino Linotype" panose="02040502050505030304" pitchFamily="18" charset="0"/>
          </a:endParaRPr>
        </a:p>
      </dgm:t>
    </dgm:pt>
    <dgm:pt modelId="{2AB1F36A-5EF9-422E-9332-F7EADBF81E57}">
      <dgm:prSet phldrT="[Text]" custT="1"/>
      <dgm:spPr/>
      <dgm:t>
        <a:bodyPr/>
        <a:lstStyle/>
        <a:p>
          <a:pPr algn="ctr"/>
          <a:r>
            <a:rPr lang="en-GB" sz="1000" dirty="0">
              <a:latin typeface="Palatino Linotype" panose="02040502050505030304" pitchFamily="18" charset="0"/>
            </a:rPr>
            <a:t>HARBOURS – AIRPORTS</a:t>
          </a:r>
        </a:p>
      </dgm:t>
    </dgm:pt>
    <dgm:pt modelId="{F20FB62A-7403-41E9-B286-D29117FA2962}" type="parTrans" cxnId="{C9F9A050-17DD-446B-AA3D-E3421551A950}">
      <dgm:prSet/>
      <dgm:spPr/>
      <dgm:t>
        <a:bodyPr/>
        <a:lstStyle/>
        <a:p>
          <a:pPr algn="ctr"/>
          <a:endParaRPr lang="en-GB" sz="2400">
            <a:latin typeface="Palatino Linotype" panose="02040502050505030304" pitchFamily="18" charset="0"/>
          </a:endParaRPr>
        </a:p>
      </dgm:t>
    </dgm:pt>
    <dgm:pt modelId="{FA202E98-6B09-4539-8F2E-E5C5DB31E621}" type="sibTrans" cxnId="{C9F9A050-17DD-446B-AA3D-E3421551A950}">
      <dgm:prSet/>
      <dgm:spPr/>
      <dgm:t>
        <a:bodyPr/>
        <a:lstStyle/>
        <a:p>
          <a:pPr algn="ctr"/>
          <a:endParaRPr lang="en-GB" sz="2400">
            <a:latin typeface="Palatino Linotype" panose="02040502050505030304" pitchFamily="18" charset="0"/>
          </a:endParaRPr>
        </a:p>
      </dgm:t>
    </dgm:pt>
    <dgm:pt modelId="{538D0E54-CEAF-4E33-ABC4-F20814496FCE}">
      <dgm:prSet phldrT="[Text]" custT="1"/>
      <dgm:spPr/>
      <dgm:t>
        <a:bodyPr/>
        <a:lstStyle/>
        <a:p>
          <a:pPr algn="ctr"/>
          <a:r>
            <a:rPr lang="en-GB" sz="1000" dirty="0">
              <a:latin typeface="Palatino Linotype" panose="02040502050505030304" pitchFamily="18" charset="0"/>
            </a:rPr>
            <a:t>SPECIAL CUSTOMERS</a:t>
          </a:r>
        </a:p>
      </dgm:t>
    </dgm:pt>
    <dgm:pt modelId="{AD619DE3-1A78-43A4-B3DC-1F7783131914}" type="parTrans" cxnId="{0454BC13-F4DF-49BB-A4DB-ABBD733217DC}">
      <dgm:prSet/>
      <dgm:spPr/>
      <dgm:t>
        <a:bodyPr/>
        <a:lstStyle/>
        <a:p>
          <a:pPr algn="ctr"/>
          <a:endParaRPr lang="en-GB" sz="2400">
            <a:latin typeface="Palatino Linotype" panose="02040502050505030304" pitchFamily="18" charset="0"/>
          </a:endParaRPr>
        </a:p>
      </dgm:t>
    </dgm:pt>
    <dgm:pt modelId="{B7451312-ABDC-4BC3-9E58-0EFEB73F0797}" type="sibTrans" cxnId="{0454BC13-F4DF-49BB-A4DB-ABBD733217DC}">
      <dgm:prSet/>
      <dgm:spPr/>
      <dgm:t>
        <a:bodyPr/>
        <a:lstStyle/>
        <a:p>
          <a:pPr algn="ctr"/>
          <a:endParaRPr lang="en-GB" sz="2400">
            <a:latin typeface="Palatino Linotype" panose="02040502050505030304" pitchFamily="18" charset="0"/>
          </a:endParaRPr>
        </a:p>
      </dgm:t>
    </dgm:pt>
    <dgm:pt modelId="{1F6554E5-500A-429B-8751-D87AF5285D7B}">
      <dgm:prSet phldrT="[Text]" custT="1"/>
      <dgm:spPr/>
      <dgm:t>
        <a:bodyPr/>
        <a:lstStyle/>
        <a:p>
          <a:pPr algn="ctr"/>
          <a:r>
            <a:rPr lang="en-GB" sz="1000" dirty="0">
              <a:latin typeface="Palatino Linotype" panose="02040502050505030304" pitchFamily="18" charset="0"/>
            </a:rPr>
            <a:t>Define the level based on area of coverage</a:t>
          </a:r>
        </a:p>
      </dgm:t>
    </dgm:pt>
    <dgm:pt modelId="{9702383C-4AFA-4F25-8AEE-1F40F8750FE5}" type="parTrans" cxnId="{783BA7C2-7397-4D73-89A3-23523DDF1F29}">
      <dgm:prSet/>
      <dgm:spPr/>
      <dgm:t>
        <a:bodyPr/>
        <a:lstStyle/>
        <a:p>
          <a:pPr algn="ctr"/>
          <a:endParaRPr lang="en-GB" sz="2400">
            <a:latin typeface="Palatino Linotype" panose="02040502050505030304" pitchFamily="18" charset="0"/>
          </a:endParaRPr>
        </a:p>
      </dgm:t>
    </dgm:pt>
    <dgm:pt modelId="{3780F33B-2D02-4C69-B6E3-661330FC7A39}" type="sibTrans" cxnId="{783BA7C2-7397-4D73-89A3-23523DDF1F29}">
      <dgm:prSet/>
      <dgm:spPr/>
      <dgm:t>
        <a:bodyPr/>
        <a:lstStyle/>
        <a:p>
          <a:pPr algn="ctr"/>
          <a:endParaRPr lang="en-GB" sz="2400">
            <a:latin typeface="Palatino Linotype" panose="02040502050505030304" pitchFamily="18" charset="0"/>
          </a:endParaRPr>
        </a:p>
      </dgm:t>
    </dgm:pt>
    <dgm:pt modelId="{6EF73132-C55F-446B-8479-7D5370949651}">
      <dgm:prSet phldrT="[Text]" custT="1"/>
      <dgm:spPr/>
      <dgm:t>
        <a:bodyPr/>
        <a:lstStyle/>
        <a:p>
          <a:pPr algn="ctr"/>
          <a:r>
            <a:rPr lang="en-GB" sz="1000" dirty="0">
              <a:latin typeface="Palatino Linotype" panose="02040502050505030304" pitchFamily="18" charset="0"/>
            </a:rPr>
            <a:t>Principal economic activities</a:t>
          </a:r>
        </a:p>
      </dgm:t>
    </dgm:pt>
    <dgm:pt modelId="{CF6D1FD7-9A12-4A03-9ABA-492765AFFA9D}" type="parTrans" cxnId="{C5CFD214-5FA8-4E9C-A57F-ED25EE5AE991}">
      <dgm:prSet/>
      <dgm:spPr/>
      <dgm:t>
        <a:bodyPr/>
        <a:lstStyle/>
        <a:p>
          <a:pPr algn="ctr"/>
          <a:endParaRPr lang="en-GB" sz="2400">
            <a:latin typeface="Palatino Linotype" panose="02040502050505030304" pitchFamily="18" charset="0"/>
          </a:endParaRPr>
        </a:p>
      </dgm:t>
    </dgm:pt>
    <dgm:pt modelId="{0263B864-1A34-4365-8717-9BF101F7AF09}" type="sibTrans" cxnId="{C5CFD214-5FA8-4E9C-A57F-ED25EE5AE991}">
      <dgm:prSet/>
      <dgm:spPr/>
      <dgm:t>
        <a:bodyPr/>
        <a:lstStyle/>
        <a:p>
          <a:pPr algn="ctr"/>
          <a:endParaRPr lang="en-GB" sz="2400">
            <a:latin typeface="Palatino Linotype" panose="02040502050505030304" pitchFamily="18" charset="0"/>
          </a:endParaRPr>
        </a:p>
      </dgm:t>
    </dgm:pt>
    <dgm:pt modelId="{F907E6AE-8C67-46E5-A453-EDCBCBF37813}">
      <dgm:prSet phldrT="[Text]" custT="1"/>
      <dgm:spPr/>
      <dgm:t>
        <a:bodyPr/>
        <a:lstStyle/>
        <a:p>
          <a:pPr algn="ctr"/>
          <a:r>
            <a:rPr lang="en-GB" sz="1000" dirty="0">
              <a:latin typeface="Palatino Linotype" panose="02040502050505030304" pitchFamily="18" charset="0"/>
            </a:rPr>
            <a:t>WATER</a:t>
          </a:r>
        </a:p>
      </dgm:t>
    </dgm:pt>
    <dgm:pt modelId="{2CD2B110-16E7-4184-847C-79BA1326800A}" type="parTrans" cxnId="{6A71EEDB-FA8C-449A-AF71-7DDAAF7F310E}">
      <dgm:prSet/>
      <dgm:spPr/>
      <dgm:t>
        <a:bodyPr/>
        <a:lstStyle/>
        <a:p>
          <a:pPr algn="ctr"/>
          <a:endParaRPr lang="en-GB" sz="2400">
            <a:latin typeface="Palatino Linotype" panose="02040502050505030304" pitchFamily="18" charset="0"/>
          </a:endParaRPr>
        </a:p>
      </dgm:t>
    </dgm:pt>
    <dgm:pt modelId="{3F78874B-194F-4B9D-A221-59985404B38A}" type="sibTrans" cxnId="{6A71EEDB-FA8C-449A-AF71-7DDAAF7F310E}">
      <dgm:prSet/>
      <dgm:spPr/>
      <dgm:t>
        <a:bodyPr/>
        <a:lstStyle/>
        <a:p>
          <a:pPr algn="ctr"/>
          <a:endParaRPr lang="en-GB" sz="2400">
            <a:latin typeface="Palatino Linotype" panose="02040502050505030304" pitchFamily="18" charset="0"/>
          </a:endParaRPr>
        </a:p>
      </dgm:t>
    </dgm:pt>
    <dgm:pt modelId="{C3EDA7C4-0C9D-4A11-B75B-C784170C4D32}">
      <dgm:prSet phldrT="[Text]" custT="1"/>
      <dgm:spPr/>
      <dgm:t>
        <a:bodyPr/>
        <a:lstStyle/>
        <a:p>
          <a:pPr algn="ctr"/>
          <a:r>
            <a:rPr lang="en-GB" sz="1000" dirty="0">
              <a:latin typeface="Palatino Linotype" panose="02040502050505030304" pitchFamily="18" charset="0"/>
            </a:rPr>
            <a:t>Water pumps</a:t>
          </a:r>
        </a:p>
      </dgm:t>
    </dgm:pt>
    <dgm:pt modelId="{C118052B-8595-4E22-AE42-0FBC0311BE6A}" type="parTrans" cxnId="{A406849D-6FAE-401D-A087-46C56EAE09CF}">
      <dgm:prSet/>
      <dgm:spPr/>
      <dgm:t>
        <a:bodyPr/>
        <a:lstStyle/>
        <a:p>
          <a:pPr algn="ctr"/>
          <a:endParaRPr lang="en-GB" sz="2400">
            <a:latin typeface="Palatino Linotype" panose="02040502050505030304" pitchFamily="18" charset="0"/>
          </a:endParaRPr>
        </a:p>
      </dgm:t>
    </dgm:pt>
    <dgm:pt modelId="{AB958E34-266F-42EC-9721-A88827A72130}" type="sibTrans" cxnId="{A406849D-6FAE-401D-A087-46C56EAE09CF}">
      <dgm:prSet/>
      <dgm:spPr/>
      <dgm:t>
        <a:bodyPr/>
        <a:lstStyle/>
        <a:p>
          <a:pPr algn="ctr"/>
          <a:endParaRPr lang="en-GB" sz="2400">
            <a:latin typeface="Palatino Linotype" panose="02040502050505030304" pitchFamily="18" charset="0"/>
          </a:endParaRPr>
        </a:p>
      </dgm:t>
    </dgm:pt>
    <dgm:pt modelId="{C939E130-4BA5-4A52-B01A-7F9C554EC2DB}">
      <dgm:prSet phldrT="[Text]" custT="1"/>
      <dgm:spPr/>
      <dgm:t>
        <a:bodyPr/>
        <a:lstStyle/>
        <a:p>
          <a:pPr algn="ctr"/>
          <a:r>
            <a:rPr lang="en-GB" sz="1000" dirty="0">
              <a:latin typeface="Palatino Linotype" panose="02040502050505030304" pitchFamily="18" charset="0"/>
            </a:rPr>
            <a:t>Energy intensive HUBs</a:t>
          </a:r>
        </a:p>
      </dgm:t>
    </dgm:pt>
    <dgm:pt modelId="{F354D677-F20D-4FE4-AD91-7BD9F1FFDD4A}" type="parTrans" cxnId="{0D7C8233-932E-4D52-9FE7-ECC847F9E587}">
      <dgm:prSet/>
      <dgm:spPr/>
      <dgm:t>
        <a:bodyPr/>
        <a:lstStyle/>
        <a:p>
          <a:pPr algn="ctr"/>
          <a:endParaRPr lang="en-GB" sz="2400">
            <a:latin typeface="Palatino Linotype" panose="02040502050505030304" pitchFamily="18" charset="0"/>
          </a:endParaRPr>
        </a:p>
      </dgm:t>
    </dgm:pt>
    <dgm:pt modelId="{76DB4E8D-50F5-4FFF-A1A4-ABDDAB51586D}" type="sibTrans" cxnId="{0D7C8233-932E-4D52-9FE7-ECC847F9E587}">
      <dgm:prSet/>
      <dgm:spPr/>
      <dgm:t>
        <a:bodyPr/>
        <a:lstStyle/>
        <a:p>
          <a:pPr algn="ctr"/>
          <a:endParaRPr lang="en-GB" sz="2400">
            <a:latin typeface="Palatino Linotype" panose="02040502050505030304" pitchFamily="18" charset="0"/>
          </a:endParaRPr>
        </a:p>
      </dgm:t>
    </dgm:pt>
    <dgm:pt modelId="{80083573-76E5-4527-9C18-40EF2B21A4A7}">
      <dgm:prSet phldrT="[Text]" custT="1"/>
      <dgm:spPr/>
      <dgm:t>
        <a:bodyPr/>
        <a:lstStyle/>
        <a:p>
          <a:pPr algn="ctr"/>
          <a:r>
            <a:rPr lang="en-GB" sz="1000" dirty="0">
              <a:latin typeface="Palatino Linotype" panose="02040502050505030304" pitchFamily="18" charset="0"/>
            </a:rPr>
            <a:t>PUBLIC BUILDING</a:t>
          </a:r>
        </a:p>
      </dgm:t>
    </dgm:pt>
    <dgm:pt modelId="{3B924C3A-01AC-4C9E-B145-B8BC703EAF6C}" type="parTrans" cxnId="{A4D6480B-C7C2-4A0F-8A30-5C27A04F326C}">
      <dgm:prSet/>
      <dgm:spPr/>
      <dgm:t>
        <a:bodyPr/>
        <a:lstStyle/>
        <a:p>
          <a:endParaRPr lang="it-IT"/>
        </a:p>
      </dgm:t>
    </dgm:pt>
    <dgm:pt modelId="{23ECAAF1-D8A1-432E-A274-3F64028C801E}" type="sibTrans" cxnId="{A4D6480B-C7C2-4A0F-8A30-5C27A04F326C}">
      <dgm:prSet/>
      <dgm:spPr/>
      <dgm:t>
        <a:bodyPr/>
        <a:lstStyle/>
        <a:p>
          <a:endParaRPr lang="it-IT"/>
        </a:p>
      </dgm:t>
    </dgm:pt>
    <dgm:pt modelId="{824DE20C-DDFC-4C71-A395-2740C768553E}">
      <dgm:prSet phldrT="[Text]" custT="1"/>
      <dgm:spPr/>
      <dgm:t>
        <a:bodyPr/>
        <a:lstStyle/>
        <a:p>
          <a:pPr algn="ctr"/>
          <a:r>
            <a:rPr lang="en-GB" sz="1000" dirty="0">
              <a:latin typeface="Palatino Linotype" panose="02040502050505030304" pitchFamily="18" charset="0"/>
            </a:rPr>
            <a:t>Public offices and other buildings</a:t>
          </a:r>
        </a:p>
      </dgm:t>
    </dgm:pt>
    <dgm:pt modelId="{20559C24-AF49-4333-8004-AAAC8284F758}" type="parTrans" cxnId="{C484DB95-6091-49F5-B25A-DBE407D8992D}">
      <dgm:prSet/>
      <dgm:spPr/>
      <dgm:t>
        <a:bodyPr/>
        <a:lstStyle/>
        <a:p>
          <a:endParaRPr lang="it-IT"/>
        </a:p>
      </dgm:t>
    </dgm:pt>
    <dgm:pt modelId="{E36F62F3-D01D-4B85-A410-2D315F02F42D}" type="sibTrans" cxnId="{C484DB95-6091-49F5-B25A-DBE407D8992D}">
      <dgm:prSet/>
      <dgm:spPr/>
      <dgm:t>
        <a:bodyPr/>
        <a:lstStyle/>
        <a:p>
          <a:endParaRPr lang="it-IT"/>
        </a:p>
      </dgm:t>
    </dgm:pt>
    <dgm:pt modelId="{30C21857-CE57-40AD-894B-4A8C683E3074}">
      <dgm:prSet phldrT="[Text]" custT="1"/>
      <dgm:spPr/>
      <dgm:t>
        <a:bodyPr/>
        <a:lstStyle/>
        <a:p>
          <a:pPr algn="ctr"/>
          <a:r>
            <a:rPr lang="en-GB" sz="1000" dirty="0">
              <a:latin typeface="Palatino Linotype" panose="02040502050505030304" pitchFamily="18" charset="0"/>
            </a:rPr>
            <a:t>Definition of power and main energy load profiles</a:t>
          </a:r>
        </a:p>
      </dgm:t>
    </dgm:pt>
    <dgm:pt modelId="{9DF09415-C5FD-44A8-854C-51751A665324}" type="parTrans" cxnId="{D3F543AD-619F-4B52-8941-219CBD382489}">
      <dgm:prSet/>
      <dgm:spPr/>
      <dgm:t>
        <a:bodyPr/>
        <a:lstStyle/>
        <a:p>
          <a:endParaRPr lang="it-IT"/>
        </a:p>
      </dgm:t>
    </dgm:pt>
    <dgm:pt modelId="{1DBF4A6B-9916-4F21-8BD8-EB55D11DC57B}" type="sibTrans" cxnId="{D3F543AD-619F-4B52-8941-219CBD382489}">
      <dgm:prSet/>
      <dgm:spPr/>
      <dgm:t>
        <a:bodyPr/>
        <a:lstStyle/>
        <a:p>
          <a:endParaRPr lang="it-IT"/>
        </a:p>
      </dgm:t>
    </dgm:pt>
    <dgm:pt modelId="{1CF04657-F9A4-4591-B04B-EF08688CF54F}" type="pres">
      <dgm:prSet presAssocID="{3EE62F3E-56F5-482E-9F07-3305AF210F91}" presName="Name0" presStyleCnt="0">
        <dgm:presLayoutVars>
          <dgm:dir/>
          <dgm:animLvl val="lvl"/>
          <dgm:resizeHandles val="exact"/>
        </dgm:presLayoutVars>
      </dgm:prSet>
      <dgm:spPr/>
    </dgm:pt>
    <dgm:pt modelId="{710D2E6B-6BFF-461F-A022-A9B1CA3C4F02}" type="pres">
      <dgm:prSet presAssocID="{538D0E54-CEAF-4E33-ABC4-F20814496FCE}" presName="boxAndChildren" presStyleCnt="0"/>
      <dgm:spPr/>
    </dgm:pt>
    <dgm:pt modelId="{921EF796-DFDE-4DB6-86C4-CBC4EACA0526}" type="pres">
      <dgm:prSet presAssocID="{538D0E54-CEAF-4E33-ABC4-F20814496FCE}" presName="parentTextBox" presStyleLbl="node1" presStyleIdx="0" presStyleCnt="6"/>
      <dgm:spPr/>
    </dgm:pt>
    <dgm:pt modelId="{238BDD9E-82B0-431A-AF04-131F69E1FA23}" type="pres">
      <dgm:prSet presAssocID="{538D0E54-CEAF-4E33-ABC4-F20814496FCE}" presName="entireBox" presStyleLbl="node1" presStyleIdx="0" presStyleCnt="6"/>
      <dgm:spPr/>
    </dgm:pt>
    <dgm:pt modelId="{59E2891C-7985-41AD-AAD7-2F198196F4D9}" type="pres">
      <dgm:prSet presAssocID="{538D0E54-CEAF-4E33-ABC4-F20814496FCE}" presName="descendantBox" presStyleCnt="0"/>
      <dgm:spPr/>
    </dgm:pt>
    <dgm:pt modelId="{7B597EC2-7FEF-4CCA-A0FD-D6C1079FDE45}" type="pres">
      <dgm:prSet presAssocID="{30C21857-CE57-40AD-894B-4A8C683E3074}" presName="childTextBox" presStyleLbl="fgAccFollowNode1" presStyleIdx="0" presStyleCnt="6">
        <dgm:presLayoutVars>
          <dgm:bulletEnabled val="1"/>
        </dgm:presLayoutVars>
      </dgm:prSet>
      <dgm:spPr/>
    </dgm:pt>
    <dgm:pt modelId="{BDAC50A5-8DB7-403F-A1D6-DBEB80689FD1}" type="pres">
      <dgm:prSet presAssocID="{FA202E98-6B09-4539-8F2E-E5C5DB31E621}" presName="sp" presStyleCnt="0"/>
      <dgm:spPr/>
    </dgm:pt>
    <dgm:pt modelId="{C268E1E0-8531-47A3-93CA-07E1E8D57553}" type="pres">
      <dgm:prSet presAssocID="{2AB1F36A-5EF9-422E-9332-F7EADBF81E57}" presName="arrowAndChildren" presStyleCnt="0"/>
      <dgm:spPr/>
    </dgm:pt>
    <dgm:pt modelId="{A748C561-AE72-411A-BEBD-945932F23C16}" type="pres">
      <dgm:prSet presAssocID="{2AB1F36A-5EF9-422E-9332-F7EADBF81E57}" presName="parentTextArrow" presStyleLbl="node1" presStyleIdx="0" presStyleCnt="6"/>
      <dgm:spPr/>
    </dgm:pt>
    <dgm:pt modelId="{A78DA42F-97D2-4C57-8007-C07DFA2795DB}" type="pres">
      <dgm:prSet presAssocID="{2AB1F36A-5EF9-422E-9332-F7EADBF81E57}" presName="arrow" presStyleLbl="node1" presStyleIdx="1" presStyleCnt="6"/>
      <dgm:spPr/>
    </dgm:pt>
    <dgm:pt modelId="{55817DFF-71AA-4692-9309-4DB3F2CB801A}" type="pres">
      <dgm:prSet presAssocID="{2AB1F36A-5EF9-422E-9332-F7EADBF81E57}" presName="descendantArrow" presStyleCnt="0"/>
      <dgm:spPr/>
    </dgm:pt>
    <dgm:pt modelId="{3E6D718D-D8A0-4048-8B9F-5713B7EC4A97}" type="pres">
      <dgm:prSet presAssocID="{C939E130-4BA5-4A52-B01A-7F9C554EC2DB}" presName="childTextArrow" presStyleLbl="fgAccFollowNode1" presStyleIdx="1" presStyleCnt="6">
        <dgm:presLayoutVars>
          <dgm:bulletEnabled val="1"/>
        </dgm:presLayoutVars>
      </dgm:prSet>
      <dgm:spPr/>
    </dgm:pt>
    <dgm:pt modelId="{86F41A76-E0E7-49E4-8958-67F29FC16983}" type="pres">
      <dgm:prSet presAssocID="{3F78874B-194F-4B9D-A221-59985404B38A}" presName="sp" presStyleCnt="0"/>
      <dgm:spPr/>
    </dgm:pt>
    <dgm:pt modelId="{DDD3DE4D-8B17-46A8-AA61-C343B3F2B77B}" type="pres">
      <dgm:prSet presAssocID="{F907E6AE-8C67-46E5-A453-EDCBCBF37813}" presName="arrowAndChildren" presStyleCnt="0"/>
      <dgm:spPr/>
    </dgm:pt>
    <dgm:pt modelId="{04275B7F-7A62-4404-B9AC-D6BC36649260}" type="pres">
      <dgm:prSet presAssocID="{F907E6AE-8C67-46E5-A453-EDCBCBF37813}" presName="parentTextArrow" presStyleLbl="node1" presStyleIdx="1" presStyleCnt="6"/>
      <dgm:spPr/>
    </dgm:pt>
    <dgm:pt modelId="{066DE291-CECC-4001-AD8D-479750918E1F}" type="pres">
      <dgm:prSet presAssocID="{F907E6AE-8C67-46E5-A453-EDCBCBF37813}" presName="arrow" presStyleLbl="node1" presStyleIdx="2" presStyleCnt="6"/>
      <dgm:spPr/>
    </dgm:pt>
    <dgm:pt modelId="{E94AD6AA-AC2E-41B0-A95A-0EA439DB52EA}" type="pres">
      <dgm:prSet presAssocID="{F907E6AE-8C67-46E5-A453-EDCBCBF37813}" presName="descendantArrow" presStyleCnt="0"/>
      <dgm:spPr/>
    </dgm:pt>
    <dgm:pt modelId="{1A8D503C-A33D-49DC-B452-251181B7F5E9}" type="pres">
      <dgm:prSet presAssocID="{C3EDA7C4-0C9D-4A11-B75B-C784170C4D32}" presName="childTextArrow" presStyleLbl="fgAccFollowNode1" presStyleIdx="2" presStyleCnt="6">
        <dgm:presLayoutVars>
          <dgm:bulletEnabled val="1"/>
        </dgm:presLayoutVars>
      </dgm:prSet>
      <dgm:spPr/>
    </dgm:pt>
    <dgm:pt modelId="{84755404-19CF-4AE5-ACD4-B28074C61B77}" type="pres">
      <dgm:prSet presAssocID="{54C3DF69-12C2-46DA-AE0D-9E7A5F0C9CD9}" presName="sp" presStyleCnt="0"/>
      <dgm:spPr/>
    </dgm:pt>
    <dgm:pt modelId="{54DDBF8D-1F29-4E5A-832B-2B6DF22CAC2A}" type="pres">
      <dgm:prSet presAssocID="{52CDEA15-CCB6-4B1A-8A33-B5CCCD7A6158}" presName="arrowAndChildren" presStyleCnt="0"/>
      <dgm:spPr/>
    </dgm:pt>
    <dgm:pt modelId="{824AC17B-51F0-4B19-9FC5-9D82BD20D913}" type="pres">
      <dgm:prSet presAssocID="{52CDEA15-CCB6-4B1A-8A33-B5CCCD7A6158}" presName="parentTextArrow" presStyleLbl="node1" presStyleIdx="2" presStyleCnt="6"/>
      <dgm:spPr/>
    </dgm:pt>
    <dgm:pt modelId="{48B59CE8-B6A6-4642-969D-54374ABB03CD}" type="pres">
      <dgm:prSet presAssocID="{52CDEA15-CCB6-4B1A-8A33-B5CCCD7A6158}" presName="arrow" presStyleLbl="node1" presStyleIdx="3" presStyleCnt="6"/>
      <dgm:spPr/>
    </dgm:pt>
    <dgm:pt modelId="{DA265388-155B-48F4-89BE-D291C46604CE}" type="pres">
      <dgm:prSet presAssocID="{52CDEA15-CCB6-4B1A-8A33-B5CCCD7A6158}" presName="descendantArrow" presStyleCnt="0"/>
      <dgm:spPr/>
    </dgm:pt>
    <dgm:pt modelId="{5DDDFC1C-91C7-45DF-8752-42F4D7070964}" type="pres">
      <dgm:prSet presAssocID="{6EF73132-C55F-446B-8479-7D5370949651}" presName="childTextArrow" presStyleLbl="fgAccFollowNode1" presStyleIdx="3" presStyleCnt="6" custLinFactNeighborX="-7227">
        <dgm:presLayoutVars>
          <dgm:bulletEnabled val="1"/>
        </dgm:presLayoutVars>
      </dgm:prSet>
      <dgm:spPr/>
    </dgm:pt>
    <dgm:pt modelId="{2191842B-C06C-4481-88CB-764ECF110DE9}" type="pres">
      <dgm:prSet presAssocID="{919473CB-7082-40C7-BDF3-D0118C9DFC68}" presName="sp" presStyleCnt="0"/>
      <dgm:spPr/>
    </dgm:pt>
    <dgm:pt modelId="{71CE18FC-7722-4ED6-9CDA-565CD71F4BD0}" type="pres">
      <dgm:prSet presAssocID="{F5CD95E2-DBFE-48D6-B65B-7BDA236EBC96}" presName="arrowAndChildren" presStyleCnt="0"/>
      <dgm:spPr/>
    </dgm:pt>
    <dgm:pt modelId="{0654F657-B7AD-49AA-9845-F363055D307F}" type="pres">
      <dgm:prSet presAssocID="{F5CD95E2-DBFE-48D6-B65B-7BDA236EBC96}" presName="parentTextArrow" presStyleLbl="node1" presStyleIdx="3" presStyleCnt="6"/>
      <dgm:spPr/>
    </dgm:pt>
    <dgm:pt modelId="{9A6940B3-D6C5-4628-9418-680539A5EE86}" type="pres">
      <dgm:prSet presAssocID="{F5CD95E2-DBFE-48D6-B65B-7BDA236EBC96}" presName="arrow" presStyleLbl="node1" presStyleIdx="4" presStyleCnt="6"/>
      <dgm:spPr/>
    </dgm:pt>
    <dgm:pt modelId="{C16EF05C-10C9-4E44-9A04-E6B0D57DED04}" type="pres">
      <dgm:prSet presAssocID="{F5CD95E2-DBFE-48D6-B65B-7BDA236EBC96}" presName="descendantArrow" presStyleCnt="0"/>
      <dgm:spPr/>
    </dgm:pt>
    <dgm:pt modelId="{141602AB-72C5-47BC-BDE3-A7989D4F3F16}" type="pres">
      <dgm:prSet presAssocID="{1F6554E5-500A-429B-8751-D87AF5285D7B}" presName="childTextArrow" presStyleLbl="fgAccFollowNode1" presStyleIdx="4" presStyleCnt="6">
        <dgm:presLayoutVars>
          <dgm:bulletEnabled val="1"/>
        </dgm:presLayoutVars>
      </dgm:prSet>
      <dgm:spPr/>
    </dgm:pt>
    <dgm:pt modelId="{927ED80B-EA8F-4BC4-AE29-D8BA0E72EFD5}" type="pres">
      <dgm:prSet presAssocID="{23ECAAF1-D8A1-432E-A274-3F64028C801E}" presName="sp" presStyleCnt="0"/>
      <dgm:spPr/>
    </dgm:pt>
    <dgm:pt modelId="{1C8003B0-085E-4483-8C93-3FE55CAB5E8D}" type="pres">
      <dgm:prSet presAssocID="{80083573-76E5-4527-9C18-40EF2B21A4A7}" presName="arrowAndChildren" presStyleCnt="0"/>
      <dgm:spPr/>
    </dgm:pt>
    <dgm:pt modelId="{64D14CCC-B0A7-4497-A31D-28CB8AA78571}" type="pres">
      <dgm:prSet presAssocID="{80083573-76E5-4527-9C18-40EF2B21A4A7}" presName="parentTextArrow" presStyleLbl="node1" presStyleIdx="4" presStyleCnt="6"/>
      <dgm:spPr/>
    </dgm:pt>
    <dgm:pt modelId="{634213F3-FA63-40F6-BC0E-612C0C95E040}" type="pres">
      <dgm:prSet presAssocID="{80083573-76E5-4527-9C18-40EF2B21A4A7}" presName="arrow" presStyleLbl="node1" presStyleIdx="5" presStyleCnt="6"/>
      <dgm:spPr/>
    </dgm:pt>
    <dgm:pt modelId="{1FABA5AB-6C77-4DF2-83FB-83C2850A99C4}" type="pres">
      <dgm:prSet presAssocID="{80083573-76E5-4527-9C18-40EF2B21A4A7}" presName="descendantArrow" presStyleCnt="0"/>
      <dgm:spPr/>
    </dgm:pt>
    <dgm:pt modelId="{7D398D50-7700-429A-994B-9E4C1B5D1679}" type="pres">
      <dgm:prSet presAssocID="{824DE20C-DDFC-4C71-A395-2740C768553E}" presName="childTextArrow" presStyleLbl="fgAccFollowNode1" presStyleIdx="5" presStyleCnt="6">
        <dgm:presLayoutVars>
          <dgm:bulletEnabled val="1"/>
        </dgm:presLayoutVars>
      </dgm:prSet>
      <dgm:spPr/>
    </dgm:pt>
  </dgm:ptLst>
  <dgm:cxnLst>
    <dgm:cxn modelId="{F611BE06-F715-4371-86E1-EF36D319FF3B}" type="presOf" srcId="{538D0E54-CEAF-4E33-ABC4-F20814496FCE}" destId="{921EF796-DFDE-4DB6-86C4-CBC4EACA0526}" srcOrd="0" destOrd="0" presId="urn:microsoft.com/office/officeart/2005/8/layout/process4"/>
    <dgm:cxn modelId="{CA968809-D0EF-4FE4-BA82-C78AF3BE60FA}" type="presOf" srcId="{824DE20C-DDFC-4C71-A395-2740C768553E}" destId="{7D398D50-7700-429A-994B-9E4C1B5D1679}" srcOrd="0" destOrd="0" presId="urn:microsoft.com/office/officeart/2005/8/layout/process4"/>
    <dgm:cxn modelId="{A4D6480B-C7C2-4A0F-8A30-5C27A04F326C}" srcId="{3EE62F3E-56F5-482E-9F07-3305AF210F91}" destId="{80083573-76E5-4527-9C18-40EF2B21A4A7}" srcOrd="0" destOrd="0" parTransId="{3B924C3A-01AC-4C9E-B145-B8BC703EAF6C}" sibTransId="{23ECAAF1-D8A1-432E-A274-3F64028C801E}"/>
    <dgm:cxn modelId="{4709C60D-26E7-462D-9167-66919D6D8ADE}" type="presOf" srcId="{2AB1F36A-5EF9-422E-9332-F7EADBF81E57}" destId="{A748C561-AE72-411A-BEBD-945932F23C16}" srcOrd="0" destOrd="0" presId="urn:microsoft.com/office/officeart/2005/8/layout/process4"/>
    <dgm:cxn modelId="{0454BC13-F4DF-49BB-A4DB-ABBD733217DC}" srcId="{3EE62F3E-56F5-482E-9F07-3305AF210F91}" destId="{538D0E54-CEAF-4E33-ABC4-F20814496FCE}" srcOrd="5" destOrd="0" parTransId="{AD619DE3-1A78-43A4-B3DC-1F7783131914}" sibTransId="{B7451312-ABDC-4BC3-9E58-0EFEB73F0797}"/>
    <dgm:cxn modelId="{C5CFD214-5FA8-4E9C-A57F-ED25EE5AE991}" srcId="{52CDEA15-CCB6-4B1A-8A33-B5CCCD7A6158}" destId="{6EF73132-C55F-446B-8479-7D5370949651}" srcOrd="0" destOrd="0" parTransId="{CF6D1FD7-9A12-4A03-9ABA-492765AFFA9D}" sibTransId="{0263B864-1A34-4365-8717-9BF101F7AF09}"/>
    <dgm:cxn modelId="{A6801E1F-608C-46E2-B395-E9DB4CA3584F}" srcId="{3EE62F3E-56F5-482E-9F07-3305AF210F91}" destId="{F5CD95E2-DBFE-48D6-B65B-7BDA236EBC96}" srcOrd="1" destOrd="0" parTransId="{E2595E01-4A62-4966-8CDD-9C1B6D4A027B}" sibTransId="{919473CB-7082-40C7-BDF3-D0118C9DFC68}"/>
    <dgm:cxn modelId="{C3ED501F-6FF8-4B16-8EB6-503E274536F6}" type="presOf" srcId="{F5CD95E2-DBFE-48D6-B65B-7BDA236EBC96}" destId="{9A6940B3-D6C5-4628-9418-680539A5EE86}" srcOrd="1" destOrd="0" presId="urn:microsoft.com/office/officeart/2005/8/layout/process4"/>
    <dgm:cxn modelId="{63C35025-EE03-4E8A-B72A-C7733AC315C4}" type="presOf" srcId="{F907E6AE-8C67-46E5-A453-EDCBCBF37813}" destId="{04275B7F-7A62-4404-B9AC-D6BC36649260}" srcOrd="0" destOrd="0" presId="urn:microsoft.com/office/officeart/2005/8/layout/process4"/>
    <dgm:cxn modelId="{E9F9CA32-C2BF-4DB8-B386-676A6F596845}" type="presOf" srcId="{52CDEA15-CCB6-4B1A-8A33-B5CCCD7A6158}" destId="{48B59CE8-B6A6-4642-969D-54374ABB03CD}" srcOrd="1" destOrd="0" presId="urn:microsoft.com/office/officeart/2005/8/layout/process4"/>
    <dgm:cxn modelId="{0D7C8233-932E-4D52-9FE7-ECC847F9E587}" srcId="{2AB1F36A-5EF9-422E-9332-F7EADBF81E57}" destId="{C939E130-4BA5-4A52-B01A-7F9C554EC2DB}" srcOrd="0" destOrd="0" parTransId="{F354D677-F20D-4FE4-AD91-7BD9F1FFDD4A}" sibTransId="{76DB4E8D-50F5-4FFF-A1A4-ABDDAB51586D}"/>
    <dgm:cxn modelId="{9F05D43E-9808-4799-A3A6-FEB6DA5BF37C}" srcId="{3EE62F3E-56F5-482E-9F07-3305AF210F91}" destId="{52CDEA15-CCB6-4B1A-8A33-B5CCCD7A6158}" srcOrd="2" destOrd="0" parTransId="{4DF5B122-792C-41D6-8AD1-41E02FF0295B}" sibTransId="{54C3DF69-12C2-46DA-AE0D-9E7A5F0C9CD9}"/>
    <dgm:cxn modelId="{A565B641-32BC-45FA-BC01-41F1148BA5B1}" type="presOf" srcId="{80083573-76E5-4527-9C18-40EF2B21A4A7}" destId="{634213F3-FA63-40F6-BC0E-612C0C95E040}" srcOrd="1" destOrd="0" presId="urn:microsoft.com/office/officeart/2005/8/layout/process4"/>
    <dgm:cxn modelId="{BD5EDA65-2100-4D49-9774-9D943CE3A37E}" type="presOf" srcId="{52CDEA15-CCB6-4B1A-8A33-B5CCCD7A6158}" destId="{824AC17B-51F0-4B19-9FC5-9D82BD20D913}" srcOrd="0" destOrd="0" presId="urn:microsoft.com/office/officeart/2005/8/layout/process4"/>
    <dgm:cxn modelId="{A2A16A4A-3792-46B5-B5DE-D2C86BD16D71}" type="presOf" srcId="{C939E130-4BA5-4A52-B01A-7F9C554EC2DB}" destId="{3E6D718D-D8A0-4048-8B9F-5713B7EC4A97}" srcOrd="0" destOrd="0" presId="urn:microsoft.com/office/officeart/2005/8/layout/process4"/>
    <dgm:cxn modelId="{C9F9A050-17DD-446B-AA3D-E3421551A950}" srcId="{3EE62F3E-56F5-482E-9F07-3305AF210F91}" destId="{2AB1F36A-5EF9-422E-9332-F7EADBF81E57}" srcOrd="4" destOrd="0" parTransId="{F20FB62A-7403-41E9-B286-D29117FA2962}" sibTransId="{FA202E98-6B09-4539-8F2E-E5C5DB31E621}"/>
    <dgm:cxn modelId="{0AA94B51-9D36-42FB-AA8D-BC7EDE48D6BA}" type="presOf" srcId="{80083573-76E5-4527-9C18-40EF2B21A4A7}" destId="{64D14CCC-B0A7-4497-A31D-28CB8AA78571}" srcOrd="0" destOrd="0" presId="urn:microsoft.com/office/officeart/2005/8/layout/process4"/>
    <dgm:cxn modelId="{5F903E53-85B0-4080-BC63-6B10CA072E98}" type="presOf" srcId="{F5CD95E2-DBFE-48D6-B65B-7BDA236EBC96}" destId="{0654F657-B7AD-49AA-9845-F363055D307F}" srcOrd="0" destOrd="0" presId="urn:microsoft.com/office/officeart/2005/8/layout/process4"/>
    <dgm:cxn modelId="{F607065A-A18A-448E-AA09-00459A385929}" type="presOf" srcId="{F907E6AE-8C67-46E5-A453-EDCBCBF37813}" destId="{066DE291-CECC-4001-AD8D-479750918E1F}" srcOrd="1" destOrd="0" presId="urn:microsoft.com/office/officeart/2005/8/layout/process4"/>
    <dgm:cxn modelId="{B12DCC7A-56DF-4FEB-B5CE-17C4A3D92C9B}" type="presOf" srcId="{2AB1F36A-5EF9-422E-9332-F7EADBF81E57}" destId="{A78DA42F-97D2-4C57-8007-C07DFA2795DB}" srcOrd="1" destOrd="0" presId="urn:microsoft.com/office/officeart/2005/8/layout/process4"/>
    <dgm:cxn modelId="{859F8E7D-F253-4105-9378-41407530A542}" type="presOf" srcId="{1F6554E5-500A-429B-8751-D87AF5285D7B}" destId="{141602AB-72C5-47BC-BDE3-A7989D4F3F16}" srcOrd="0" destOrd="0" presId="urn:microsoft.com/office/officeart/2005/8/layout/process4"/>
    <dgm:cxn modelId="{C484DB95-6091-49F5-B25A-DBE407D8992D}" srcId="{80083573-76E5-4527-9C18-40EF2B21A4A7}" destId="{824DE20C-DDFC-4C71-A395-2740C768553E}" srcOrd="0" destOrd="0" parTransId="{20559C24-AF49-4333-8004-AAAC8284F758}" sibTransId="{E36F62F3-D01D-4B85-A410-2D315F02F42D}"/>
    <dgm:cxn modelId="{A406849D-6FAE-401D-A087-46C56EAE09CF}" srcId="{F907E6AE-8C67-46E5-A453-EDCBCBF37813}" destId="{C3EDA7C4-0C9D-4A11-B75B-C784170C4D32}" srcOrd="0" destOrd="0" parTransId="{C118052B-8595-4E22-AE42-0FBC0311BE6A}" sibTransId="{AB958E34-266F-42EC-9721-A88827A72130}"/>
    <dgm:cxn modelId="{CC33ED9E-422A-4490-B7F3-8C604D555618}" type="presOf" srcId="{3EE62F3E-56F5-482E-9F07-3305AF210F91}" destId="{1CF04657-F9A4-4591-B04B-EF08688CF54F}" srcOrd="0" destOrd="0" presId="urn:microsoft.com/office/officeart/2005/8/layout/process4"/>
    <dgm:cxn modelId="{D3F543AD-619F-4B52-8941-219CBD382489}" srcId="{538D0E54-CEAF-4E33-ABC4-F20814496FCE}" destId="{30C21857-CE57-40AD-894B-4A8C683E3074}" srcOrd="0" destOrd="0" parTransId="{9DF09415-C5FD-44A8-854C-51751A665324}" sibTransId="{1DBF4A6B-9916-4F21-8BD8-EB55D11DC57B}"/>
    <dgm:cxn modelId="{99F01EB8-6CB1-4023-89C2-D09474875312}" type="presOf" srcId="{C3EDA7C4-0C9D-4A11-B75B-C784170C4D32}" destId="{1A8D503C-A33D-49DC-B452-251181B7F5E9}" srcOrd="0" destOrd="0" presId="urn:microsoft.com/office/officeart/2005/8/layout/process4"/>
    <dgm:cxn modelId="{783BA7C2-7397-4D73-89A3-23523DDF1F29}" srcId="{F5CD95E2-DBFE-48D6-B65B-7BDA236EBC96}" destId="{1F6554E5-500A-429B-8751-D87AF5285D7B}" srcOrd="0" destOrd="0" parTransId="{9702383C-4AFA-4F25-8AEE-1F40F8750FE5}" sibTransId="{3780F33B-2D02-4C69-B6E3-661330FC7A39}"/>
    <dgm:cxn modelId="{A3EA46DB-0A37-406D-9987-0D4AF4799807}" type="presOf" srcId="{6EF73132-C55F-446B-8479-7D5370949651}" destId="{5DDDFC1C-91C7-45DF-8752-42F4D7070964}" srcOrd="0" destOrd="0" presId="urn:microsoft.com/office/officeart/2005/8/layout/process4"/>
    <dgm:cxn modelId="{6A71EEDB-FA8C-449A-AF71-7DDAAF7F310E}" srcId="{3EE62F3E-56F5-482E-9F07-3305AF210F91}" destId="{F907E6AE-8C67-46E5-A453-EDCBCBF37813}" srcOrd="3" destOrd="0" parTransId="{2CD2B110-16E7-4184-847C-79BA1326800A}" sibTransId="{3F78874B-194F-4B9D-A221-59985404B38A}"/>
    <dgm:cxn modelId="{A2AED6E8-D963-4D02-B02A-7A296132F4EE}" type="presOf" srcId="{538D0E54-CEAF-4E33-ABC4-F20814496FCE}" destId="{238BDD9E-82B0-431A-AF04-131F69E1FA23}" srcOrd="1" destOrd="0" presId="urn:microsoft.com/office/officeart/2005/8/layout/process4"/>
    <dgm:cxn modelId="{07288DF1-9C19-4AD4-9EAA-093CF71219D1}" type="presOf" srcId="{30C21857-CE57-40AD-894B-4A8C683E3074}" destId="{7B597EC2-7FEF-4CCA-A0FD-D6C1079FDE45}" srcOrd="0" destOrd="0" presId="urn:microsoft.com/office/officeart/2005/8/layout/process4"/>
    <dgm:cxn modelId="{FC9E92CD-4EA5-4962-93C2-2A27387496A3}" type="presParOf" srcId="{1CF04657-F9A4-4591-B04B-EF08688CF54F}" destId="{710D2E6B-6BFF-461F-A022-A9B1CA3C4F02}" srcOrd="0" destOrd="0" presId="urn:microsoft.com/office/officeart/2005/8/layout/process4"/>
    <dgm:cxn modelId="{AD1D4ED3-6970-4F56-83D9-5BB3DEB19CEA}" type="presParOf" srcId="{710D2E6B-6BFF-461F-A022-A9B1CA3C4F02}" destId="{921EF796-DFDE-4DB6-86C4-CBC4EACA0526}" srcOrd="0" destOrd="0" presId="urn:microsoft.com/office/officeart/2005/8/layout/process4"/>
    <dgm:cxn modelId="{3DE898F8-F7C8-4190-A87D-8A27E7D106F9}" type="presParOf" srcId="{710D2E6B-6BFF-461F-A022-A9B1CA3C4F02}" destId="{238BDD9E-82B0-431A-AF04-131F69E1FA23}" srcOrd="1" destOrd="0" presId="urn:microsoft.com/office/officeart/2005/8/layout/process4"/>
    <dgm:cxn modelId="{7067B863-D459-4390-9DBB-36AD860556C1}" type="presParOf" srcId="{710D2E6B-6BFF-461F-A022-A9B1CA3C4F02}" destId="{59E2891C-7985-41AD-AAD7-2F198196F4D9}" srcOrd="2" destOrd="0" presId="urn:microsoft.com/office/officeart/2005/8/layout/process4"/>
    <dgm:cxn modelId="{A11F4385-282A-47C5-8A12-6909C01CD72D}" type="presParOf" srcId="{59E2891C-7985-41AD-AAD7-2F198196F4D9}" destId="{7B597EC2-7FEF-4CCA-A0FD-D6C1079FDE45}" srcOrd="0" destOrd="0" presId="urn:microsoft.com/office/officeart/2005/8/layout/process4"/>
    <dgm:cxn modelId="{165D886C-B151-4F2E-A7A5-BF8A75EA31F8}" type="presParOf" srcId="{1CF04657-F9A4-4591-B04B-EF08688CF54F}" destId="{BDAC50A5-8DB7-403F-A1D6-DBEB80689FD1}" srcOrd="1" destOrd="0" presId="urn:microsoft.com/office/officeart/2005/8/layout/process4"/>
    <dgm:cxn modelId="{451976C3-46DF-4D8A-BEB6-6894A0E043A8}" type="presParOf" srcId="{1CF04657-F9A4-4591-B04B-EF08688CF54F}" destId="{C268E1E0-8531-47A3-93CA-07E1E8D57553}" srcOrd="2" destOrd="0" presId="urn:microsoft.com/office/officeart/2005/8/layout/process4"/>
    <dgm:cxn modelId="{B2FE53EF-8F05-4CF3-99C4-949737A4C490}" type="presParOf" srcId="{C268E1E0-8531-47A3-93CA-07E1E8D57553}" destId="{A748C561-AE72-411A-BEBD-945932F23C16}" srcOrd="0" destOrd="0" presId="urn:microsoft.com/office/officeart/2005/8/layout/process4"/>
    <dgm:cxn modelId="{8ADBB1AE-4B70-430C-987A-3D34C72F5D8E}" type="presParOf" srcId="{C268E1E0-8531-47A3-93CA-07E1E8D57553}" destId="{A78DA42F-97D2-4C57-8007-C07DFA2795DB}" srcOrd="1" destOrd="0" presId="urn:microsoft.com/office/officeart/2005/8/layout/process4"/>
    <dgm:cxn modelId="{A0A611AA-5106-40F2-90EF-395353225FD4}" type="presParOf" srcId="{C268E1E0-8531-47A3-93CA-07E1E8D57553}" destId="{55817DFF-71AA-4692-9309-4DB3F2CB801A}" srcOrd="2" destOrd="0" presId="urn:microsoft.com/office/officeart/2005/8/layout/process4"/>
    <dgm:cxn modelId="{200A43AD-91CC-4C81-9488-2208FDDCF000}" type="presParOf" srcId="{55817DFF-71AA-4692-9309-4DB3F2CB801A}" destId="{3E6D718D-D8A0-4048-8B9F-5713B7EC4A97}" srcOrd="0" destOrd="0" presId="urn:microsoft.com/office/officeart/2005/8/layout/process4"/>
    <dgm:cxn modelId="{3CDF1F88-78FF-455A-AB1F-4D92DAF189EE}" type="presParOf" srcId="{1CF04657-F9A4-4591-B04B-EF08688CF54F}" destId="{86F41A76-E0E7-49E4-8958-67F29FC16983}" srcOrd="3" destOrd="0" presId="urn:microsoft.com/office/officeart/2005/8/layout/process4"/>
    <dgm:cxn modelId="{4668C592-65B7-4E96-8964-3F40B2F7AC2E}" type="presParOf" srcId="{1CF04657-F9A4-4591-B04B-EF08688CF54F}" destId="{DDD3DE4D-8B17-46A8-AA61-C343B3F2B77B}" srcOrd="4" destOrd="0" presId="urn:microsoft.com/office/officeart/2005/8/layout/process4"/>
    <dgm:cxn modelId="{51D7FF03-BEE7-4D42-8A0C-9501E9C64AAB}" type="presParOf" srcId="{DDD3DE4D-8B17-46A8-AA61-C343B3F2B77B}" destId="{04275B7F-7A62-4404-B9AC-D6BC36649260}" srcOrd="0" destOrd="0" presId="urn:microsoft.com/office/officeart/2005/8/layout/process4"/>
    <dgm:cxn modelId="{FF493280-5FD8-447C-84D3-FB76CD83B063}" type="presParOf" srcId="{DDD3DE4D-8B17-46A8-AA61-C343B3F2B77B}" destId="{066DE291-CECC-4001-AD8D-479750918E1F}" srcOrd="1" destOrd="0" presId="urn:microsoft.com/office/officeart/2005/8/layout/process4"/>
    <dgm:cxn modelId="{4D5E7A7E-ADD2-40C6-B906-36D543C5D480}" type="presParOf" srcId="{DDD3DE4D-8B17-46A8-AA61-C343B3F2B77B}" destId="{E94AD6AA-AC2E-41B0-A95A-0EA439DB52EA}" srcOrd="2" destOrd="0" presId="urn:microsoft.com/office/officeart/2005/8/layout/process4"/>
    <dgm:cxn modelId="{54F6C5AD-FE0B-4154-A0DE-D951000C120F}" type="presParOf" srcId="{E94AD6AA-AC2E-41B0-A95A-0EA439DB52EA}" destId="{1A8D503C-A33D-49DC-B452-251181B7F5E9}" srcOrd="0" destOrd="0" presId="urn:microsoft.com/office/officeart/2005/8/layout/process4"/>
    <dgm:cxn modelId="{4B6705E2-02E4-4BCC-BC2C-A7222BD16CAF}" type="presParOf" srcId="{1CF04657-F9A4-4591-B04B-EF08688CF54F}" destId="{84755404-19CF-4AE5-ACD4-B28074C61B77}" srcOrd="5" destOrd="0" presId="urn:microsoft.com/office/officeart/2005/8/layout/process4"/>
    <dgm:cxn modelId="{D4AAD84A-5BC0-4E08-9ED7-82D6C5851657}" type="presParOf" srcId="{1CF04657-F9A4-4591-B04B-EF08688CF54F}" destId="{54DDBF8D-1F29-4E5A-832B-2B6DF22CAC2A}" srcOrd="6" destOrd="0" presId="urn:microsoft.com/office/officeart/2005/8/layout/process4"/>
    <dgm:cxn modelId="{1FB9DC6C-9EF8-4DFB-BE8E-AB079958A97B}" type="presParOf" srcId="{54DDBF8D-1F29-4E5A-832B-2B6DF22CAC2A}" destId="{824AC17B-51F0-4B19-9FC5-9D82BD20D913}" srcOrd="0" destOrd="0" presId="urn:microsoft.com/office/officeart/2005/8/layout/process4"/>
    <dgm:cxn modelId="{470DE772-76B2-48C6-B6F0-CD67ED751E83}" type="presParOf" srcId="{54DDBF8D-1F29-4E5A-832B-2B6DF22CAC2A}" destId="{48B59CE8-B6A6-4642-969D-54374ABB03CD}" srcOrd="1" destOrd="0" presId="urn:microsoft.com/office/officeart/2005/8/layout/process4"/>
    <dgm:cxn modelId="{F8151D5F-C4AA-4D16-BC08-C814E43AB1DB}" type="presParOf" srcId="{54DDBF8D-1F29-4E5A-832B-2B6DF22CAC2A}" destId="{DA265388-155B-48F4-89BE-D291C46604CE}" srcOrd="2" destOrd="0" presId="urn:microsoft.com/office/officeart/2005/8/layout/process4"/>
    <dgm:cxn modelId="{354F9287-5E90-4114-90AB-7234EA9E3268}" type="presParOf" srcId="{DA265388-155B-48F4-89BE-D291C46604CE}" destId="{5DDDFC1C-91C7-45DF-8752-42F4D7070964}" srcOrd="0" destOrd="0" presId="urn:microsoft.com/office/officeart/2005/8/layout/process4"/>
    <dgm:cxn modelId="{BC5432CF-9864-435D-AA88-1826BEBDE583}" type="presParOf" srcId="{1CF04657-F9A4-4591-B04B-EF08688CF54F}" destId="{2191842B-C06C-4481-88CB-764ECF110DE9}" srcOrd="7" destOrd="0" presId="urn:microsoft.com/office/officeart/2005/8/layout/process4"/>
    <dgm:cxn modelId="{4807BE57-8417-40B2-90B6-13121C87F2E6}" type="presParOf" srcId="{1CF04657-F9A4-4591-B04B-EF08688CF54F}" destId="{71CE18FC-7722-4ED6-9CDA-565CD71F4BD0}" srcOrd="8" destOrd="0" presId="urn:microsoft.com/office/officeart/2005/8/layout/process4"/>
    <dgm:cxn modelId="{FB97CE68-1AD4-4F3D-A373-27F56DDD4429}" type="presParOf" srcId="{71CE18FC-7722-4ED6-9CDA-565CD71F4BD0}" destId="{0654F657-B7AD-49AA-9845-F363055D307F}" srcOrd="0" destOrd="0" presId="urn:microsoft.com/office/officeart/2005/8/layout/process4"/>
    <dgm:cxn modelId="{932953AD-A162-4D38-BF10-CFAFC2D79CD5}" type="presParOf" srcId="{71CE18FC-7722-4ED6-9CDA-565CD71F4BD0}" destId="{9A6940B3-D6C5-4628-9418-680539A5EE86}" srcOrd="1" destOrd="0" presId="urn:microsoft.com/office/officeart/2005/8/layout/process4"/>
    <dgm:cxn modelId="{FDFBC8C9-47BA-40E2-B4FE-5BBFF7B9D511}" type="presParOf" srcId="{71CE18FC-7722-4ED6-9CDA-565CD71F4BD0}" destId="{C16EF05C-10C9-4E44-9A04-E6B0D57DED04}" srcOrd="2" destOrd="0" presId="urn:microsoft.com/office/officeart/2005/8/layout/process4"/>
    <dgm:cxn modelId="{34D0CE8B-821E-411D-9F41-521EFBE11D01}" type="presParOf" srcId="{C16EF05C-10C9-4E44-9A04-E6B0D57DED04}" destId="{141602AB-72C5-47BC-BDE3-A7989D4F3F16}" srcOrd="0" destOrd="0" presId="urn:microsoft.com/office/officeart/2005/8/layout/process4"/>
    <dgm:cxn modelId="{345AB4AC-B854-430F-AC99-C9E422CA6841}" type="presParOf" srcId="{1CF04657-F9A4-4591-B04B-EF08688CF54F}" destId="{927ED80B-EA8F-4BC4-AE29-D8BA0E72EFD5}" srcOrd="9" destOrd="0" presId="urn:microsoft.com/office/officeart/2005/8/layout/process4"/>
    <dgm:cxn modelId="{E55BE362-F710-4A8A-B161-8BA6286394FD}" type="presParOf" srcId="{1CF04657-F9A4-4591-B04B-EF08688CF54F}" destId="{1C8003B0-085E-4483-8C93-3FE55CAB5E8D}" srcOrd="10" destOrd="0" presId="urn:microsoft.com/office/officeart/2005/8/layout/process4"/>
    <dgm:cxn modelId="{950BA111-5AAA-4B8E-8D28-CE0B0E9098F7}" type="presParOf" srcId="{1C8003B0-085E-4483-8C93-3FE55CAB5E8D}" destId="{64D14CCC-B0A7-4497-A31D-28CB8AA78571}" srcOrd="0" destOrd="0" presId="urn:microsoft.com/office/officeart/2005/8/layout/process4"/>
    <dgm:cxn modelId="{65FE7039-02A3-41DB-82E5-6432FC4E3DF1}" type="presParOf" srcId="{1C8003B0-085E-4483-8C93-3FE55CAB5E8D}" destId="{634213F3-FA63-40F6-BC0E-612C0C95E040}" srcOrd="1" destOrd="0" presId="urn:microsoft.com/office/officeart/2005/8/layout/process4"/>
    <dgm:cxn modelId="{B7680DFA-4CE2-4478-A554-B62A7A2E2B30}" type="presParOf" srcId="{1C8003B0-085E-4483-8C93-3FE55CAB5E8D}" destId="{1FABA5AB-6C77-4DF2-83FB-83C2850A99C4}" srcOrd="2" destOrd="0" presId="urn:microsoft.com/office/officeart/2005/8/layout/process4"/>
    <dgm:cxn modelId="{8079BF5B-3F21-4A7C-A2DF-8D4FB8C1B91D}" type="presParOf" srcId="{1FABA5AB-6C77-4DF2-83FB-83C2850A99C4}" destId="{7D398D50-7700-429A-994B-9E4C1B5D1679}" srcOrd="0" destOrd="0" presId="urn:microsoft.com/office/officeart/2005/8/layout/process4"/>
  </dgm:cxnLst>
  <dgm:bg/>
  <dgm:whole/>
  <dgm:extLst>
    <a:ext uri="http://schemas.microsoft.com/office/drawing/2008/diagram">
      <dsp:dataModelExt xmlns:dsp="http://schemas.microsoft.com/office/drawing/2008/diagram" relId="rId1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25B4BE1-9266-4312-BFAF-661F94BB4B47}">
      <dsp:nvSpPr>
        <dsp:cNvPr id="0" name=""/>
        <dsp:cNvSpPr/>
      </dsp:nvSpPr>
      <dsp:spPr>
        <a:xfrm>
          <a:off x="0" y="1968648"/>
          <a:ext cx="4986866" cy="595628"/>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GB" sz="1000" kern="1200" dirty="0">
              <a:solidFill>
                <a:schemeClr val="bg1"/>
              </a:solidFill>
              <a:latin typeface="Palatino Linotype" panose="02040502050505030304" pitchFamily="18" charset="0"/>
            </a:rPr>
            <a:t>COMMERCIAL ACTIVITIES</a:t>
          </a:r>
        </a:p>
      </dsp:txBody>
      <dsp:txXfrm>
        <a:off x="0" y="1968648"/>
        <a:ext cx="4986866" cy="321639"/>
      </dsp:txXfrm>
    </dsp:sp>
    <dsp:sp modelId="{8717FFED-3883-4160-A494-B7393C6F65B4}">
      <dsp:nvSpPr>
        <dsp:cNvPr id="0" name=""/>
        <dsp:cNvSpPr/>
      </dsp:nvSpPr>
      <dsp:spPr>
        <a:xfrm>
          <a:off x="0" y="2278375"/>
          <a:ext cx="4986866" cy="273989"/>
        </a:xfrm>
        <a:prstGeom prst="rect">
          <a:avLst/>
        </a:prstGeom>
        <a:solidFill>
          <a:schemeClr val="accent2">
            <a:alpha val="90000"/>
            <a:tint val="40000"/>
            <a:hueOff val="0"/>
            <a:satOff val="0"/>
            <a:lumOff val="0"/>
            <a:alphaOff val="0"/>
          </a:schemeClr>
        </a:solidFill>
        <a:ln w="12700" cap="flat" cmpd="sng" algn="ctr">
          <a:solidFill>
            <a:schemeClr val="accent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GB" sz="1000" kern="1200" dirty="0">
              <a:solidFill>
                <a:schemeClr val="accent2">
                  <a:lumMod val="75000"/>
                </a:schemeClr>
              </a:solidFill>
              <a:latin typeface="Palatino Linotype" panose="02040502050505030304" pitchFamily="18" charset="0"/>
            </a:rPr>
            <a:t>Shops and other activities</a:t>
          </a:r>
        </a:p>
      </dsp:txBody>
      <dsp:txXfrm>
        <a:off x="0" y="2278375"/>
        <a:ext cx="4986866" cy="273989"/>
      </dsp:txXfrm>
    </dsp:sp>
    <dsp:sp modelId="{634213F3-FA63-40F6-BC0E-612C0C95E040}">
      <dsp:nvSpPr>
        <dsp:cNvPr id="0" name=""/>
        <dsp:cNvSpPr/>
      </dsp:nvSpPr>
      <dsp:spPr>
        <a:xfrm rot="10800000">
          <a:off x="0" y="1061506"/>
          <a:ext cx="4986866" cy="916077"/>
        </a:xfrm>
        <a:prstGeom prst="upArrowCallou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GB" sz="1000" kern="1200" dirty="0">
              <a:solidFill>
                <a:schemeClr val="bg1"/>
              </a:solidFill>
              <a:latin typeface="Palatino Linotype" panose="02040502050505030304" pitchFamily="18" charset="0"/>
            </a:rPr>
            <a:t>PUBLIC BUILDING</a:t>
          </a:r>
        </a:p>
      </dsp:txBody>
      <dsp:txXfrm rot="-10800000">
        <a:off x="0" y="1061506"/>
        <a:ext cx="4986866" cy="321543"/>
      </dsp:txXfrm>
    </dsp:sp>
    <dsp:sp modelId="{7D398D50-7700-429A-994B-9E4C1B5D1679}">
      <dsp:nvSpPr>
        <dsp:cNvPr id="0" name=""/>
        <dsp:cNvSpPr/>
      </dsp:nvSpPr>
      <dsp:spPr>
        <a:xfrm>
          <a:off x="0" y="1383049"/>
          <a:ext cx="4986866" cy="273907"/>
        </a:xfrm>
        <a:prstGeom prst="rect">
          <a:avLst/>
        </a:prstGeom>
        <a:solidFill>
          <a:schemeClr val="accent2">
            <a:alpha val="90000"/>
            <a:tint val="40000"/>
            <a:hueOff val="0"/>
            <a:satOff val="0"/>
            <a:lumOff val="0"/>
            <a:alphaOff val="0"/>
          </a:schemeClr>
        </a:solidFill>
        <a:ln w="12700" cap="flat" cmpd="sng" algn="ctr">
          <a:solidFill>
            <a:schemeClr val="accent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GB" sz="1000" kern="1200" dirty="0">
              <a:solidFill>
                <a:schemeClr val="accent2">
                  <a:lumMod val="75000"/>
                </a:schemeClr>
              </a:solidFill>
              <a:latin typeface="Palatino Linotype" panose="02040502050505030304" pitchFamily="18" charset="0"/>
            </a:rPr>
            <a:t>Schools and hospitals</a:t>
          </a:r>
        </a:p>
      </dsp:txBody>
      <dsp:txXfrm>
        <a:off x="0" y="1383049"/>
        <a:ext cx="4986866" cy="273907"/>
      </dsp:txXfrm>
    </dsp:sp>
    <dsp:sp modelId="{757B2683-D6EB-4B35-9538-84171DF06B3B}">
      <dsp:nvSpPr>
        <dsp:cNvPr id="0" name=""/>
        <dsp:cNvSpPr/>
      </dsp:nvSpPr>
      <dsp:spPr>
        <a:xfrm rot="10800000">
          <a:off x="0" y="1122"/>
          <a:ext cx="4986866" cy="1069318"/>
        </a:xfrm>
        <a:prstGeom prst="upArrowCallou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GB" sz="1000" kern="1200" dirty="0">
              <a:solidFill>
                <a:schemeClr val="bg1"/>
              </a:solidFill>
              <a:latin typeface="Palatino Linotype" panose="02040502050505030304" pitchFamily="18" charset="0"/>
            </a:rPr>
            <a:t>HOUSEHOLDS</a:t>
          </a:r>
          <a:endParaRPr lang="en-GB" sz="900" kern="1200" dirty="0">
            <a:solidFill>
              <a:schemeClr val="bg1"/>
            </a:solidFill>
            <a:latin typeface="Palatino Linotype" panose="02040502050505030304" pitchFamily="18" charset="0"/>
          </a:endParaRPr>
        </a:p>
      </dsp:txBody>
      <dsp:txXfrm rot="-10800000">
        <a:off x="0" y="1122"/>
        <a:ext cx="4986866" cy="375330"/>
      </dsp:txXfrm>
    </dsp:sp>
    <dsp:sp modelId="{148D21CC-4232-4FB7-ACFD-D4A2C21624AC}">
      <dsp:nvSpPr>
        <dsp:cNvPr id="0" name=""/>
        <dsp:cNvSpPr/>
      </dsp:nvSpPr>
      <dsp:spPr>
        <a:xfrm>
          <a:off x="0" y="399286"/>
          <a:ext cx="4986866" cy="273907"/>
        </a:xfrm>
        <a:prstGeom prst="rect">
          <a:avLst/>
        </a:prstGeom>
        <a:solidFill>
          <a:schemeClr val="accent2">
            <a:alpha val="90000"/>
            <a:tint val="40000"/>
            <a:hueOff val="0"/>
            <a:satOff val="0"/>
            <a:lumOff val="0"/>
            <a:alphaOff val="0"/>
          </a:schemeClr>
        </a:solidFill>
        <a:ln w="12700" cap="flat" cmpd="sng" algn="ctr">
          <a:solidFill>
            <a:schemeClr val="accent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GB" sz="1000" kern="1200" dirty="0">
              <a:solidFill>
                <a:schemeClr val="accent2">
                  <a:lumMod val="75000"/>
                </a:schemeClr>
              </a:solidFill>
              <a:latin typeface="Palatino Linotype" panose="02040502050505030304" pitchFamily="18" charset="0"/>
            </a:rPr>
            <a:t>Define the levels, List of appliances, and Usage behavior </a:t>
          </a:r>
        </a:p>
      </dsp:txBody>
      <dsp:txXfrm>
        <a:off x="0" y="399286"/>
        <a:ext cx="4986866" cy="27390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38BDD9E-82B0-431A-AF04-131F69E1FA23}">
      <dsp:nvSpPr>
        <dsp:cNvPr id="0" name=""/>
        <dsp:cNvSpPr/>
      </dsp:nvSpPr>
      <dsp:spPr>
        <a:xfrm>
          <a:off x="0" y="2696222"/>
          <a:ext cx="5603240" cy="353877"/>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GB" sz="1000" kern="1200" dirty="0">
              <a:latin typeface="Palatino Linotype" panose="02040502050505030304" pitchFamily="18" charset="0"/>
            </a:rPr>
            <a:t>SPECIAL CUSTOMERS</a:t>
          </a:r>
        </a:p>
      </dsp:txBody>
      <dsp:txXfrm>
        <a:off x="0" y="2696222"/>
        <a:ext cx="5603240" cy="191094"/>
      </dsp:txXfrm>
    </dsp:sp>
    <dsp:sp modelId="{7B597EC2-7FEF-4CCA-A0FD-D6C1079FDE45}">
      <dsp:nvSpPr>
        <dsp:cNvPr id="0" name=""/>
        <dsp:cNvSpPr/>
      </dsp:nvSpPr>
      <dsp:spPr>
        <a:xfrm>
          <a:off x="0" y="2880239"/>
          <a:ext cx="5603240" cy="162783"/>
        </a:xfrm>
        <a:prstGeom prst="rect">
          <a:avLst/>
        </a:prstGeom>
        <a:solidFill>
          <a:schemeClr val="accent2">
            <a:alpha val="90000"/>
            <a:tint val="40000"/>
            <a:hueOff val="0"/>
            <a:satOff val="0"/>
            <a:lumOff val="0"/>
            <a:alphaOff val="0"/>
          </a:schemeClr>
        </a:solidFill>
        <a:ln w="12700" cap="flat" cmpd="sng" algn="ctr">
          <a:solidFill>
            <a:schemeClr val="accent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GB" sz="1000" kern="1200" dirty="0">
              <a:latin typeface="Palatino Linotype" panose="02040502050505030304" pitchFamily="18" charset="0"/>
            </a:rPr>
            <a:t>Definition of power and main energy load profiles</a:t>
          </a:r>
        </a:p>
      </dsp:txBody>
      <dsp:txXfrm>
        <a:off x="0" y="2880239"/>
        <a:ext cx="5603240" cy="162783"/>
      </dsp:txXfrm>
    </dsp:sp>
    <dsp:sp modelId="{A78DA42F-97D2-4C57-8007-C07DFA2795DB}">
      <dsp:nvSpPr>
        <dsp:cNvPr id="0" name=""/>
        <dsp:cNvSpPr/>
      </dsp:nvSpPr>
      <dsp:spPr>
        <a:xfrm rot="10800000">
          <a:off x="0" y="2157266"/>
          <a:ext cx="5603240" cy="544264"/>
        </a:xfrm>
        <a:prstGeom prst="upArrowCallou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GB" sz="1000" kern="1200" dirty="0">
              <a:latin typeface="Palatino Linotype" panose="02040502050505030304" pitchFamily="18" charset="0"/>
            </a:rPr>
            <a:t>HARBOURS – AIRPORTS</a:t>
          </a:r>
        </a:p>
      </dsp:txBody>
      <dsp:txXfrm rot="-10800000">
        <a:off x="0" y="2157266"/>
        <a:ext cx="5603240" cy="191036"/>
      </dsp:txXfrm>
    </dsp:sp>
    <dsp:sp modelId="{3E6D718D-D8A0-4048-8B9F-5713B7EC4A97}">
      <dsp:nvSpPr>
        <dsp:cNvPr id="0" name=""/>
        <dsp:cNvSpPr/>
      </dsp:nvSpPr>
      <dsp:spPr>
        <a:xfrm>
          <a:off x="0" y="2348303"/>
          <a:ext cx="5603240" cy="162734"/>
        </a:xfrm>
        <a:prstGeom prst="rect">
          <a:avLst/>
        </a:prstGeom>
        <a:solidFill>
          <a:schemeClr val="accent2">
            <a:alpha val="90000"/>
            <a:tint val="40000"/>
            <a:hueOff val="0"/>
            <a:satOff val="0"/>
            <a:lumOff val="0"/>
            <a:alphaOff val="0"/>
          </a:schemeClr>
        </a:solidFill>
        <a:ln w="12700" cap="flat" cmpd="sng" algn="ctr">
          <a:solidFill>
            <a:schemeClr val="accent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GB" sz="1000" kern="1200" dirty="0">
              <a:latin typeface="Palatino Linotype" panose="02040502050505030304" pitchFamily="18" charset="0"/>
            </a:rPr>
            <a:t>Energy intensive HUBs</a:t>
          </a:r>
        </a:p>
      </dsp:txBody>
      <dsp:txXfrm>
        <a:off x="0" y="2348303"/>
        <a:ext cx="5603240" cy="162734"/>
      </dsp:txXfrm>
    </dsp:sp>
    <dsp:sp modelId="{066DE291-CECC-4001-AD8D-479750918E1F}">
      <dsp:nvSpPr>
        <dsp:cNvPr id="0" name=""/>
        <dsp:cNvSpPr/>
      </dsp:nvSpPr>
      <dsp:spPr>
        <a:xfrm rot="10800000">
          <a:off x="0" y="1618311"/>
          <a:ext cx="5603240" cy="544264"/>
        </a:xfrm>
        <a:prstGeom prst="upArrowCallou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GB" sz="1000" kern="1200" dirty="0">
              <a:latin typeface="Palatino Linotype" panose="02040502050505030304" pitchFamily="18" charset="0"/>
            </a:rPr>
            <a:t>WATER</a:t>
          </a:r>
        </a:p>
      </dsp:txBody>
      <dsp:txXfrm rot="-10800000">
        <a:off x="0" y="1618311"/>
        <a:ext cx="5603240" cy="191036"/>
      </dsp:txXfrm>
    </dsp:sp>
    <dsp:sp modelId="{1A8D503C-A33D-49DC-B452-251181B7F5E9}">
      <dsp:nvSpPr>
        <dsp:cNvPr id="0" name=""/>
        <dsp:cNvSpPr/>
      </dsp:nvSpPr>
      <dsp:spPr>
        <a:xfrm>
          <a:off x="0" y="1809347"/>
          <a:ext cx="5603240" cy="162734"/>
        </a:xfrm>
        <a:prstGeom prst="rect">
          <a:avLst/>
        </a:prstGeom>
        <a:solidFill>
          <a:schemeClr val="accent2">
            <a:alpha val="90000"/>
            <a:tint val="40000"/>
            <a:hueOff val="0"/>
            <a:satOff val="0"/>
            <a:lumOff val="0"/>
            <a:alphaOff val="0"/>
          </a:schemeClr>
        </a:solidFill>
        <a:ln w="12700" cap="flat" cmpd="sng" algn="ctr">
          <a:solidFill>
            <a:schemeClr val="accent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GB" sz="1000" kern="1200" dirty="0">
              <a:latin typeface="Palatino Linotype" panose="02040502050505030304" pitchFamily="18" charset="0"/>
            </a:rPr>
            <a:t>Water pumps</a:t>
          </a:r>
        </a:p>
      </dsp:txBody>
      <dsp:txXfrm>
        <a:off x="0" y="1809347"/>
        <a:ext cx="5603240" cy="162734"/>
      </dsp:txXfrm>
    </dsp:sp>
    <dsp:sp modelId="{48B59CE8-B6A6-4642-969D-54374ABB03CD}">
      <dsp:nvSpPr>
        <dsp:cNvPr id="0" name=""/>
        <dsp:cNvSpPr/>
      </dsp:nvSpPr>
      <dsp:spPr>
        <a:xfrm rot="10800000">
          <a:off x="0" y="1079355"/>
          <a:ext cx="5603240" cy="544264"/>
        </a:xfrm>
        <a:prstGeom prst="upArrowCallou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GB" sz="1000" kern="1200" dirty="0">
              <a:latin typeface="Palatino Linotype" panose="02040502050505030304" pitchFamily="18" charset="0"/>
            </a:rPr>
            <a:t>FISHERIES – AGRICULTURE</a:t>
          </a:r>
        </a:p>
      </dsp:txBody>
      <dsp:txXfrm rot="-10800000">
        <a:off x="0" y="1079355"/>
        <a:ext cx="5603240" cy="191036"/>
      </dsp:txXfrm>
    </dsp:sp>
    <dsp:sp modelId="{5DDDFC1C-91C7-45DF-8752-42F4D7070964}">
      <dsp:nvSpPr>
        <dsp:cNvPr id="0" name=""/>
        <dsp:cNvSpPr/>
      </dsp:nvSpPr>
      <dsp:spPr>
        <a:xfrm>
          <a:off x="0" y="1270391"/>
          <a:ext cx="5603240" cy="162734"/>
        </a:xfrm>
        <a:prstGeom prst="rect">
          <a:avLst/>
        </a:prstGeom>
        <a:solidFill>
          <a:schemeClr val="accent2">
            <a:alpha val="90000"/>
            <a:tint val="40000"/>
            <a:hueOff val="0"/>
            <a:satOff val="0"/>
            <a:lumOff val="0"/>
            <a:alphaOff val="0"/>
          </a:schemeClr>
        </a:solidFill>
        <a:ln w="12700" cap="flat" cmpd="sng" algn="ctr">
          <a:solidFill>
            <a:schemeClr val="accent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GB" sz="1000" kern="1200" dirty="0">
              <a:latin typeface="Palatino Linotype" panose="02040502050505030304" pitchFamily="18" charset="0"/>
            </a:rPr>
            <a:t>Principal economic activities</a:t>
          </a:r>
        </a:p>
      </dsp:txBody>
      <dsp:txXfrm>
        <a:off x="0" y="1270391"/>
        <a:ext cx="5603240" cy="162734"/>
      </dsp:txXfrm>
    </dsp:sp>
    <dsp:sp modelId="{9A6940B3-D6C5-4628-9418-680539A5EE86}">
      <dsp:nvSpPr>
        <dsp:cNvPr id="0" name=""/>
        <dsp:cNvSpPr/>
      </dsp:nvSpPr>
      <dsp:spPr>
        <a:xfrm rot="10800000">
          <a:off x="0" y="540399"/>
          <a:ext cx="5603240" cy="544264"/>
        </a:xfrm>
        <a:prstGeom prst="upArrowCallou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GB" sz="1000" kern="1200" dirty="0">
              <a:latin typeface="Palatino Linotype" panose="02040502050505030304" pitchFamily="18" charset="0"/>
            </a:rPr>
            <a:t>LIGHTING</a:t>
          </a:r>
        </a:p>
      </dsp:txBody>
      <dsp:txXfrm rot="-10800000">
        <a:off x="0" y="540399"/>
        <a:ext cx="5603240" cy="191036"/>
      </dsp:txXfrm>
    </dsp:sp>
    <dsp:sp modelId="{141602AB-72C5-47BC-BDE3-A7989D4F3F16}">
      <dsp:nvSpPr>
        <dsp:cNvPr id="0" name=""/>
        <dsp:cNvSpPr/>
      </dsp:nvSpPr>
      <dsp:spPr>
        <a:xfrm>
          <a:off x="0" y="731435"/>
          <a:ext cx="5603240" cy="162734"/>
        </a:xfrm>
        <a:prstGeom prst="rect">
          <a:avLst/>
        </a:prstGeom>
        <a:solidFill>
          <a:schemeClr val="accent2">
            <a:alpha val="90000"/>
            <a:tint val="40000"/>
            <a:hueOff val="0"/>
            <a:satOff val="0"/>
            <a:lumOff val="0"/>
            <a:alphaOff val="0"/>
          </a:schemeClr>
        </a:solidFill>
        <a:ln w="12700" cap="flat" cmpd="sng" algn="ctr">
          <a:solidFill>
            <a:schemeClr val="accent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GB" sz="1000" kern="1200" dirty="0">
              <a:latin typeface="Palatino Linotype" panose="02040502050505030304" pitchFamily="18" charset="0"/>
            </a:rPr>
            <a:t>Define the level based on area of coverage</a:t>
          </a:r>
        </a:p>
      </dsp:txBody>
      <dsp:txXfrm>
        <a:off x="0" y="731435"/>
        <a:ext cx="5603240" cy="162734"/>
      </dsp:txXfrm>
    </dsp:sp>
    <dsp:sp modelId="{634213F3-FA63-40F6-BC0E-612C0C95E040}">
      <dsp:nvSpPr>
        <dsp:cNvPr id="0" name=""/>
        <dsp:cNvSpPr/>
      </dsp:nvSpPr>
      <dsp:spPr>
        <a:xfrm rot="10800000">
          <a:off x="0" y="1443"/>
          <a:ext cx="5603240" cy="544264"/>
        </a:xfrm>
        <a:prstGeom prst="upArrowCallou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GB" sz="1000" kern="1200" dirty="0">
              <a:latin typeface="Palatino Linotype" panose="02040502050505030304" pitchFamily="18" charset="0"/>
            </a:rPr>
            <a:t>PUBLIC BUILDING</a:t>
          </a:r>
        </a:p>
      </dsp:txBody>
      <dsp:txXfrm rot="-10800000">
        <a:off x="0" y="1443"/>
        <a:ext cx="5603240" cy="191036"/>
      </dsp:txXfrm>
    </dsp:sp>
    <dsp:sp modelId="{7D398D50-7700-429A-994B-9E4C1B5D1679}">
      <dsp:nvSpPr>
        <dsp:cNvPr id="0" name=""/>
        <dsp:cNvSpPr/>
      </dsp:nvSpPr>
      <dsp:spPr>
        <a:xfrm>
          <a:off x="0" y="192480"/>
          <a:ext cx="5603240" cy="162734"/>
        </a:xfrm>
        <a:prstGeom prst="rect">
          <a:avLst/>
        </a:prstGeom>
        <a:solidFill>
          <a:schemeClr val="accent2">
            <a:alpha val="90000"/>
            <a:tint val="40000"/>
            <a:hueOff val="0"/>
            <a:satOff val="0"/>
            <a:lumOff val="0"/>
            <a:alphaOff val="0"/>
          </a:schemeClr>
        </a:solidFill>
        <a:ln w="12700" cap="flat" cmpd="sng" algn="ctr">
          <a:solidFill>
            <a:schemeClr val="accent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GB" sz="1000" kern="1200" dirty="0">
              <a:latin typeface="Palatino Linotype" panose="02040502050505030304" pitchFamily="18" charset="0"/>
            </a:rPr>
            <a:t>Public offices and other buildings</a:t>
          </a:r>
        </a:p>
      </dsp:txBody>
      <dsp:txXfrm>
        <a:off x="0" y="192480"/>
        <a:ext cx="5603240" cy="16273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F782E2-251D-40B0-912A-48BA1F657671}">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dgs1</b:Tag>
    <b:SourceType>InternetSite</b:SourceType>
    <b:Guid>{440FF95B-DECB-413F-96D5-C3AF042AED8E}</b:Guid>
    <b:Title>https://sdgs.un.org/goals</b:Title>
    <b:RefOrder>1</b:RefOrder>
  </b:Source>
  <b:Source>
    <b:Tag>sdgs2_goal7</b:Tag>
    <b:SourceType>InternetSite</b:SourceType>
    <b:Guid>{C3475E35-C599-4F96-A9B0-0F2DF5B13904}</b:Guid>
    <b:Title>https://sdgs.un.org/goals/goal7 </b:Title>
    <b:RefOrder>2</b:RefOrder>
  </b:Source>
  <b:Source>
    <b:Tag>undp3</b:Tag>
    <b:SourceType>InternetSite</b:SourceType>
    <b:Guid>{E8CF4F63-173F-461C-A9A2-0DA099C855E3}</b:Guid>
    <b:Title>https://www.undp.org/sustainable-development-goals-old#affordable-and-clean-energy</b:Title>
    <b:RefOrder>3</b:RefOrder>
  </b:Source>
  <b:Source>
    <b:Tag>iea4</b:Tag>
    <b:SourceType>InternetSite</b:SourceType>
    <b:Guid>{49962484-8D2D-4E7F-887B-187D2ACD8478}</b:Guid>
    <b:Title>https://www.iea.org/articles/defining-energy-access-2020-methodology</b:Title>
    <b:RefOrder>4</b:RefOrder>
  </b:Source>
  <b:Source>
    <b:Tag>worlddata8</b:Tag>
    <b:SourceType>InternetSite</b:SourceType>
    <b:Guid>{A11E7B5A-88C5-4FDB-B4B7-6F394BE1CFDE}</b:Guid>
    <b:Title>https://ourworldindata.org/energy-access</b:Title>
    <b:RefOrder>5</b:RefOrder>
  </b:Source>
  <b:Source>
    <b:Tag>iea5</b:Tag>
    <b:SourceType>InternetSite</b:SourceType>
    <b:Guid>{75EE8987-C117-4A0E-8C9B-AD9D86918F62}</b:Guid>
    <b:Title>https://www.iea.org/reports/sdg7-data-and-projections</b:Title>
    <b:RefOrder>6</b:RefOrder>
  </b:Source>
  <b:Source>
    <b:Tag>worldbank6</b:Tag>
    <b:SourceType>InternetSite</b:SourceType>
    <b:Guid>{3108000C-1869-48CA-81B8-A5F07330C597}</b:Guid>
    <b:Title>https://data.worldbank.org/indicator/EG.ELC.ACCS.RU.ZS?end=2020&amp;locations=ZG&amp;start=2000&amp;view=chart</b:Title>
    <b:RefOrder>7</b:RefOrder>
  </b:Source>
  <b:Source>
    <b:Tag>worldbank76</b:Tag>
    <b:SourceType>InternetSite</b:SourceType>
    <b:Guid>{55CEEE64-BF78-41B7-A4A6-C2D7EC07D023}</b:Guid>
    <b:Title>https://www.worldbank.org/en/country/ethiopia/overview</b:Title>
    <b:RefOrder>9</b:RefOrder>
  </b:Source>
  <b:Source>
    <b:Tag>77</b:Tag>
    <b:SourceType>InternetSite</b:SourceType>
    <b:Guid>{774BBAEE-4043-4074-8AE8-9B7712091E44}</b:Guid>
    <b:Title>https://www.iea.org/articles/ethiopia-energy-outlook</b:Title>
    <b:ProductionCompany>IEA</b:ProductionCompany>
    <b:Year>2019</b:Year>
    <b:RefOrder>10</b:RefOrder>
  </b:Source>
  <b:Source>
    <b:Tag>old77</b:Tag>
    <b:SourceType>InternetSite</b:SourceType>
    <b:Guid>{808AC53A-E126-49C0-B236-378294E0DDCB}</b:Guid>
    <b:Title>https://globaldatalab.org/shdi/table/shdi/ETH/?levels=1+4</b:Title>
    <b:RefOrder>11</b:RefOrder>
  </b:Source>
  <b:Source>
    <b:Tag>79</b:Tag>
    <b:SourceType>InternetSite</b:SourceType>
    <b:Guid>{34288BF7-C004-44B1-AFFE-9AE818645FD6}</b:Guid>
    <b:Title>https://data.worldbank.org/indicator/EG.ELC.ACCS.ZS?locations=ET</b:Title>
    <b:RefOrder>12</b:RefOrder>
  </b:Source>
  <b:Source>
    <b:Tag>pop22</b:Tag>
    <b:SourceType>InternetSite</b:SourceType>
    <b:Guid>{D025AA52-33AE-4148-8E2E-41AF878F19DA}</b:Guid>
    <b:Title>population mozambique</b:Title>
    <b:Year>2022</b:Year>
    <b:InternetSiteTitle>https://data.worldbank.org</b:InternetSiteTitle>
    <b:URL>https://data.worldbank.org/indicator/SP.POP.TOTL?locations=MZ</b:URL>
    <b:RefOrder>8</b:RefOrder>
  </b:Source>
  <b:Source>
    <b:Tag>CM26</b:Tag>
    <b:SourceType>JournalArticle</b:SourceType>
    <b:Guid>{B81990CA-17B9-4739-9AA6-F5BC47784E28}</b:Guid>
    <b:Title>Rural electrification in Zambia: a policy and institutional analysis</b:Title>
    <b:Year>2008</b:Year>
    <b:Author>
      <b:Author>
        <b:NameList>
          <b:Person>
            <b:Last>Haanyika</b:Last>
            <b:First>CM.</b:First>
          </b:Person>
        </b:NameList>
      </b:Author>
    </b:Author>
    <b:JournalName>Energy Policy</b:JournalName>
    <b:Pages>1044-58</b:Pages>
    <b:RefOrder>26</b:RefOrder>
  </b:Source>
  <b:Source>
    <b:Tag>loken27</b:Tag>
    <b:SourceType>JournalArticle</b:SourceType>
    <b:Guid>{C575DB06-B690-4535-A4DE-D0A3E5A016BD}</b:Guid>
    <b:Author>
      <b:Author>
        <b:NameList>
          <b:Person>
            <b:Last>Loken</b:Last>
            <b:First>E.</b:First>
          </b:Person>
        </b:NameList>
      </b:Author>
    </b:Author>
    <b:Title>Use of multicriteria decision analysis methods for energy planning problems</b:Title>
    <b:JournalName>Renew Sust Energ</b:JournalName>
    <b:Year>2007</b:Year>
    <b:Pages>1584–95</b:Pages>
    <b:RefOrder>27</b:RefOrder>
  </b:Source>
  <b:Source>
    <b:Tag>colombo28</b:Tag>
    <b:SourceType>Book</b:SourceType>
    <b:Guid>{166403FB-3238-4F6C-BBDC-78E2A5D2C1DF}</b:Guid>
    <b:Author>
      <b:Author>
        <b:Corporate>E. Colombo, S. Bologna, D. Masera</b:Corporate>
      </b:Author>
    </b:Author>
    <b:Title>Renewable energy for unleashing sustainable development</b:Title>
    <b:Year>2013</b:Year>
    <b:Issue>. . Springer,  2013; doi: https://doi.org/10.1007/978-3-319-00284-2</b:Issue>
    <b:Publisher>Springer</b:Publisher>
    <b:RefOrder>28</b:RefOrder>
  </b:Source>
  <b:Source>
    <b:Tag>palit29</b:Tag>
    <b:SourceType>JournalArticle</b:SourceType>
    <b:Guid>{6547A76A-6804-4D93-9922-07313B1020E1}</b:Guid>
    <b:Title>Off-grid rural electrification experiences from South Asia: status and best practices</b:Title>
    <b:Year>2011</b:Year>
    <b:Author>
      <b:Author>
        <b:Corporate>D. Palit, A. Chaurey</b:Corporate>
      </b:Author>
    </b:Author>
    <b:JournalName>Energy Sustain</b:JournalName>
    <b:Pages>266–76</b:Pages>
    <b:Volume>15</b:Volume>
    <b:RefOrder>29</b:RefOrder>
  </b:Source>
  <b:Source>
    <b:Tag>Kaundinya30</b:Tag>
    <b:SourceType>JournalArticle</b:SourceType>
    <b:Guid>{5FEC0DF1-2BB8-445A-91A4-31897FD38D28}</b:Guid>
    <b:Author>
      <b:Author>
        <b:Corporate>DP. Kaundinya, P. Balachandra, N. Ravindranath</b:Corporate>
      </b:Author>
    </b:Author>
    <b:Title>Grid-connected versus stand-alone energy systems for decentralized power - A review of Literature</b:Title>
    <b:JournalName>Renewable and Sustainable Energy Reviews</b:JournalName>
    <b:Year>2009</b:Year>
    <b:Pages>2041-2050</b:Pages>
    <b:Volume>13</b:Volume>
    <b:RefOrder>30</b:RefOrder>
  </b:Source>
  <b:Source>
    <b:Tag>Bertheau31</b:Tag>
    <b:SourceType>JournalArticle</b:SourceType>
    <b:Guid>{6BEF9E8D-BB50-4398-A8D5-487F8634C707}</b:Guid>
    <b:Author>
      <b:Author>
        <b:Corporate>P. Bertheau, C. Cader, H. Huyskens, P. Blechinger</b:Corporate>
      </b:Author>
    </b:Author>
    <b:Title>The Influence of Diesel Fuel Subsidies and Taxes on the Potential for Solar-Powered Hybrid Systems in Africa.</b:Title>
    <b:JournalName>Resources</b:JournalName>
    <b:Year>2015</b:Year>
    <b:Pages>673-691</b:Pages>
    <b:Volume>4</b:Volume>
    <b:RefOrder>31</b:RefOrder>
  </b:Source>
  <b:Source>
    <b:Tag>11</b:Tag>
    <b:SourceType>InternetSite</b:SourceType>
    <b:Guid>{ECBD6C48-83C8-438C-A231-3818D16BA7DB}</b:Guid>
    <b:Title>https://www.seforall.org/events/multi-tier-framework-for-tracking-energy-access-update-on-the-framework-design-and</b:Title>
    <b:RefOrder>11</b:RefOrder>
  </b:Source>
  <b:Source>
    <b:Tag>pop19</b:Tag>
    <b:SourceType>InternetSite</b:SourceType>
    <b:Guid>{217D03F0-E324-410F-9F40-525B9B561703}</b:Guid>
    <b:Title>https://data.humdata.org/</b:Title>
    <b:RefOrder>19</b:RefOrder>
  </b:Source>
  <b:Source>
    <b:Tag>pop20</b:Tag>
    <b:SourceType>InternetSite</b:SourceType>
    <b:Guid>{BA752F5D-40D4-4236-AFDF-7993B6B2B983}</b:Guid>
    <b:Title>https://data.humdata.org/search?q=hrsl&amp;ext_search_source=main-nav</b:Title>
    <b:RefOrder>20</b:RefOrder>
  </b:Source>
  <b:Source>
    <b:Tag>nasa21</b:Tag>
    <b:SourceType>InternetSite</b:SourceType>
    <b:Guid>{B9ED642F-3C00-44CA-89F0-23E64CC4F1B7}</b:Guid>
    <b:Title>https://earthobservatory.nasa.gov/features/NightLights</b:Title>
    <b:RefOrder>21</b:RefOrder>
  </b:Source>
  <b:Source>
    <b:Tag>facebook22</b:Tag>
    <b:SourceType>InternetSite</b:SourceType>
    <b:Guid>{EDE7A3E0-ABBD-4F16-AE37-6E9786CC2CE8}</b:Guid>
    <b:Title>https://data.humdata.org/dataset/relative-wealth-index</b:Title>
    <b:RefOrder>22</b:RefOrder>
  </b:Source>
  <b:Source>
    <b:Tag>hospital23</b:Tag>
    <b:SourceType>InternetSite</b:SourceType>
    <b:Guid>{95D9B536-C454-42CE-B128-DDFFAE4F62D2}</b:Guid>
    <b:Title>https://data.humdata.org/search?q=healthsites&amp;ext_search_source=main-nav</b:Title>
    <b:RefOrder>23</b:RefOrder>
  </b:Source>
</b:Sources>
</file>

<file path=customXml/itemProps1.xml><?xml version="1.0" encoding="utf-8"?>
<ds:datastoreItem xmlns:ds="http://schemas.openxmlformats.org/officeDocument/2006/customXml" ds:itemID="{6C251330-4B9C-4FE7-BD73-EB2C1314D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32</Pages>
  <Words>4731</Words>
  <Characters>26967</Characters>
  <Application>Microsoft Office Word</Application>
  <DocSecurity>0</DocSecurity>
  <Lines>224</Lines>
  <Paragraphs>63</Paragraphs>
  <ScaleCrop>false</ScaleCrop>
  <Company/>
  <LinksUpToDate>false</LinksUpToDate>
  <CharactersWithSpaces>31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Gruttadauria</dc:creator>
  <cp:keywords/>
  <dc:description/>
  <cp:lastModifiedBy>Lorenzo Maria Filippo Albertini</cp:lastModifiedBy>
  <cp:revision>33</cp:revision>
  <cp:lastPrinted>2023-05-23T08:45:00Z</cp:lastPrinted>
  <dcterms:created xsi:type="dcterms:W3CDTF">2023-05-23T07:55:00Z</dcterms:created>
  <dcterms:modified xsi:type="dcterms:W3CDTF">2023-05-23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6513b65b902340f3b55c0a2ca48990b8bf06f4bf891f794dfd8a0d839e66687</vt:lpwstr>
  </property>
</Properties>
</file>